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833B3F" w14:textId="77777777" w:rsidR="003E70B4" w:rsidRDefault="00070D0C" w:rsidP="00367ED9">
      <w:pPr>
        <w:jc w:val="center"/>
        <w:rPr>
          <w:b/>
        </w:rPr>
      </w:pPr>
      <w:r w:rsidRPr="00070D0C">
        <w:rPr>
          <w:b/>
        </w:rPr>
        <w:t>M</w:t>
      </w:r>
      <w:bookmarkStart w:id="0" w:name="_Ref310868657"/>
      <w:bookmarkStart w:id="1" w:name="_Ref310868707"/>
      <w:bookmarkEnd w:id="0"/>
      <w:bookmarkEnd w:id="1"/>
      <w:r w:rsidRPr="00070D0C">
        <w:rPr>
          <w:b/>
        </w:rPr>
        <w:t xml:space="preserve">ovement from the double object construction is </w:t>
      </w:r>
      <w:r>
        <w:rPr>
          <w:b/>
        </w:rPr>
        <w:t>not</w:t>
      </w:r>
      <w:r w:rsidRPr="00070D0C">
        <w:rPr>
          <w:b/>
        </w:rPr>
        <w:t xml:space="preserve"> fully symmetrical</w:t>
      </w:r>
    </w:p>
    <w:p w14:paraId="4A69A262" w14:textId="2B96390A" w:rsidR="00376BBF" w:rsidRDefault="00376BBF" w:rsidP="00367ED9">
      <w:pPr>
        <w:jc w:val="center"/>
      </w:pPr>
      <w:r w:rsidRPr="00376BBF">
        <w:t>Anders Holmberg</w:t>
      </w:r>
      <w:r>
        <w:t xml:space="preserve">, Newcastle University/U. of </w:t>
      </w:r>
      <w:r w:rsidRPr="00376BBF">
        <w:t>Cambridge</w:t>
      </w:r>
    </w:p>
    <w:p w14:paraId="2874FC70" w14:textId="6B10FCE2" w:rsidR="00376BBF" w:rsidRDefault="00376BBF" w:rsidP="00367ED9">
      <w:pPr>
        <w:jc w:val="center"/>
      </w:pPr>
      <w:r>
        <w:t>Michelle Sheehan, Anglia Ruskin University</w:t>
      </w:r>
    </w:p>
    <w:p w14:paraId="05C2522E" w14:textId="129F5B44" w:rsidR="00376BBF" w:rsidRPr="00376BBF" w:rsidRDefault="00376BBF" w:rsidP="00367ED9">
      <w:pPr>
        <w:jc w:val="center"/>
      </w:pPr>
      <w:r w:rsidRPr="00376BBF">
        <w:t>Jenneke van der Wal, Harvard University</w:t>
      </w:r>
    </w:p>
    <w:p w14:paraId="0D306D4A" w14:textId="77777777" w:rsidR="00376BBF" w:rsidRPr="00376BBF" w:rsidRDefault="00376BBF" w:rsidP="00367ED9">
      <w:pPr>
        <w:jc w:val="center"/>
      </w:pPr>
    </w:p>
    <w:p w14:paraId="5D8D11DD" w14:textId="77777777" w:rsidR="00294C29" w:rsidRPr="00376BBF" w:rsidRDefault="00294C29" w:rsidP="00367ED9">
      <w:pPr>
        <w:jc w:val="center"/>
        <w:rPr>
          <w:b/>
        </w:rPr>
      </w:pPr>
    </w:p>
    <w:p w14:paraId="15CFEF34" w14:textId="77777777" w:rsidR="00294C29" w:rsidRPr="008E2154" w:rsidRDefault="00294C29" w:rsidP="00294C29">
      <w:pPr>
        <w:rPr>
          <w:b/>
        </w:rPr>
      </w:pPr>
      <w:r w:rsidRPr="008E2154">
        <w:rPr>
          <w:b/>
        </w:rPr>
        <w:t>Abstract</w:t>
      </w:r>
    </w:p>
    <w:p w14:paraId="1BC6C38A" w14:textId="7EB76836" w:rsidR="00553E88" w:rsidRPr="008E2154" w:rsidRDefault="00294C29" w:rsidP="00294C29">
      <w:r w:rsidRPr="008E2154">
        <w:t xml:space="preserve">There is a movement asymmetry which appears in ditransitive constructions in a range of different languages, including languages that are known to be symmetrical </w:t>
      </w:r>
      <w:r w:rsidR="00553E88" w:rsidRPr="008E2154">
        <w:t>for both</w:t>
      </w:r>
      <w:r w:rsidRPr="008E2154">
        <w:t xml:space="preserve"> A- and A-bar movement in the double object construction (DOC): A Theme object can be extracted (A-bar-moved) out of a Recipient (Goal) passive, but a Recipient cannot be extracted from a Theme passive. We assume that the DOC has the format [</w:t>
      </w:r>
      <w:r w:rsidRPr="008E2154">
        <w:rPr>
          <w:vertAlign w:val="subscript"/>
        </w:rPr>
        <w:t>ApplP</w:t>
      </w:r>
      <w:r w:rsidRPr="008E2154">
        <w:t xml:space="preserve"> Recipient [</w:t>
      </w:r>
      <w:r w:rsidRPr="008E2154">
        <w:rPr>
          <w:vertAlign w:val="subscript"/>
        </w:rPr>
        <w:t>Appl’</w:t>
      </w:r>
      <w:r w:rsidRPr="008E2154">
        <w:t xml:space="preserve"> Appl [</w:t>
      </w:r>
      <w:r w:rsidRPr="008E2154">
        <w:rPr>
          <w:vertAlign w:val="subscript"/>
        </w:rPr>
        <w:t>VP</w:t>
      </w:r>
      <w:r w:rsidRPr="008E2154">
        <w:t xml:space="preserve">  V  Theme]]]], where</w:t>
      </w:r>
      <w:r w:rsidR="00553E88" w:rsidRPr="008E2154">
        <w:t xml:space="preserve"> languages vary in the C</w:t>
      </w:r>
      <w:r w:rsidRPr="008E2154">
        <w:t xml:space="preserve">ase-assigning properties of Appl. </w:t>
      </w:r>
      <w:r w:rsidR="00163570">
        <w:t>In</w:t>
      </w:r>
      <w:r w:rsidRPr="008E2154">
        <w:t xml:space="preserve"> symmetr</w:t>
      </w:r>
      <w:r w:rsidR="002E788F" w:rsidRPr="008E2154">
        <w:t>ical languages Appl can assign C</w:t>
      </w:r>
      <w:r w:rsidRPr="008E2154">
        <w:t>ase to either Recipient or Theme. We propose that ApplP, not vP, is the lower, thematic phase in passive</w:t>
      </w:r>
      <w:r w:rsidR="00C62BAB" w:rsidRPr="008E2154">
        <w:t>s</w:t>
      </w:r>
      <w:r w:rsidRPr="008E2154">
        <w:t xml:space="preserve">, </w:t>
      </w:r>
      <w:r w:rsidR="00C62BAB" w:rsidRPr="008E2154">
        <w:t>as</w:t>
      </w:r>
      <w:r w:rsidRPr="008E2154">
        <w:t xml:space="preserve"> Appl is the highest </w:t>
      </w:r>
      <w:r w:rsidR="00C62BAB" w:rsidRPr="008E2154">
        <w:t xml:space="preserve">functional thematic </w:t>
      </w:r>
      <w:r w:rsidRPr="008E2154">
        <w:t xml:space="preserve">head </w:t>
      </w:r>
      <w:r w:rsidR="00553E88" w:rsidRPr="008E2154">
        <w:t>introducing</w:t>
      </w:r>
      <w:r w:rsidRPr="008E2154">
        <w:t xml:space="preserve"> an argument</w:t>
      </w:r>
      <w:r w:rsidR="00163570">
        <w:t>,</w:t>
      </w:r>
      <w:r w:rsidR="00C62BAB" w:rsidRPr="008E2154">
        <w:t xml:space="preserve"> and that there is a single escape hatch from phases</w:t>
      </w:r>
      <w:r w:rsidRPr="008E2154">
        <w:t>. In Theme passives, the Theme moves initially to the edge of ApplP, and subsequently to specTP. This blocks A-bar movement of the Recipient, which gets transferred along with the lower phase. In the Recipient passive</w:t>
      </w:r>
      <w:r w:rsidR="00553E88" w:rsidRPr="008E2154">
        <w:t>,</w:t>
      </w:r>
      <w:r w:rsidRPr="008E2154">
        <w:t xml:space="preserve"> the Recipient moves to specTP before transfer of the lower phase, and the Theme argument </w:t>
      </w:r>
      <w:r w:rsidR="00C62BAB" w:rsidRPr="008E2154">
        <w:t>remains</w:t>
      </w:r>
      <w:r w:rsidRPr="008E2154">
        <w:t xml:space="preserve"> accessible </w:t>
      </w:r>
      <w:r w:rsidR="00C62BAB" w:rsidRPr="008E2154">
        <w:t>as it occupies the outer specifier of ApplP</w:t>
      </w:r>
      <w:r w:rsidRPr="008E2154">
        <w:t xml:space="preserve">. </w:t>
      </w:r>
      <w:r w:rsidR="00163570">
        <w:t>The languages discussed include Norwegian, Northwest British English, Lubukusu, Zulu, Sesotho, and Italian.</w:t>
      </w:r>
    </w:p>
    <w:p w14:paraId="01D773CA" w14:textId="77777777" w:rsidR="007E7F61" w:rsidRPr="008E2154" w:rsidRDefault="007E7F61" w:rsidP="00294C29"/>
    <w:p w14:paraId="33483CA8" w14:textId="754BC35B" w:rsidR="00553E88" w:rsidRPr="008E2154" w:rsidRDefault="00553E88" w:rsidP="00294C29">
      <w:r w:rsidRPr="008E2154">
        <w:t>Keywords: passive, A-bar movement, phase theory, symmetry, double object construction</w:t>
      </w:r>
    </w:p>
    <w:p w14:paraId="07F3249A" w14:textId="77777777" w:rsidR="00294C29" w:rsidRPr="008E2154" w:rsidRDefault="00294C29" w:rsidP="00367ED9">
      <w:pPr>
        <w:jc w:val="center"/>
        <w:rPr>
          <w:b/>
        </w:rPr>
      </w:pPr>
    </w:p>
    <w:p w14:paraId="5584CA6F" w14:textId="77777777" w:rsidR="00070D0C" w:rsidRDefault="00070D0C" w:rsidP="0020007F"/>
    <w:p w14:paraId="6256E967" w14:textId="77777777" w:rsidR="00070D0C" w:rsidRPr="00264D34" w:rsidRDefault="00070D0C" w:rsidP="00264D34">
      <w:pPr>
        <w:pStyle w:val="Heading1"/>
      </w:pPr>
      <w:r w:rsidRPr="00264D34">
        <w:t>Introduction</w:t>
      </w:r>
    </w:p>
    <w:p w14:paraId="3B44EF88" w14:textId="0790BC74" w:rsidR="00070D0C" w:rsidRDefault="0020007F" w:rsidP="0020007F">
      <w:pPr>
        <w:autoSpaceDE w:val="0"/>
        <w:autoSpaceDN w:val="0"/>
        <w:adjustRightInd w:val="0"/>
        <w:rPr>
          <w:bCs/>
        </w:rPr>
      </w:pPr>
      <w:r>
        <w:rPr>
          <w:bCs/>
        </w:rPr>
        <w:t>The multiple internal arguments of a ditransitive predicate, the ‘Recipient’ and the ‘Theme’, are often both referred to as ‘objects’. However, i</w:t>
      </w:r>
      <w:r w:rsidR="00070D0C">
        <w:rPr>
          <w:bCs/>
        </w:rPr>
        <w:t>t is well known that the</w:t>
      </w:r>
      <w:r>
        <w:rPr>
          <w:bCs/>
        </w:rPr>
        <w:t>se</w:t>
      </w:r>
      <w:r w:rsidR="00070D0C">
        <w:rPr>
          <w:bCs/>
        </w:rPr>
        <w:t xml:space="preserve"> two </w:t>
      </w:r>
      <w:r>
        <w:rPr>
          <w:bCs/>
        </w:rPr>
        <w:t>‘</w:t>
      </w:r>
      <w:r w:rsidR="00070D0C">
        <w:rPr>
          <w:bCs/>
        </w:rPr>
        <w:t>objects</w:t>
      </w:r>
      <w:r>
        <w:rPr>
          <w:bCs/>
        </w:rPr>
        <w:t>’</w:t>
      </w:r>
      <w:r w:rsidR="00070D0C">
        <w:rPr>
          <w:bCs/>
        </w:rPr>
        <w:t xml:space="preserve"> show cross</w:t>
      </w:r>
      <w:r w:rsidR="00367ED9">
        <w:rPr>
          <w:bCs/>
        </w:rPr>
        <w:t>-</w:t>
      </w:r>
      <w:r w:rsidR="00070D0C">
        <w:rPr>
          <w:bCs/>
        </w:rPr>
        <w:t xml:space="preserve">linguistic variation </w:t>
      </w:r>
      <w:r w:rsidR="004201BE">
        <w:rPr>
          <w:bCs/>
        </w:rPr>
        <w:t>regarding</w:t>
      </w:r>
      <w:r w:rsidR="00070D0C">
        <w:rPr>
          <w:bCs/>
        </w:rPr>
        <w:t xml:space="preserve"> their alignment: in some languages</w:t>
      </w:r>
      <w:r w:rsidR="00782957">
        <w:rPr>
          <w:bCs/>
        </w:rPr>
        <w:t>/constructions</w:t>
      </w:r>
      <w:r>
        <w:rPr>
          <w:bCs/>
        </w:rPr>
        <w:t xml:space="preserve"> only one of the Recipient or Theme</w:t>
      </w:r>
      <w:r w:rsidR="00070D0C">
        <w:rPr>
          <w:bCs/>
        </w:rPr>
        <w:t xml:space="preserve"> </w:t>
      </w:r>
      <w:r>
        <w:rPr>
          <w:bCs/>
        </w:rPr>
        <w:t>in a</w:t>
      </w:r>
      <w:r w:rsidR="00070D0C">
        <w:rPr>
          <w:bCs/>
        </w:rPr>
        <w:t xml:space="preserve"> ditransitive behaves like the object of an intransitive</w:t>
      </w:r>
      <w:r>
        <w:rPr>
          <w:bCs/>
        </w:rPr>
        <w:t>,</w:t>
      </w:r>
      <w:r w:rsidR="00070D0C">
        <w:rPr>
          <w:bCs/>
        </w:rPr>
        <w:t xml:space="preserve"> </w:t>
      </w:r>
      <w:r w:rsidR="0059297E">
        <w:rPr>
          <w:bCs/>
        </w:rPr>
        <w:t xml:space="preserve">whereas in other cases </w:t>
      </w:r>
      <w:r w:rsidR="002F3ADA">
        <w:rPr>
          <w:bCs/>
        </w:rPr>
        <w:t xml:space="preserve">both </w:t>
      </w:r>
      <w:r w:rsidR="0059297E">
        <w:rPr>
          <w:bCs/>
        </w:rPr>
        <w:t>share</w:t>
      </w:r>
      <w:r>
        <w:rPr>
          <w:bCs/>
        </w:rPr>
        <w:t xml:space="preserve"> these object properties. The</w:t>
      </w:r>
      <w:r w:rsidR="00070D0C">
        <w:rPr>
          <w:bCs/>
        </w:rPr>
        <w:t xml:space="preserve"> </w:t>
      </w:r>
      <w:r>
        <w:rPr>
          <w:bCs/>
        </w:rPr>
        <w:t>latter</w:t>
      </w:r>
      <w:r w:rsidR="00070D0C">
        <w:rPr>
          <w:bCs/>
        </w:rPr>
        <w:t xml:space="preserve"> type </w:t>
      </w:r>
      <w:r w:rsidR="0059297E">
        <w:rPr>
          <w:bCs/>
        </w:rPr>
        <w:t>constitutes</w:t>
      </w:r>
      <w:r w:rsidR="00070D0C">
        <w:rPr>
          <w:bCs/>
        </w:rPr>
        <w:t xml:space="preserve"> the so-called ‘symmetrical’ </w:t>
      </w:r>
      <w:r w:rsidR="00782957">
        <w:rPr>
          <w:bCs/>
        </w:rPr>
        <w:t xml:space="preserve">double object </w:t>
      </w:r>
      <w:r w:rsidR="004201BE">
        <w:rPr>
          <w:bCs/>
        </w:rPr>
        <w:t>construction</w:t>
      </w:r>
      <w:r w:rsidR="00452A01">
        <w:rPr>
          <w:bCs/>
        </w:rPr>
        <w:t xml:space="preserve">. </w:t>
      </w:r>
    </w:p>
    <w:p w14:paraId="5EA60973" w14:textId="1B942C74" w:rsidR="00070D0C" w:rsidRPr="00FC3271" w:rsidRDefault="0057729F" w:rsidP="0020007F">
      <w:pPr>
        <w:autoSpaceDE w:val="0"/>
        <w:autoSpaceDN w:val="0"/>
        <w:adjustRightInd w:val="0"/>
        <w:rPr>
          <w:bCs/>
        </w:rPr>
      </w:pPr>
      <w:r>
        <w:rPr>
          <w:bCs/>
        </w:rPr>
        <w:tab/>
      </w:r>
      <w:r w:rsidR="00826841">
        <w:rPr>
          <w:bCs/>
        </w:rPr>
        <w:t>Such s</w:t>
      </w:r>
      <w:r>
        <w:rPr>
          <w:bCs/>
        </w:rPr>
        <w:t xml:space="preserve">ymmetry is visible in </w:t>
      </w:r>
      <w:r w:rsidR="00826841">
        <w:rPr>
          <w:bCs/>
        </w:rPr>
        <w:t>A and A-bar movement (as well as other tests such as pronominalisation, reflexives, and word order)</w:t>
      </w:r>
      <w:r>
        <w:rPr>
          <w:bCs/>
        </w:rPr>
        <w:t>. In typically symmetrical languages, either object is available for A-movement, as in a passive</w:t>
      </w:r>
      <w:r w:rsidR="00070D0C">
        <w:rPr>
          <w:bCs/>
        </w:rPr>
        <w:t xml:space="preserve"> </w:t>
      </w:r>
      <w:r w:rsidR="00070D0C" w:rsidRPr="00FC3271">
        <w:rPr>
          <w:rFonts w:eastAsia="Calibri"/>
          <w:lang w:val="en-US"/>
        </w:rPr>
        <w:t>(</w:t>
      </w:r>
      <w:r w:rsidR="00070D0C">
        <w:rPr>
          <w:rFonts w:eastAsia="Calibri"/>
          <w:lang w:val="en-US"/>
        </w:rPr>
        <w:t xml:space="preserve">see </w:t>
      </w:r>
      <w:r w:rsidR="00070D0C" w:rsidRPr="00FC3271">
        <w:rPr>
          <w:rFonts w:eastAsia="Calibri"/>
          <w:lang w:val="en-US"/>
        </w:rPr>
        <w:t>Baker 1988, Bresnan &amp; Moshi 1990</w:t>
      </w:r>
      <w:r w:rsidR="00070D0C" w:rsidRPr="00FC3271">
        <w:rPr>
          <w:lang w:val="en-US"/>
        </w:rPr>
        <w:t xml:space="preserve">, </w:t>
      </w:r>
      <w:r w:rsidR="00070D0C" w:rsidRPr="00FC3271">
        <w:rPr>
          <w:rFonts w:eastAsia="Calibri"/>
          <w:lang w:val="en-US"/>
        </w:rPr>
        <w:t xml:space="preserve">McGinnis 1998, 2001, </w:t>
      </w:r>
      <w:r w:rsidR="00070D0C" w:rsidRPr="0082676E">
        <w:rPr>
          <w:rFonts w:eastAsia="Calibri"/>
          <w:lang w:val="en-US"/>
        </w:rPr>
        <w:t>Woolford</w:t>
      </w:r>
      <w:r w:rsidR="00070D0C" w:rsidRPr="00FC3271">
        <w:rPr>
          <w:rFonts w:eastAsia="Calibri"/>
          <w:lang w:val="en-US"/>
        </w:rPr>
        <w:t xml:space="preserve"> 1993</w:t>
      </w:r>
      <w:r w:rsidR="00070D0C" w:rsidRPr="00FC3271">
        <w:t xml:space="preserve">, </w:t>
      </w:r>
      <w:r w:rsidR="00070D0C" w:rsidRPr="00FC3271">
        <w:rPr>
          <w:lang w:val="en-US"/>
        </w:rPr>
        <w:t>Haddican and Holmberg 2012, 2015,</w:t>
      </w:r>
      <w:r w:rsidR="00F53F04">
        <w:rPr>
          <w:lang w:val="en-US"/>
        </w:rPr>
        <w:t xml:space="preserve"> </w:t>
      </w:r>
      <w:r w:rsidR="00070D0C" w:rsidRPr="00FC3271">
        <w:rPr>
          <w:lang w:val="en-US"/>
        </w:rPr>
        <w:t>Anagnostopoulou 2003)</w:t>
      </w:r>
      <w:r w:rsidR="00070D0C" w:rsidRPr="00FC3271">
        <w:rPr>
          <w:bCs/>
        </w:rPr>
        <w:t>.</w:t>
      </w:r>
      <w:r>
        <w:rPr>
          <w:bCs/>
        </w:rPr>
        <w:t xml:space="preserve"> Thus, in Norwegian, </w:t>
      </w:r>
      <w:r w:rsidR="004201BE">
        <w:rPr>
          <w:bCs/>
          <w:i/>
        </w:rPr>
        <w:t>both</w:t>
      </w:r>
      <w:r w:rsidR="004201BE">
        <w:rPr>
          <w:bCs/>
        </w:rPr>
        <w:t xml:space="preserve"> the</w:t>
      </w:r>
      <w:r w:rsidR="00070D0C" w:rsidRPr="00FC3271">
        <w:rPr>
          <w:bCs/>
        </w:rPr>
        <w:t xml:space="preserve"> Recipient </w:t>
      </w:r>
      <w:r w:rsidR="004201BE">
        <w:rPr>
          <w:bCs/>
          <w:i/>
        </w:rPr>
        <w:t>and</w:t>
      </w:r>
      <w:r>
        <w:rPr>
          <w:bCs/>
        </w:rPr>
        <w:t xml:space="preserve"> </w:t>
      </w:r>
      <w:r w:rsidR="004201BE">
        <w:rPr>
          <w:bCs/>
        </w:rPr>
        <w:t xml:space="preserve">the </w:t>
      </w:r>
      <w:r>
        <w:rPr>
          <w:bCs/>
        </w:rPr>
        <w:t>Theme can be passivized</w:t>
      </w:r>
      <w:r w:rsidR="0059297E">
        <w:rPr>
          <w:bCs/>
        </w:rPr>
        <w:t>, though not at the same time</w:t>
      </w:r>
      <w:r>
        <w:rPr>
          <w:bCs/>
        </w:rPr>
        <w:t xml:space="preserve"> (and the same holds for</w:t>
      </w:r>
      <w:r w:rsidR="00070D0C" w:rsidRPr="00FC3271">
        <w:rPr>
          <w:rFonts w:eastAsia="Calibri"/>
          <w:lang w:val="en-US"/>
        </w:rPr>
        <w:t xml:space="preserve"> Swedish,</w:t>
      </w:r>
      <w:r w:rsidR="00782957">
        <w:rPr>
          <w:rFonts w:eastAsia="Calibri"/>
          <w:lang w:val="en-US"/>
        </w:rPr>
        <w:t xml:space="preserve"> some</w:t>
      </w:r>
      <w:r w:rsidR="00070D0C" w:rsidRPr="00FC3271">
        <w:rPr>
          <w:rFonts w:eastAsia="Calibri"/>
          <w:lang w:val="en-US"/>
        </w:rPr>
        <w:t xml:space="preserve"> British English dialects, Kinyarwanda</w:t>
      </w:r>
      <w:r w:rsidR="00070D0C" w:rsidRPr="00FC3271">
        <w:rPr>
          <w:lang w:val="en-US"/>
        </w:rPr>
        <w:t>, Zulu, Luganda</w:t>
      </w:r>
      <w:r>
        <w:rPr>
          <w:lang w:val="en-US"/>
        </w:rPr>
        <w:t xml:space="preserve">, </w:t>
      </w:r>
      <w:r w:rsidR="00826841">
        <w:rPr>
          <w:lang w:val="en-US"/>
        </w:rPr>
        <w:t>etc.).</w:t>
      </w:r>
    </w:p>
    <w:p w14:paraId="22C560D6" w14:textId="77777777" w:rsidR="00070D0C" w:rsidRPr="00FC3271" w:rsidRDefault="00070D0C" w:rsidP="0020007F">
      <w:pPr>
        <w:autoSpaceDE w:val="0"/>
        <w:autoSpaceDN w:val="0"/>
        <w:adjustRightInd w:val="0"/>
        <w:rPr>
          <w:bCs/>
        </w:rPr>
      </w:pPr>
    </w:p>
    <w:p w14:paraId="0920C657" w14:textId="77777777" w:rsidR="0057729F" w:rsidRPr="00FC3271" w:rsidRDefault="0057729F" w:rsidP="0020007F">
      <w:pPr>
        <w:tabs>
          <w:tab w:val="left" w:pos="7088"/>
        </w:tabs>
        <w:autoSpaceDE w:val="0"/>
        <w:autoSpaceDN w:val="0"/>
        <w:adjustRightInd w:val="0"/>
        <w:rPr>
          <w:bCs/>
        </w:rPr>
      </w:pPr>
      <w:r>
        <w:rPr>
          <w:bCs/>
        </w:rPr>
        <w:t>Norwegian</w:t>
      </w:r>
      <w:r w:rsidR="00070D0C" w:rsidRPr="00FC3271">
        <w:rPr>
          <w:bCs/>
        </w:rPr>
        <w:t xml:space="preserve"> (Haddican and Holmberg 2015)</w:t>
      </w:r>
      <w:r>
        <w:rPr>
          <w:bCs/>
        </w:rPr>
        <w:tab/>
        <w:t>symmetric</w:t>
      </w:r>
    </w:p>
    <w:p w14:paraId="4965ADDA" w14:textId="77777777" w:rsidR="00070D0C" w:rsidRPr="00FC3271" w:rsidRDefault="009D3A42" w:rsidP="0020007F">
      <w:pPr>
        <w:autoSpaceDE w:val="0"/>
        <w:autoSpaceDN w:val="0"/>
        <w:adjustRightInd w:val="0"/>
        <w:rPr>
          <w:bCs/>
        </w:rPr>
      </w:pPr>
      <w:bookmarkStart w:id="2" w:name="_Ref310174469"/>
      <w:r w:rsidRPr="000D50A8">
        <w:rPr>
          <w:lang w:val="sv-FI"/>
        </w:rPr>
        <w:t>(</w:t>
      </w:r>
      <w:r w:rsidRPr="00FC3271">
        <w:fldChar w:fldCharType="begin"/>
      </w:r>
      <w:r w:rsidRPr="000D50A8">
        <w:rPr>
          <w:lang w:val="sv-FI"/>
        </w:rPr>
        <w:instrText xml:space="preserve"> SEQ ( \* ARABIC </w:instrText>
      </w:r>
      <w:r w:rsidRPr="00FC3271">
        <w:fldChar w:fldCharType="separate"/>
      </w:r>
      <w:r w:rsidR="00F5549A" w:rsidRPr="000D50A8">
        <w:rPr>
          <w:noProof/>
          <w:lang w:val="sv-FI"/>
        </w:rPr>
        <w:t>1</w:t>
      </w:r>
      <w:r w:rsidRPr="00FC3271">
        <w:rPr>
          <w:noProof/>
        </w:rPr>
        <w:fldChar w:fldCharType="end"/>
      </w:r>
      <w:bookmarkEnd w:id="2"/>
      <w:r w:rsidRPr="000D50A8">
        <w:rPr>
          <w:lang w:val="sv-FI"/>
        </w:rPr>
        <w:t>)</w:t>
      </w:r>
      <w:r w:rsidRPr="000D50A8">
        <w:rPr>
          <w:bCs/>
          <w:lang w:val="sv-FI"/>
        </w:rPr>
        <w:tab/>
        <w:t>a.</w:t>
      </w:r>
      <w:r w:rsidRPr="000D50A8">
        <w:rPr>
          <w:bCs/>
          <w:lang w:val="sv-FI"/>
        </w:rPr>
        <w:tab/>
        <w:t>Jon ble  gitt     boka.</w:t>
      </w:r>
      <w:r w:rsidRPr="000D50A8">
        <w:rPr>
          <w:bCs/>
          <w:lang w:val="sv-FI"/>
        </w:rPr>
        <w:tab/>
        <w:t xml:space="preserve">     </w:t>
      </w:r>
      <w:r w:rsidR="00070D0C" w:rsidRPr="00FC3271">
        <w:rPr>
          <w:bCs/>
        </w:rPr>
        <w:t>(Recipient-passive)</w:t>
      </w:r>
    </w:p>
    <w:p w14:paraId="5CCB7184" w14:textId="77777777" w:rsidR="00070D0C" w:rsidRPr="00FC3271" w:rsidRDefault="00070D0C" w:rsidP="0020007F">
      <w:pPr>
        <w:autoSpaceDE w:val="0"/>
        <w:autoSpaceDN w:val="0"/>
        <w:adjustRightInd w:val="0"/>
        <w:rPr>
          <w:bCs/>
        </w:rPr>
      </w:pPr>
      <w:r w:rsidRPr="00FC3271">
        <w:rPr>
          <w:bCs/>
        </w:rPr>
        <w:tab/>
      </w:r>
      <w:r w:rsidRPr="00FC3271">
        <w:rPr>
          <w:bCs/>
        </w:rPr>
        <w:tab/>
        <w:t>Jon was given the.book</w:t>
      </w:r>
    </w:p>
    <w:p w14:paraId="03CEAF52" w14:textId="77777777" w:rsidR="00070D0C" w:rsidRPr="00FC3271" w:rsidRDefault="00070D0C" w:rsidP="0020007F">
      <w:pPr>
        <w:autoSpaceDE w:val="0"/>
        <w:autoSpaceDN w:val="0"/>
        <w:adjustRightInd w:val="0"/>
        <w:rPr>
          <w:bCs/>
        </w:rPr>
      </w:pPr>
      <w:r w:rsidRPr="00FC3271">
        <w:rPr>
          <w:bCs/>
        </w:rPr>
        <w:tab/>
      </w:r>
      <w:r w:rsidRPr="00FC3271">
        <w:rPr>
          <w:bCs/>
          <w:lang w:val="sv-FI"/>
        </w:rPr>
        <w:t>b.</w:t>
      </w:r>
      <w:r w:rsidRPr="00FC3271">
        <w:rPr>
          <w:bCs/>
          <w:lang w:val="sv-FI"/>
        </w:rPr>
        <w:tab/>
        <w:t xml:space="preserve">Boka       ble  gitt    Jon.   </w:t>
      </w:r>
      <w:r w:rsidRPr="00FC3271">
        <w:rPr>
          <w:bCs/>
        </w:rPr>
        <w:t>(Theme-passive)</w:t>
      </w:r>
    </w:p>
    <w:p w14:paraId="2B289284" w14:textId="77777777" w:rsidR="00070D0C" w:rsidRPr="00FC3271" w:rsidRDefault="00070D0C" w:rsidP="0020007F">
      <w:pPr>
        <w:autoSpaceDE w:val="0"/>
        <w:autoSpaceDN w:val="0"/>
        <w:adjustRightInd w:val="0"/>
        <w:rPr>
          <w:bCs/>
        </w:rPr>
      </w:pPr>
      <w:r w:rsidRPr="00FC3271">
        <w:rPr>
          <w:bCs/>
        </w:rPr>
        <w:tab/>
      </w:r>
      <w:r w:rsidRPr="00FC3271">
        <w:rPr>
          <w:bCs/>
        </w:rPr>
        <w:tab/>
        <w:t>the.book was given Jon</w:t>
      </w:r>
    </w:p>
    <w:p w14:paraId="4E898E7F" w14:textId="77777777" w:rsidR="00070D0C" w:rsidRPr="00FC3271" w:rsidRDefault="00070D0C" w:rsidP="0020007F">
      <w:pPr>
        <w:autoSpaceDE w:val="0"/>
        <w:autoSpaceDN w:val="0"/>
        <w:adjustRightInd w:val="0"/>
        <w:rPr>
          <w:bCs/>
        </w:rPr>
      </w:pPr>
    </w:p>
    <w:p w14:paraId="0E2C6EFD" w14:textId="651C312C" w:rsidR="00070D0C" w:rsidRPr="0057729F" w:rsidRDefault="0057729F" w:rsidP="0020007F">
      <w:pPr>
        <w:autoSpaceDE w:val="0"/>
        <w:autoSpaceDN w:val="0"/>
        <w:adjustRightInd w:val="0"/>
        <w:rPr>
          <w:bCs/>
        </w:rPr>
      </w:pPr>
      <w:r w:rsidRPr="0057729F">
        <w:rPr>
          <w:bCs/>
        </w:rPr>
        <w:t>In a</w:t>
      </w:r>
      <w:r w:rsidR="00070D0C" w:rsidRPr="0057729F">
        <w:rPr>
          <w:bCs/>
        </w:rPr>
        <w:t>symmetric</w:t>
      </w:r>
      <w:r w:rsidRPr="0057729F">
        <w:rPr>
          <w:bCs/>
        </w:rPr>
        <w:t>al</w:t>
      </w:r>
      <w:r w:rsidR="00070D0C" w:rsidRPr="0057729F">
        <w:rPr>
          <w:bCs/>
        </w:rPr>
        <w:t xml:space="preserve"> languages</w:t>
      </w:r>
      <w:r w:rsidRPr="0057729F">
        <w:rPr>
          <w:bCs/>
        </w:rPr>
        <w:t xml:space="preserve">, on the other hand, </w:t>
      </w:r>
      <w:r w:rsidR="00070D0C" w:rsidRPr="004201BE">
        <w:rPr>
          <w:bCs/>
        </w:rPr>
        <w:t xml:space="preserve">only one of </w:t>
      </w:r>
      <w:r w:rsidR="004201BE" w:rsidRPr="004201BE">
        <w:rPr>
          <w:bCs/>
        </w:rPr>
        <w:t>the</w:t>
      </w:r>
      <w:r w:rsidR="004201BE">
        <w:rPr>
          <w:bCs/>
        </w:rPr>
        <w:t xml:space="preserve"> </w:t>
      </w:r>
      <w:r w:rsidR="00070D0C" w:rsidRPr="0057729F">
        <w:rPr>
          <w:bCs/>
        </w:rPr>
        <w:t xml:space="preserve">Recipient </w:t>
      </w:r>
      <w:r w:rsidR="00070D0C" w:rsidRPr="0057729F">
        <w:rPr>
          <w:bCs/>
          <w:i/>
        </w:rPr>
        <w:t>or</w:t>
      </w:r>
      <w:r w:rsidR="00070D0C" w:rsidRPr="0057729F">
        <w:rPr>
          <w:bCs/>
        </w:rPr>
        <w:t xml:space="preserve"> Theme can</w:t>
      </w:r>
      <w:r w:rsidR="00070D0C" w:rsidRPr="00FC3271">
        <w:rPr>
          <w:bCs/>
        </w:rPr>
        <w:t xml:space="preserve"> </w:t>
      </w:r>
      <w:r w:rsidR="00070D0C" w:rsidRPr="0057729F">
        <w:rPr>
          <w:bCs/>
        </w:rPr>
        <w:t>be passivized</w:t>
      </w:r>
      <w:r>
        <w:rPr>
          <w:bCs/>
        </w:rPr>
        <w:t xml:space="preserve">, as in </w:t>
      </w:r>
      <w:r w:rsidR="00782957">
        <w:rPr>
          <w:bCs/>
        </w:rPr>
        <w:t xml:space="preserve">Standard </w:t>
      </w:r>
      <w:r>
        <w:rPr>
          <w:bCs/>
        </w:rPr>
        <w:t xml:space="preserve">English (and also </w:t>
      </w:r>
      <w:r w:rsidR="00070D0C" w:rsidRPr="0057729F">
        <w:rPr>
          <w:rFonts w:eastAsia="Calibri"/>
          <w:lang w:val="en-US"/>
        </w:rPr>
        <w:t>Fula, Swahili, Chichewa, Danish</w:t>
      </w:r>
      <w:r>
        <w:rPr>
          <w:rFonts w:eastAsia="Calibri"/>
          <w:lang w:val="en-US"/>
        </w:rPr>
        <w:t>,</w:t>
      </w:r>
      <w:r w:rsidR="00F53F04">
        <w:rPr>
          <w:rFonts w:eastAsia="Calibri"/>
          <w:lang w:val="en-US"/>
        </w:rPr>
        <w:t xml:space="preserve"> Italian, German,</w:t>
      </w:r>
      <w:r>
        <w:rPr>
          <w:rFonts w:eastAsia="Calibri"/>
          <w:lang w:val="en-US"/>
        </w:rPr>
        <w:t xml:space="preserve"> </w:t>
      </w:r>
      <w:r w:rsidR="00826841">
        <w:rPr>
          <w:rFonts w:eastAsia="Calibri"/>
          <w:lang w:val="en-US"/>
        </w:rPr>
        <w:t>etc.</w:t>
      </w:r>
      <w:r w:rsidR="00070D0C" w:rsidRPr="0057729F">
        <w:rPr>
          <w:lang w:val="en-US"/>
        </w:rPr>
        <w:t>)</w:t>
      </w:r>
      <w:r w:rsidRPr="0057729F">
        <w:rPr>
          <w:lang w:val="en-US"/>
        </w:rPr>
        <w:t>.</w:t>
      </w:r>
      <w:r w:rsidR="00782957">
        <w:rPr>
          <w:rStyle w:val="FootnoteReference"/>
          <w:lang w:val="en-US"/>
        </w:rPr>
        <w:footnoteReference w:id="1"/>
      </w:r>
    </w:p>
    <w:p w14:paraId="59AA9303" w14:textId="77777777" w:rsidR="00070D0C" w:rsidRPr="00FC3271" w:rsidRDefault="00070D0C" w:rsidP="0020007F">
      <w:pPr>
        <w:autoSpaceDE w:val="0"/>
        <w:autoSpaceDN w:val="0"/>
        <w:adjustRightInd w:val="0"/>
        <w:rPr>
          <w:bCs/>
        </w:rPr>
      </w:pPr>
    </w:p>
    <w:p w14:paraId="7FD6AF48" w14:textId="77777777" w:rsidR="00070D0C" w:rsidRPr="00FC3271" w:rsidRDefault="00070D0C" w:rsidP="0020007F">
      <w:pPr>
        <w:tabs>
          <w:tab w:val="left" w:pos="7088"/>
        </w:tabs>
        <w:autoSpaceDE w:val="0"/>
        <w:autoSpaceDN w:val="0"/>
        <w:adjustRightInd w:val="0"/>
        <w:rPr>
          <w:bCs/>
        </w:rPr>
      </w:pPr>
      <w:r w:rsidRPr="00FC3271">
        <w:rPr>
          <w:bCs/>
        </w:rPr>
        <w:t>Standard English</w:t>
      </w:r>
      <w:r w:rsidRPr="00FC3271">
        <w:rPr>
          <w:rStyle w:val="FootnoteReference"/>
          <w:bCs/>
        </w:rPr>
        <w:footnoteReference w:id="2"/>
      </w:r>
      <w:r w:rsidRPr="00FC3271">
        <w:rPr>
          <w:bCs/>
        </w:rPr>
        <w:t xml:space="preserve"> </w:t>
      </w:r>
      <w:r w:rsidR="0057729F">
        <w:rPr>
          <w:bCs/>
        </w:rPr>
        <w:tab/>
        <w:t>asymmetric</w:t>
      </w:r>
    </w:p>
    <w:p w14:paraId="6A0F4B26" w14:textId="77777777" w:rsidR="00070D0C" w:rsidRPr="00FC3271" w:rsidRDefault="00070D0C" w:rsidP="0020007F">
      <w:pPr>
        <w:autoSpaceDE w:val="0"/>
        <w:autoSpaceDN w:val="0"/>
        <w:adjustRightInd w:val="0"/>
        <w:rPr>
          <w:bCs/>
        </w:rPr>
      </w:pPr>
      <w:r w:rsidRPr="00FC3271">
        <w:t>(</w:t>
      </w:r>
      <w:r w:rsidR="009D3A42">
        <w:fldChar w:fldCharType="begin"/>
      </w:r>
      <w:r w:rsidR="00E33CA6">
        <w:instrText xml:space="preserve"> SEQ ( \* ARABIC </w:instrText>
      </w:r>
      <w:r w:rsidR="009D3A42">
        <w:fldChar w:fldCharType="separate"/>
      </w:r>
      <w:r w:rsidR="00F5549A">
        <w:rPr>
          <w:noProof/>
        </w:rPr>
        <w:t>2</w:t>
      </w:r>
      <w:r w:rsidR="009D3A42">
        <w:rPr>
          <w:noProof/>
        </w:rPr>
        <w:fldChar w:fldCharType="end"/>
      </w:r>
      <w:r w:rsidRPr="00FC3271">
        <w:t>)</w:t>
      </w:r>
      <w:r w:rsidRPr="00FC3271">
        <w:rPr>
          <w:bCs/>
        </w:rPr>
        <w:tab/>
        <w:t>a.</w:t>
      </w:r>
      <w:r w:rsidRPr="00FC3271">
        <w:rPr>
          <w:bCs/>
        </w:rPr>
        <w:tab/>
        <w:t>John was given the book.</w:t>
      </w:r>
    </w:p>
    <w:p w14:paraId="67C2E385" w14:textId="77777777" w:rsidR="00070D0C" w:rsidRPr="00FC3271" w:rsidRDefault="00070D0C" w:rsidP="0020007F">
      <w:pPr>
        <w:autoSpaceDE w:val="0"/>
        <w:autoSpaceDN w:val="0"/>
        <w:adjustRightInd w:val="0"/>
        <w:rPr>
          <w:bCs/>
        </w:rPr>
      </w:pPr>
      <w:r w:rsidRPr="00FC3271">
        <w:rPr>
          <w:bCs/>
        </w:rPr>
        <w:tab/>
        <w:t>b.        *The book was given John.</w:t>
      </w:r>
    </w:p>
    <w:p w14:paraId="3A9F42AD" w14:textId="77777777" w:rsidR="00070D0C" w:rsidRPr="00FC3271" w:rsidRDefault="00070D0C" w:rsidP="0020007F">
      <w:pPr>
        <w:autoSpaceDE w:val="0"/>
        <w:autoSpaceDN w:val="0"/>
        <w:adjustRightInd w:val="0"/>
        <w:rPr>
          <w:bCs/>
        </w:rPr>
      </w:pPr>
    </w:p>
    <w:p w14:paraId="0ACDCD21" w14:textId="34E91260" w:rsidR="00070D0C" w:rsidRPr="00FC3271" w:rsidRDefault="0057729F" w:rsidP="0020007F">
      <w:pPr>
        <w:autoSpaceDE w:val="0"/>
        <w:autoSpaceDN w:val="0"/>
        <w:adjustRightInd w:val="0"/>
        <w:rPr>
          <w:bCs/>
        </w:rPr>
      </w:pPr>
      <w:r>
        <w:rPr>
          <w:bCs/>
        </w:rPr>
        <w:t>A similar split is visible for A-bar movement, where</w:t>
      </w:r>
      <w:r w:rsidR="004201BE">
        <w:rPr>
          <w:bCs/>
        </w:rPr>
        <w:t>by</w:t>
      </w:r>
      <w:r>
        <w:rPr>
          <w:bCs/>
        </w:rPr>
        <w:t xml:space="preserve"> in </w:t>
      </w:r>
      <w:r w:rsidRPr="0057729F">
        <w:rPr>
          <w:bCs/>
        </w:rPr>
        <w:t>s</w:t>
      </w:r>
      <w:r w:rsidR="00070D0C" w:rsidRPr="0057729F">
        <w:rPr>
          <w:bCs/>
        </w:rPr>
        <w:t>ymmetric</w:t>
      </w:r>
      <w:r w:rsidR="004201BE">
        <w:rPr>
          <w:bCs/>
        </w:rPr>
        <w:t>al</w:t>
      </w:r>
      <w:r w:rsidR="00070D0C" w:rsidRPr="0057729F">
        <w:rPr>
          <w:bCs/>
        </w:rPr>
        <w:t xml:space="preserve"> languages</w:t>
      </w:r>
      <w:r w:rsidR="00070D0C" w:rsidRPr="00FC3271">
        <w:rPr>
          <w:bCs/>
        </w:rPr>
        <w:t xml:space="preserve"> both Recipient </w:t>
      </w:r>
      <w:r w:rsidR="00070D0C" w:rsidRPr="00FC3271">
        <w:rPr>
          <w:bCs/>
          <w:i/>
        </w:rPr>
        <w:t>and</w:t>
      </w:r>
      <w:r w:rsidR="00070D0C" w:rsidRPr="00FC3271">
        <w:rPr>
          <w:bCs/>
        </w:rPr>
        <w:t xml:space="preserve"> Theme </w:t>
      </w:r>
      <w:r w:rsidR="00227FB8">
        <w:rPr>
          <w:bCs/>
        </w:rPr>
        <w:t xml:space="preserve">are free to undergo </w:t>
      </w:r>
      <w:r w:rsidR="00CE1AAE">
        <w:rPr>
          <w:bCs/>
        </w:rPr>
        <w:t>Wh</w:t>
      </w:r>
      <w:r w:rsidR="00227FB8">
        <w:rPr>
          <w:bCs/>
        </w:rPr>
        <w:t>-movement</w:t>
      </w:r>
      <w:r>
        <w:rPr>
          <w:bCs/>
        </w:rPr>
        <w:t>:</w:t>
      </w:r>
    </w:p>
    <w:p w14:paraId="14431C25" w14:textId="77777777" w:rsidR="00070D0C" w:rsidRPr="00FC3271" w:rsidRDefault="00070D0C" w:rsidP="0020007F">
      <w:pPr>
        <w:autoSpaceDE w:val="0"/>
        <w:autoSpaceDN w:val="0"/>
        <w:adjustRightInd w:val="0"/>
        <w:rPr>
          <w:bCs/>
        </w:rPr>
      </w:pPr>
    </w:p>
    <w:p w14:paraId="6D9B70E9" w14:textId="77777777" w:rsidR="00070D0C" w:rsidRPr="00FC3271" w:rsidRDefault="0057729F" w:rsidP="0020007F">
      <w:pPr>
        <w:tabs>
          <w:tab w:val="left" w:pos="7230"/>
        </w:tabs>
        <w:autoSpaceDE w:val="0"/>
        <w:autoSpaceDN w:val="0"/>
        <w:adjustRightInd w:val="0"/>
        <w:rPr>
          <w:bCs/>
          <w:lang w:val="sv-FI"/>
        </w:rPr>
      </w:pPr>
      <w:r>
        <w:rPr>
          <w:bCs/>
          <w:lang w:val="sv-FI"/>
        </w:rPr>
        <w:t>Norwegian</w:t>
      </w:r>
      <w:r>
        <w:rPr>
          <w:bCs/>
          <w:lang w:val="sv-FI"/>
        </w:rPr>
        <w:tab/>
        <w:t>symmetric</w:t>
      </w:r>
    </w:p>
    <w:p w14:paraId="7F4780B1" w14:textId="77777777" w:rsidR="00070D0C" w:rsidRPr="00FC3271" w:rsidRDefault="00070D0C" w:rsidP="0020007F">
      <w:pPr>
        <w:autoSpaceDE w:val="0"/>
        <w:autoSpaceDN w:val="0"/>
        <w:adjustRightInd w:val="0"/>
        <w:rPr>
          <w:bCs/>
          <w:lang w:val="sv-FI"/>
        </w:rPr>
      </w:pPr>
      <w:bookmarkStart w:id="3" w:name="_Ref310174472"/>
      <w:r w:rsidRPr="00316A7E">
        <w:rPr>
          <w:lang w:val="sv-FI"/>
        </w:rPr>
        <w:t>(</w:t>
      </w:r>
      <w:r w:rsidR="009D3A42" w:rsidRPr="00FC3271">
        <w:fldChar w:fldCharType="begin"/>
      </w:r>
      <w:r w:rsidRPr="00316A7E">
        <w:rPr>
          <w:lang w:val="sv-FI"/>
        </w:rPr>
        <w:instrText xml:space="preserve"> SEQ ( \* ARABIC </w:instrText>
      </w:r>
      <w:r w:rsidR="009D3A42" w:rsidRPr="00FC3271">
        <w:fldChar w:fldCharType="separate"/>
      </w:r>
      <w:r w:rsidR="00F5549A">
        <w:rPr>
          <w:noProof/>
          <w:lang w:val="sv-FI"/>
        </w:rPr>
        <w:t>3</w:t>
      </w:r>
      <w:r w:rsidR="009D3A42" w:rsidRPr="00FC3271">
        <w:rPr>
          <w:noProof/>
        </w:rPr>
        <w:fldChar w:fldCharType="end"/>
      </w:r>
      <w:bookmarkEnd w:id="3"/>
      <w:r w:rsidRPr="00316A7E">
        <w:rPr>
          <w:lang w:val="sv-FI"/>
        </w:rPr>
        <w:t>)</w:t>
      </w:r>
      <w:r w:rsidRPr="00FC3271">
        <w:rPr>
          <w:bCs/>
          <w:lang w:val="sv-FI"/>
        </w:rPr>
        <w:tab/>
        <w:t>a.</w:t>
      </w:r>
      <w:r w:rsidRPr="00FC3271">
        <w:rPr>
          <w:bCs/>
          <w:lang w:val="sv-FI"/>
        </w:rPr>
        <w:tab/>
        <w:t xml:space="preserve">Hvem ga   du     boka? </w:t>
      </w:r>
      <w:r w:rsidRPr="00FC3271">
        <w:rPr>
          <w:bCs/>
          <w:lang w:val="sv-FI"/>
        </w:rPr>
        <w:tab/>
      </w:r>
    </w:p>
    <w:p w14:paraId="752115C9" w14:textId="77777777" w:rsidR="00070D0C" w:rsidRPr="00FC3271" w:rsidRDefault="00070D0C" w:rsidP="0020007F">
      <w:pPr>
        <w:autoSpaceDE w:val="0"/>
        <w:autoSpaceDN w:val="0"/>
        <w:adjustRightInd w:val="0"/>
        <w:rPr>
          <w:bCs/>
        </w:rPr>
      </w:pPr>
      <w:r w:rsidRPr="00FC3271">
        <w:rPr>
          <w:bCs/>
          <w:lang w:val="sv-FI"/>
        </w:rPr>
        <w:tab/>
      </w:r>
      <w:r w:rsidRPr="00FC3271">
        <w:rPr>
          <w:bCs/>
          <w:lang w:val="sv-FI"/>
        </w:rPr>
        <w:tab/>
      </w:r>
      <w:r>
        <w:rPr>
          <w:bCs/>
        </w:rPr>
        <w:t>who   g</w:t>
      </w:r>
      <w:r w:rsidRPr="00FC3271">
        <w:rPr>
          <w:bCs/>
        </w:rPr>
        <w:t>ave you  the.book</w:t>
      </w:r>
    </w:p>
    <w:p w14:paraId="114DBA3B" w14:textId="77777777" w:rsidR="00070D0C" w:rsidRPr="00FC3271" w:rsidRDefault="00070D0C" w:rsidP="0020007F">
      <w:pPr>
        <w:autoSpaceDE w:val="0"/>
        <w:autoSpaceDN w:val="0"/>
        <w:adjustRightInd w:val="0"/>
        <w:rPr>
          <w:bCs/>
        </w:rPr>
      </w:pPr>
      <w:r w:rsidRPr="00FC3271">
        <w:rPr>
          <w:bCs/>
        </w:rPr>
        <w:tab/>
      </w:r>
      <w:r w:rsidRPr="00FC3271">
        <w:rPr>
          <w:bCs/>
        </w:rPr>
        <w:tab/>
        <w:t>‘Who did you give the book to?</w:t>
      </w:r>
    </w:p>
    <w:p w14:paraId="6DEE26CC" w14:textId="77777777" w:rsidR="00070D0C" w:rsidRPr="00FC3271" w:rsidRDefault="00070D0C" w:rsidP="0020007F">
      <w:pPr>
        <w:autoSpaceDE w:val="0"/>
        <w:autoSpaceDN w:val="0"/>
        <w:adjustRightInd w:val="0"/>
        <w:rPr>
          <w:bCs/>
          <w:lang w:val="sv-FI"/>
        </w:rPr>
      </w:pPr>
      <w:r w:rsidRPr="00FC3271">
        <w:rPr>
          <w:bCs/>
        </w:rPr>
        <w:tab/>
      </w:r>
      <w:r w:rsidRPr="00FC3271">
        <w:rPr>
          <w:bCs/>
          <w:lang w:val="sv-FI"/>
        </w:rPr>
        <w:t>b.</w:t>
      </w:r>
      <w:r w:rsidRPr="00FC3271">
        <w:rPr>
          <w:bCs/>
          <w:lang w:val="sv-FI"/>
        </w:rPr>
        <w:tab/>
        <w:t xml:space="preserve">Hvilken bok   ga    du    Jon?   </w:t>
      </w:r>
    </w:p>
    <w:p w14:paraId="6453573E" w14:textId="77777777" w:rsidR="00070D0C" w:rsidRPr="00FC3271" w:rsidRDefault="00070D0C" w:rsidP="0020007F">
      <w:pPr>
        <w:autoSpaceDE w:val="0"/>
        <w:autoSpaceDN w:val="0"/>
        <w:adjustRightInd w:val="0"/>
        <w:rPr>
          <w:bCs/>
        </w:rPr>
      </w:pPr>
      <w:r w:rsidRPr="00FC3271">
        <w:rPr>
          <w:bCs/>
          <w:lang w:val="sv-FI"/>
        </w:rPr>
        <w:tab/>
      </w:r>
      <w:r w:rsidRPr="00FC3271">
        <w:rPr>
          <w:bCs/>
          <w:lang w:val="sv-FI"/>
        </w:rPr>
        <w:tab/>
      </w:r>
      <w:r w:rsidRPr="00FC3271">
        <w:rPr>
          <w:bCs/>
        </w:rPr>
        <w:t>which    book gave you Jon</w:t>
      </w:r>
    </w:p>
    <w:p w14:paraId="6C46DE88" w14:textId="77777777" w:rsidR="00070D0C" w:rsidRPr="00FC3271" w:rsidRDefault="00070D0C" w:rsidP="0020007F">
      <w:pPr>
        <w:autoSpaceDE w:val="0"/>
        <w:autoSpaceDN w:val="0"/>
        <w:adjustRightInd w:val="0"/>
        <w:rPr>
          <w:bCs/>
        </w:rPr>
      </w:pPr>
      <w:r w:rsidRPr="00FC3271">
        <w:rPr>
          <w:bCs/>
        </w:rPr>
        <w:tab/>
      </w:r>
      <w:r w:rsidRPr="00FC3271">
        <w:rPr>
          <w:bCs/>
        </w:rPr>
        <w:tab/>
        <w:t>‘Which book did you give John?</w:t>
      </w:r>
    </w:p>
    <w:p w14:paraId="75D3EEA8" w14:textId="77777777" w:rsidR="00070D0C" w:rsidRPr="00FC3271" w:rsidRDefault="00070D0C" w:rsidP="0020007F">
      <w:pPr>
        <w:autoSpaceDE w:val="0"/>
        <w:autoSpaceDN w:val="0"/>
        <w:adjustRightInd w:val="0"/>
        <w:rPr>
          <w:bCs/>
        </w:rPr>
      </w:pPr>
    </w:p>
    <w:p w14:paraId="5E77888F" w14:textId="092D1871" w:rsidR="00070D0C" w:rsidRPr="00FC3271" w:rsidRDefault="00E95AF1" w:rsidP="0020007F">
      <w:pPr>
        <w:autoSpaceDE w:val="0"/>
        <w:autoSpaceDN w:val="0"/>
        <w:adjustRightInd w:val="0"/>
        <w:rPr>
          <w:bCs/>
        </w:rPr>
      </w:pPr>
      <w:r>
        <w:rPr>
          <w:bCs/>
        </w:rPr>
        <w:t>A</w:t>
      </w:r>
      <w:r w:rsidR="0057729F" w:rsidRPr="0057729F">
        <w:rPr>
          <w:bCs/>
        </w:rPr>
        <w:t>gain, in a</w:t>
      </w:r>
      <w:r w:rsidR="00070D0C" w:rsidRPr="0057729F">
        <w:rPr>
          <w:bCs/>
        </w:rPr>
        <w:t>symmetric</w:t>
      </w:r>
      <w:r w:rsidR="004201BE">
        <w:rPr>
          <w:bCs/>
        </w:rPr>
        <w:t>al</w:t>
      </w:r>
      <w:r w:rsidR="00070D0C" w:rsidRPr="0057729F">
        <w:rPr>
          <w:bCs/>
        </w:rPr>
        <w:t xml:space="preserve"> languages only one of </w:t>
      </w:r>
      <w:r w:rsidR="004201BE">
        <w:rPr>
          <w:bCs/>
        </w:rPr>
        <w:t xml:space="preserve">the </w:t>
      </w:r>
      <w:r w:rsidR="00070D0C" w:rsidRPr="0057729F">
        <w:rPr>
          <w:bCs/>
        </w:rPr>
        <w:t xml:space="preserve">Recipient </w:t>
      </w:r>
      <w:r w:rsidR="00070D0C" w:rsidRPr="0057729F">
        <w:rPr>
          <w:bCs/>
          <w:i/>
        </w:rPr>
        <w:t>or</w:t>
      </w:r>
      <w:r w:rsidR="00070D0C" w:rsidRPr="0057729F">
        <w:rPr>
          <w:bCs/>
        </w:rPr>
        <w:t xml:space="preserve"> Theme can</w:t>
      </w:r>
      <w:r w:rsidR="0057729F" w:rsidRPr="0057729F">
        <w:rPr>
          <w:bCs/>
        </w:rPr>
        <w:t xml:space="preserve"> </w:t>
      </w:r>
      <w:r w:rsidR="00227FB8">
        <w:rPr>
          <w:bCs/>
        </w:rPr>
        <w:t>undergo</w:t>
      </w:r>
      <w:r w:rsidR="0057729F">
        <w:rPr>
          <w:bCs/>
        </w:rPr>
        <w:t xml:space="preserve"> </w:t>
      </w:r>
      <w:r w:rsidR="00CE1AAE">
        <w:rPr>
          <w:bCs/>
        </w:rPr>
        <w:t>Wh</w:t>
      </w:r>
      <w:r w:rsidR="0057729F">
        <w:rPr>
          <w:bCs/>
        </w:rPr>
        <w:t>-</w:t>
      </w:r>
      <w:r w:rsidR="00227FB8">
        <w:rPr>
          <w:bCs/>
        </w:rPr>
        <w:t>movement</w:t>
      </w:r>
      <w:r w:rsidR="00070D0C" w:rsidRPr="00FC3271">
        <w:rPr>
          <w:bCs/>
        </w:rPr>
        <w:t>:</w:t>
      </w:r>
      <w:r>
        <w:rPr>
          <w:rStyle w:val="FootnoteReference"/>
          <w:bCs/>
        </w:rPr>
        <w:footnoteReference w:id="3"/>
      </w:r>
    </w:p>
    <w:p w14:paraId="2ABEB496" w14:textId="77777777" w:rsidR="00070D0C" w:rsidRPr="00FC3271" w:rsidRDefault="00070D0C" w:rsidP="0020007F">
      <w:pPr>
        <w:autoSpaceDE w:val="0"/>
        <w:autoSpaceDN w:val="0"/>
        <w:adjustRightInd w:val="0"/>
        <w:rPr>
          <w:bCs/>
        </w:rPr>
      </w:pPr>
    </w:p>
    <w:p w14:paraId="7122A1C6" w14:textId="77777777" w:rsidR="00070D0C" w:rsidRPr="00FC3271" w:rsidRDefault="0057729F" w:rsidP="0020007F">
      <w:pPr>
        <w:tabs>
          <w:tab w:val="left" w:pos="7088"/>
        </w:tabs>
        <w:autoSpaceDE w:val="0"/>
        <w:autoSpaceDN w:val="0"/>
        <w:adjustRightInd w:val="0"/>
        <w:rPr>
          <w:bCs/>
        </w:rPr>
      </w:pPr>
      <w:r>
        <w:rPr>
          <w:bCs/>
        </w:rPr>
        <w:t>Standard English</w:t>
      </w:r>
      <w:r>
        <w:rPr>
          <w:bCs/>
        </w:rPr>
        <w:tab/>
        <w:t>asymmetric</w:t>
      </w:r>
    </w:p>
    <w:p w14:paraId="58A52D7A" w14:textId="77777777" w:rsidR="00070D0C" w:rsidRPr="00FC3271" w:rsidRDefault="00070D0C" w:rsidP="0020007F">
      <w:pPr>
        <w:autoSpaceDE w:val="0"/>
        <w:autoSpaceDN w:val="0"/>
        <w:adjustRightInd w:val="0"/>
        <w:rPr>
          <w:bCs/>
        </w:rPr>
      </w:pPr>
      <w:bookmarkStart w:id="4" w:name="_Ref296316521"/>
      <w:r w:rsidRPr="00FC3271">
        <w:t>(</w:t>
      </w:r>
      <w:r w:rsidR="009D3A42">
        <w:fldChar w:fldCharType="begin"/>
      </w:r>
      <w:r w:rsidR="00E33CA6">
        <w:instrText xml:space="preserve"> SEQ ( \* ARABIC </w:instrText>
      </w:r>
      <w:r w:rsidR="009D3A42">
        <w:fldChar w:fldCharType="separate"/>
      </w:r>
      <w:r w:rsidR="00F5549A">
        <w:rPr>
          <w:noProof/>
        </w:rPr>
        <w:t>4</w:t>
      </w:r>
      <w:r w:rsidR="009D3A42">
        <w:rPr>
          <w:noProof/>
        </w:rPr>
        <w:fldChar w:fldCharType="end"/>
      </w:r>
      <w:bookmarkEnd w:id="4"/>
      <w:r w:rsidRPr="00FC3271">
        <w:t>)</w:t>
      </w:r>
      <w:r w:rsidRPr="00FC3271">
        <w:rPr>
          <w:bCs/>
        </w:rPr>
        <w:tab/>
        <w:t>a.        *Who did you give the book?</w:t>
      </w:r>
    </w:p>
    <w:p w14:paraId="53CE8799" w14:textId="77777777" w:rsidR="00070D0C" w:rsidRPr="00FC3271" w:rsidRDefault="00070D0C" w:rsidP="0020007F">
      <w:pPr>
        <w:autoSpaceDE w:val="0"/>
        <w:autoSpaceDN w:val="0"/>
        <w:adjustRightInd w:val="0"/>
        <w:rPr>
          <w:bCs/>
        </w:rPr>
      </w:pPr>
      <w:r w:rsidRPr="00FC3271">
        <w:rPr>
          <w:bCs/>
        </w:rPr>
        <w:tab/>
        <w:t>b.         Which book did you give John?</w:t>
      </w:r>
    </w:p>
    <w:p w14:paraId="3534D019" w14:textId="77777777" w:rsidR="0057729F" w:rsidRDefault="0057729F" w:rsidP="0020007F">
      <w:pPr>
        <w:autoSpaceDE w:val="0"/>
        <w:autoSpaceDN w:val="0"/>
        <w:adjustRightInd w:val="0"/>
        <w:rPr>
          <w:bCs/>
        </w:rPr>
      </w:pPr>
    </w:p>
    <w:p w14:paraId="46202EEA" w14:textId="62BE7B5A" w:rsidR="00782957" w:rsidRDefault="00577D11" w:rsidP="0020007F">
      <w:pPr>
        <w:autoSpaceDE w:val="0"/>
        <w:autoSpaceDN w:val="0"/>
        <w:adjustRightInd w:val="0"/>
        <w:rPr>
          <w:bCs/>
        </w:rPr>
      </w:pPr>
      <w:r>
        <w:rPr>
          <w:bCs/>
        </w:rPr>
        <w:t xml:space="preserve">It thus seems to be the case that </w:t>
      </w:r>
      <w:r w:rsidR="00782957">
        <w:rPr>
          <w:bCs/>
        </w:rPr>
        <w:t>some</w:t>
      </w:r>
      <w:r>
        <w:rPr>
          <w:bCs/>
        </w:rPr>
        <w:t xml:space="preserve"> languages are fully symmetrical, that is, that both objects </w:t>
      </w:r>
      <w:r w:rsidR="0048524C">
        <w:rPr>
          <w:bCs/>
        </w:rPr>
        <w:t>behave similarly with respect to A and A-bar movement.</w:t>
      </w:r>
      <w:r>
        <w:rPr>
          <w:bCs/>
        </w:rPr>
        <w:t xml:space="preserve"> </w:t>
      </w:r>
      <w:r w:rsidR="00452A01">
        <w:rPr>
          <w:bCs/>
        </w:rPr>
        <w:t xml:space="preserve">Indeed, although it is common </w:t>
      </w:r>
      <w:r w:rsidR="00782957">
        <w:rPr>
          <w:bCs/>
        </w:rPr>
        <w:t xml:space="preserve">to refer to whole languages as </w:t>
      </w:r>
      <w:r w:rsidR="00452A01">
        <w:rPr>
          <w:bCs/>
        </w:rPr>
        <w:t xml:space="preserve">being </w:t>
      </w:r>
      <w:r w:rsidR="00782957">
        <w:rPr>
          <w:bCs/>
        </w:rPr>
        <w:t>‘</w:t>
      </w:r>
      <w:r w:rsidR="00452A01">
        <w:rPr>
          <w:bCs/>
        </w:rPr>
        <w:t xml:space="preserve">symmetrical’ or ‘asymmetrical’, it is becoming </w:t>
      </w:r>
      <w:r w:rsidR="00782957">
        <w:rPr>
          <w:bCs/>
        </w:rPr>
        <w:t xml:space="preserve">increasingly </w:t>
      </w:r>
      <w:r w:rsidR="00452A01">
        <w:rPr>
          <w:bCs/>
        </w:rPr>
        <w:t>clear that languages can also be partly symmetrical, in a number of ways (see</w:t>
      </w:r>
      <w:r w:rsidR="00782957">
        <w:rPr>
          <w:bCs/>
        </w:rPr>
        <w:t xml:space="preserve"> again </w:t>
      </w:r>
      <w:r w:rsidR="00782957" w:rsidRPr="00FC3271">
        <w:rPr>
          <w:rFonts w:eastAsia="Calibri"/>
          <w:lang w:val="en-US"/>
        </w:rPr>
        <w:t>Baker 1988, Bresnan &amp; Moshi 1990</w:t>
      </w:r>
      <w:r w:rsidR="00782957" w:rsidRPr="00FC3271">
        <w:rPr>
          <w:lang w:val="en-US"/>
        </w:rPr>
        <w:t xml:space="preserve">, </w:t>
      </w:r>
      <w:r w:rsidR="00782957" w:rsidRPr="00FC3271">
        <w:rPr>
          <w:rFonts w:eastAsia="Calibri"/>
          <w:lang w:val="en-US"/>
        </w:rPr>
        <w:t>McGinnis 1998, 2001, Woolford 1993</w:t>
      </w:r>
      <w:r w:rsidR="00782957" w:rsidRPr="00FC3271">
        <w:t xml:space="preserve">, </w:t>
      </w:r>
      <w:r w:rsidR="00782957" w:rsidRPr="00FC3271">
        <w:rPr>
          <w:lang w:val="en-US"/>
        </w:rPr>
        <w:t>Haddican and Holmberg 2012, 2015,</w:t>
      </w:r>
      <w:r w:rsidR="00782957">
        <w:rPr>
          <w:lang w:val="en-US"/>
        </w:rPr>
        <w:t xml:space="preserve"> forthcoming,</w:t>
      </w:r>
      <w:r w:rsidR="00782957" w:rsidRPr="00FC3271">
        <w:rPr>
          <w:lang w:val="en-US"/>
        </w:rPr>
        <w:t xml:space="preserve"> Anagnostopoulou 2003</w:t>
      </w:r>
      <w:r w:rsidR="00D52502">
        <w:rPr>
          <w:lang w:val="en-US"/>
        </w:rPr>
        <w:t>, van der Wal 2016</w:t>
      </w:r>
      <w:r w:rsidR="00452A01">
        <w:rPr>
          <w:bCs/>
        </w:rPr>
        <w:t xml:space="preserve">). </w:t>
      </w:r>
      <w:r w:rsidR="00782957">
        <w:rPr>
          <w:bCs/>
        </w:rPr>
        <w:t xml:space="preserve">In what follows, we discuss </w:t>
      </w:r>
      <w:r w:rsidR="0020007F">
        <w:rPr>
          <w:bCs/>
        </w:rPr>
        <w:t>a</w:t>
      </w:r>
      <w:r w:rsidR="00452A01">
        <w:rPr>
          <w:bCs/>
        </w:rPr>
        <w:t xml:space="preserve"> </w:t>
      </w:r>
      <w:r w:rsidR="00D52502">
        <w:rPr>
          <w:bCs/>
        </w:rPr>
        <w:t>pervasive</w:t>
      </w:r>
      <w:r w:rsidR="0020007F">
        <w:rPr>
          <w:bCs/>
        </w:rPr>
        <w:t xml:space="preserve"> pattern </w:t>
      </w:r>
      <w:r w:rsidR="00452A01">
        <w:rPr>
          <w:bCs/>
        </w:rPr>
        <w:t>of asym</w:t>
      </w:r>
      <w:r w:rsidR="00782957">
        <w:rPr>
          <w:bCs/>
        </w:rPr>
        <w:t>metry in symmetrical languages whereby</w:t>
      </w:r>
      <w:r w:rsidR="0020007F">
        <w:rPr>
          <w:bCs/>
        </w:rPr>
        <w:t xml:space="preserve"> A-bar extraction in symmetrical languages ceases to be symmetrical in passives. More concretely, extraction of the Theme from a Recipient-passive is fine (‘which book were the kids given?’), but extraction of the Recipient from a Theme-pass</w:t>
      </w:r>
      <w:r w:rsidR="00A01A4D">
        <w:rPr>
          <w:bCs/>
        </w:rPr>
        <w:t>ive is not (‘*who was the book</w:t>
      </w:r>
      <w:r w:rsidR="0020007F">
        <w:rPr>
          <w:bCs/>
        </w:rPr>
        <w:t xml:space="preserve"> given?’).</w:t>
      </w:r>
      <w:r w:rsidR="00782957">
        <w:rPr>
          <w:bCs/>
        </w:rPr>
        <w:t xml:space="preserve"> </w:t>
      </w:r>
    </w:p>
    <w:p w14:paraId="3D60016D" w14:textId="7D0FF588" w:rsidR="0020007F" w:rsidRDefault="00782957" w:rsidP="00990369">
      <w:pPr>
        <w:autoSpaceDE w:val="0"/>
        <w:autoSpaceDN w:val="0"/>
        <w:adjustRightInd w:val="0"/>
        <w:ind w:firstLine="720"/>
        <w:rPr>
          <w:bCs/>
        </w:rPr>
      </w:pPr>
      <w:r>
        <w:rPr>
          <w:bCs/>
        </w:rPr>
        <w:t>The remainder of the paper is structured as follows. Section 2 presents data from a number of other</w:t>
      </w:r>
      <w:r w:rsidR="00990369">
        <w:rPr>
          <w:bCs/>
        </w:rPr>
        <w:t>wise</w:t>
      </w:r>
      <w:r>
        <w:rPr>
          <w:bCs/>
        </w:rPr>
        <w:t xml:space="preserve"> symmetrical languages </w:t>
      </w:r>
      <w:r w:rsidR="00990369">
        <w:rPr>
          <w:bCs/>
        </w:rPr>
        <w:t>where</w:t>
      </w:r>
      <w:r>
        <w:rPr>
          <w:bCs/>
        </w:rPr>
        <w:t xml:space="preserve"> </w:t>
      </w:r>
      <w:r w:rsidR="00990369">
        <w:rPr>
          <w:bCs/>
        </w:rPr>
        <w:t>the</w:t>
      </w:r>
      <w:r>
        <w:rPr>
          <w:bCs/>
        </w:rPr>
        <w:t xml:space="preserve"> asymmetry</w:t>
      </w:r>
      <w:r w:rsidR="00990369">
        <w:rPr>
          <w:bCs/>
        </w:rPr>
        <w:t xml:space="preserve"> in question arises</w:t>
      </w:r>
      <w:r w:rsidR="00D52502">
        <w:rPr>
          <w:bCs/>
        </w:rPr>
        <w:t xml:space="preserve"> (e.g. Norwegian, NW English, Zulu and Lubukusu)</w:t>
      </w:r>
      <w:r>
        <w:rPr>
          <w:bCs/>
        </w:rPr>
        <w:t xml:space="preserve">. Section 3 proposes a </w:t>
      </w:r>
      <w:r>
        <w:rPr>
          <w:bCs/>
        </w:rPr>
        <w:lastRenderedPageBreak/>
        <w:t xml:space="preserve">phase-based analysis of this emergent asymmetry, based on the interaction of A- and A-bar movement. </w:t>
      </w:r>
      <w:r w:rsidR="00990369">
        <w:rPr>
          <w:bCs/>
        </w:rPr>
        <w:t>Section 4 presents evidence for the same asymmetry in an asymmetrical language</w:t>
      </w:r>
      <w:r w:rsidR="00D52502">
        <w:rPr>
          <w:bCs/>
        </w:rPr>
        <w:t>, Italian, and discusses the theoretical implications of this</w:t>
      </w:r>
      <w:r w:rsidR="00990369">
        <w:rPr>
          <w:bCs/>
        </w:rPr>
        <w:t xml:space="preserve">. </w:t>
      </w:r>
      <w:r w:rsidR="00D52502">
        <w:rPr>
          <w:bCs/>
        </w:rPr>
        <w:t>Finally, s</w:t>
      </w:r>
      <w:r w:rsidR="00990369">
        <w:rPr>
          <w:bCs/>
        </w:rPr>
        <w:t xml:space="preserve">ection 5 addresses </w:t>
      </w:r>
      <w:r w:rsidR="00D52502">
        <w:rPr>
          <w:bCs/>
        </w:rPr>
        <w:t>a number of</w:t>
      </w:r>
      <w:r w:rsidR="00990369">
        <w:rPr>
          <w:bCs/>
        </w:rPr>
        <w:t xml:space="preserve"> potential </w:t>
      </w:r>
      <w:r w:rsidR="00D52502">
        <w:rPr>
          <w:bCs/>
        </w:rPr>
        <w:t>counterexamples</w:t>
      </w:r>
      <w:r w:rsidR="00990369">
        <w:rPr>
          <w:bCs/>
        </w:rPr>
        <w:t xml:space="preserve">. </w:t>
      </w:r>
    </w:p>
    <w:p w14:paraId="2723786F" w14:textId="77777777" w:rsidR="00577D11" w:rsidRDefault="00577D11" w:rsidP="0020007F">
      <w:pPr>
        <w:autoSpaceDE w:val="0"/>
        <w:autoSpaceDN w:val="0"/>
        <w:adjustRightInd w:val="0"/>
        <w:rPr>
          <w:bCs/>
        </w:rPr>
      </w:pPr>
    </w:p>
    <w:p w14:paraId="16CFF8E4" w14:textId="77777777" w:rsidR="0020007F" w:rsidRDefault="0020007F" w:rsidP="00264D34">
      <w:pPr>
        <w:pStyle w:val="Heading1"/>
      </w:pPr>
      <w:r w:rsidRPr="00FC3271">
        <w:t xml:space="preserve">Combining </w:t>
      </w:r>
      <w:r>
        <w:t>passive and A-bar movement</w:t>
      </w:r>
    </w:p>
    <w:p w14:paraId="438C1001" w14:textId="6A9AE7B5" w:rsidR="0020007F" w:rsidRDefault="0020007F" w:rsidP="0020007F">
      <w:pPr>
        <w:autoSpaceDE w:val="0"/>
        <w:autoSpaceDN w:val="0"/>
        <w:adjustRightInd w:val="0"/>
        <w:rPr>
          <w:bCs/>
        </w:rPr>
      </w:pPr>
      <w:r>
        <w:rPr>
          <w:bCs/>
        </w:rPr>
        <w:t xml:space="preserve">Although Norwegian is symmetrical for both passivization and A-bar movement (see </w:t>
      </w:r>
      <w:r w:rsidR="009D3A42">
        <w:rPr>
          <w:bCs/>
        </w:rPr>
        <w:fldChar w:fldCharType="begin"/>
      </w:r>
      <w:r>
        <w:rPr>
          <w:bCs/>
        </w:rPr>
        <w:instrText xml:space="preserve"> REF _Ref310174469 \h </w:instrText>
      </w:r>
      <w:r w:rsidR="009D3A42">
        <w:rPr>
          <w:bCs/>
        </w:rPr>
      </w:r>
      <w:r w:rsidR="009D3A42">
        <w:rPr>
          <w:bCs/>
        </w:rPr>
        <w:fldChar w:fldCharType="separate"/>
      </w:r>
      <w:r w:rsidR="00F5549A" w:rsidRPr="003C54D8">
        <w:t>(</w:t>
      </w:r>
      <w:r w:rsidR="00F5549A">
        <w:rPr>
          <w:noProof/>
        </w:rPr>
        <w:t>1</w:t>
      </w:r>
      <w:r w:rsidR="009D3A42">
        <w:rPr>
          <w:bCs/>
        </w:rPr>
        <w:fldChar w:fldCharType="end"/>
      </w:r>
      <w:r>
        <w:rPr>
          <w:bCs/>
        </w:rPr>
        <w:t xml:space="preserve">) and </w:t>
      </w:r>
      <w:r w:rsidR="009D3A42">
        <w:rPr>
          <w:bCs/>
        </w:rPr>
        <w:fldChar w:fldCharType="begin"/>
      </w:r>
      <w:r>
        <w:rPr>
          <w:bCs/>
        </w:rPr>
        <w:instrText xml:space="preserve"> REF _Ref310174472 \h </w:instrText>
      </w:r>
      <w:r w:rsidR="009D3A42">
        <w:rPr>
          <w:bCs/>
        </w:rPr>
      </w:r>
      <w:r w:rsidR="009D3A42">
        <w:rPr>
          <w:bCs/>
        </w:rPr>
        <w:fldChar w:fldCharType="separate"/>
      </w:r>
      <w:r w:rsidR="00F5549A" w:rsidRPr="000D335E">
        <w:t>(</w:t>
      </w:r>
      <w:r w:rsidR="00F5549A" w:rsidRPr="000D335E">
        <w:rPr>
          <w:noProof/>
        </w:rPr>
        <w:t>3</w:t>
      </w:r>
      <w:r w:rsidR="009D3A42">
        <w:rPr>
          <w:bCs/>
        </w:rPr>
        <w:fldChar w:fldCharType="end"/>
      </w:r>
      <w:r>
        <w:rPr>
          <w:bCs/>
        </w:rPr>
        <w:t xml:space="preserve">) above), it shows an asymmetry when these two kinds of movement </w:t>
      </w:r>
      <w:r w:rsidR="00FB0267">
        <w:rPr>
          <w:bCs/>
        </w:rPr>
        <w:t>are combined</w:t>
      </w:r>
      <w:r>
        <w:rPr>
          <w:bCs/>
        </w:rPr>
        <w:t xml:space="preserve">. The four logical possibilities of passivisation and </w:t>
      </w:r>
      <w:r w:rsidR="00AB64B9">
        <w:rPr>
          <w:bCs/>
        </w:rPr>
        <w:t xml:space="preserve">A-bar </w:t>
      </w:r>
      <w:r>
        <w:rPr>
          <w:bCs/>
        </w:rPr>
        <w:t xml:space="preserve">extraction of the Recipient and the Theme are illustrated for </w:t>
      </w:r>
      <w:r w:rsidR="00CE1AAE">
        <w:rPr>
          <w:bCs/>
        </w:rPr>
        <w:t>Wh</w:t>
      </w:r>
      <w:r>
        <w:rPr>
          <w:bCs/>
        </w:rPr>
        <w:t>-</w:t>
      </w:r>
      <w:r w:rsidR="00FB0267">
        <w:rPr>
          <w:bCs/>
        </w:rPr>
        <w:t>questions</w:t>
      </w:r>
      <w:r>
        <w:rPr>
          <w:bCs/>
        </w:rPr>
        <w:t xml:space="preserve"> and relativisation in </w:t>
      </w:r>
      <w:r w:rsidR="009D3A42">
        <w:rPr>
          <w:bCs/>
        </w:rPr>
        <w:fldChar w:fldCharType="begin"/>
      </w:r>
      <w:r>
        <w:rPr>
          <w:bCs/>
        </w:rPr>
        <w:instrText xml:space="preserve"> REF _Ref310174586 \h </w:instrText>
      </w:r>
      <w:r w:rsidR="009D3A42">
        <w:rPr>
          <w:bCs/>
        </w:rPr>
      </w:r>
      <w:r w:rsidR="009D3A42">
        <w:rPr>
          <w:bCs/>
        </w:rPr>
        <w:fldChar w:fldCharType="separate"/>
      </w:r>
      <w:r w:rsidR="00F5549A" w:rsidRPr="000D335E">
        <w:t>(</w:t>
      </w:r>
      <w:r w:rsidR="00F5549A" w:rsidRPr="000D335E">
        <w:rPr>
          <w:noProof/>
        </w:rPr>
        <w:t>5</w:t>
      </w:r>
      <w:r w:rsidR="009D3A42">
        <w:rPr>
          <w:bCs/>
        </w:rPr>
        <w:fldChar w:fldCharType="end"/>
      </w:r>
      <w:r>
        <w:rPr>
          <w:bCs/>
        </w:rPr>
        <w:t xml:space="preserve">) and </w:t>
      </w:r>
      <w:r w:rsidR="009D3A42">
        <w:rPr>
          <w:bCs/>
        </w:rPr>
        <w:fldChar w:fldCharType="begin"/>
      </w:r>
      <w:r>
        <w:rPr>
          <w:bCs/>
        </w:rPr>
        <w:instrText xml:space="preserve"> REF _Ref310174589 \h </w:instrText>
      </w:r>
      <w:r w:rsidR="009D3A42">
        <w:rPr>
          <w:bCs/>
        </w:rPr>
      </w:r>
      <w:r w:rsidR="009D3A42">
        <w:rPr>
          <w:bCs/>
        </w:rPr>
        <w:fldChar w:fldCharType="separate"/>
      </w:r>
      <w:r w:rsidR="00F5549A" w:rsidRPr="003C54D8">
        <w:t>(</w:t>
      </w:r>
      <w:r w:rsidR="00F5549A">
        <w:rPr>
          <w:noProof/>
        </w:rPr>
        <w:t>6</w:t>
      </w:r>
      <w:r w:rsidR="009D3A42">
        <w:rPr>
          <w:bCs/>
        </w:rPr>
        <w:fldChar w:fldCharType="end"/>
      </w:r>
      <w:r>
        <w:rPr>
          <w:bCs/>
        </w:rPr>
        <w:t>), respectively.</w:t>
      </w:r>
    </w:p>
    <w:p w14:paraId="6F4ED3A5" w14:textId="77777777" w:rsidR="0020007F" w:rsidRPr="00383519" w:rsidRDefault="0020007F" w:rsidP="0020007F">
      <w:pPr>
        <w:autoSpaceDE w:val="0"/>
        <w:autoSpaceDN w:val="0"/>
        <w:adjustRightInd w:val="0"/>
        <w:rPr>
          <w:bCs/>
        </w:rPr>
      </w:pPr>
    </w:p>
    <w:p w14:paraId="3E1A669D" w14:textId="77777777" w:rsidR="0020007F" w:rsidRPr="00264D34" w:rsidRDefault="0020007F" w:rsidP="007951B8">
      <w:pPr>
        <w:pStyle w:val="Heading2"/>
      </w:pPr>
      <w:r w:rsidRPr="00264D34">
        <w:t>Norwegian and NW English</w:t>
      </w:r>
    </w:p>
    <w:p w14:paraId="15DF70AD" w14:textId="6D5E380C" w:rsidR="0020007F" w:rsidRPr="008D62AF" w:rsidRDefault="00AB64B9" w:rsidP="0020007F">
      <w:pPr>
        <w:autoSpaceDE w:val="0"/>
        <w:autoSpaceDN w:val="0"/>
        <w:adjustRightInd w:val="0"/>
        <w:rPr>
          <w:bCs/>
        </w:rPr>
      </w:pPr>
      <w:r>
        <w:rPr>
          <w:bCs/>
        </w:rPr>
        <w:t>Extraction contrasts: p</w:t>
      </w:r>
      <w:r w:rsidR="0020007F">
        <w:rPr>
          <w:bCs/>
        </w:rPr>
        <w:t xml:space="preserve">assive and </w:t>
      </w:r>
      <w:r w:rsidR="00CE1AAE">
        <w:rPr>
          <w:bCs/>
        </w:rPr>
        <w:t>Wh</w:t>
      </w:r>
      <w:r w:rsidR="0020007F">
        <w:rPr>
          <w:bCs/>
        </w:rPr>
        <w:t>-movement</w:t>
      </w:r>
    </w:p>
    <w:p w14:paraId="37F255F2" w14:textId="57894D0D" w:rsidR="0020007F" w:rsidRPr="00893873" w:rsidRDefault="0020007F" w:rsidP="0020007F">
      <w:pPr>
        <w:autoSpaceDE w:val="0"/>
        <w:autoSpaceDN w:val="0"/>
        <w:adjustRightInd w:val="0"/>
        <w:rPr>
          <w:bCs/>
        </w:rPr>
      </w:pPr>
      <w:bookmarkStart w:id="5" w:name="_Ref310174586"/>
      <w:r w:rsidRPr="00316A7E">
        <w:rPr>
          <w:lang w:val="sv-FI"/>
        </w:rPr>
        <w:t>(</w:t>
      </w:r>
      <w:r w:rsidR="009D3A42" w:rsidRPr="00FC3271">
        <w:fldChar w:fldCharType="begin"/>
      </w:r>
      <w:r w:rsidRPr="00316A7E">
        <w:rPr>
          <w:lang w:val="sv-FI"/>
        </w:rPr>
        <w:instrText xml:space="preserve"> SEQ ( \* ARABIC </w:instrText>
      </w:r>
      <w:r w:rsidR="009D3A42" w:rsidRPr="00FC3271">
        <w:fldChar w:fldCharType="separate"/>
      </w:r>
      <w:r w:rsidR="00F5549A">
        <w:rPr>
          <w:noProof/>
          <w:lang w:val="sv-FI"/>
        </w:rPr>
        <w:t>5</w:t>
      </w:r>
      <w:r w:rsidR="009D3A42" w:rsidRPr="00FC3271">
        <w:rPr>
          <w:noProof/>
        </w:rPr>
        <w:fldChar w:fldCharType="end"/>
      </w:r>
      <w:bookmarkEnd w:id="5"/>
      <w:r w:rsidRPr="00316A7E">
        <w:rPr>
          <w:lang w:val="sv-FI"/>
        </w:rPr>
        <w:t>)</w:t>
      </w:r>
      <w:r w:rsidRPr="00316A7E">
        <w:rPr>
          <w:bCs/>
          <w:lang w:val="sv-FI"/>
        </w:rPr>
        <w:tab/>
        <w:t xml:space="preserve">a. </w:t>
      </w:r>
      <w:r w:rsidRPr="00316A7E">
        <w:rPr>
          <w:bCs/>
          <w:lang w:val="sv-FI"/>
        </w:rPr>
        <w:tab/>
        <w:t>Hvem ble  gitt     boka?</w:t>
      </w:r>
      <w:r w:rsidRPr="00316A7E">
        <w:rPr>
          <w:bCs/>
          <w:lang w:val="sv-FI"/>
        </w:rPr>
        <w:tab/>
      </w:r>
      <w:r w:rsidRPr="00316A7E">
        <w:rPr>
          <w:bCs/>
          <w:lang w:val="sv-FI"/>
        </w:rPr>
        <w:tab/>
      </w:r>
      <w:r w:rsidRPr="00893873">
        <w:rPr>
          <w:bCs/>
        </w:rPr>
        <w:t>[R-</w:t>
      </w:r>
      <w:r w:rsidR="00C25BEF">
        <w:rPr>
          <w:bCs/>
        </w:rPr>
        <w:t>wh</w:t>
      </w:r>
      <w:r w:rsidRPr="00893873">
        <w:rPr>
          <w:bCs/>
        </w:rPr>
        <w:t>, R-</w:t>
      </w:r>
      <w:r w:rsidR="00C25BEF">
        <w:rPr>
          <w:bCs/>
        </w:rPr>
        <w:t>passive</w:t>
      </w:r>
      <w:r w:rsidRPr="00893873">
        <w:rPr>
          <w:bCs/>
        </w:rPr>
        <w:t>]</w:t>
      </w:r>
    </w:p>
    <w:p w14:paraId="66D7E81F" w14:textId="77777777" w:rsidR="0020007F" w:rsidRPr="00FC3271" w:rsidRDefault="0020007F" w:rsidP="0020007F">
      <w:pPr>
        <w:autoSpaceDE w:val="0"/>
        <w:autoSpaceDN w:val="0"/>
        <w:adjustRightInd w:val="0"/>
        <w:rPr>
          <w:bCs/>
        </w:rPr>
      </w:pPr>
      <w:r w:rsidRPr="00893873">
        <w:rPr>
          <w:bCs/>
        </w:rPr>
        <w:tab/>
      </w:r>
      <w:r w:rsidRPr="00893873">
        <w:rPr>
          <w:bCs/>
        </w:rPr>
        <w:tab/>
      </w:r>
      <w:r w:rsidRPr="00FC3271">
        <w:rPr>
          <w:bCs/>
        </w:rPr>
        <w:t>who    was given the.book</w:t>
      </w:r>
    </w:p>
    <w:p w14:paraId="03F0EAD8" w14:textId="77777777" w:rsidR="0020007F" w:rsidRPr="00FC3271" w:rsidRDefault="0020007F" w:rsidP="0020007F">
      <w:pPr>
        <w:autoSpaceDE w:val="0"/>
        <w:autoSpaceDN w:val="0"/>
        <w:adjustRightInd w:val="0"/>
        <w:rPr>
          <w:bCs/>
        </w:rPr>
      </w:pPr>
    </w:p>
    <w:p w14:paraId="4C6E246E" w14:textId="495DCF74" w:rsidR="0020007F" w:rsidRPr="00FC3271" w:rsidRDefault="0020007F" w:rsidP="0020007F">
      <w:pPr>
        <w:autoSpaceDE w:val="0"/>
        <w:autoSpaceDN w:val="0"/>
        <w:adjustRightInd w:val="0"/>
        <w:rPr>
          <w:bCs/>
        </w:rPr>
      </w:pPr>
      <w:r w:rsidRPr="00FC3271">
        <w:rPr>
          <w:bCs/>
        </w:rPr>
        <w:t xml:space="preserve">    </w:t>
      </w:r>
      <w:r w:rsidRPr="00FC3271">
        <w:rPr>
          <w:bCs/>
        </w:rPr>
        <w:tab/>
      </w:r>
      <w:r w:rsidRPr="000D50A8">
        <w:rPr>
          <w:bCs/>
        </w:rPr>
        <w:t>b.</w:t>
      </w:r>
      <w:r w:rsidRPr="000D50A8">
        <w:rPr>
          <w:bCs/>
        </w:rPr>
        <w:tab/>
        <w:t>Hvilken bok ble   Jon gitt?</w:t>
      </w:r>
      <w:r w:rsidRPr="000D50A8">
        <w:rPr>
          <w:bCs/>
        </w:rPr>
        <w:tab/>
      </w:r>
      <w:r w:rsidRPr="000D50A8">
        <w:rPr>
          <w:bCs/>
        </w:rPr>
        <w:tab/>
      </w:r>
      <w:r w:rsidRPr="00FC3271">
        <w:rPr>
          <w:bCs/>
        </w:rPr>
        <w:t>[</w:t>
      </w:r>
      <w:r w:rsidR="00C25BEF">
        <w:rPr>
          <w:bCs/>
        </w:rPr>
        <w:t xml:space="preserve">Th-wh. </w:t>
      </w:r>
      <w:r w:rsidRPr="00FC3271">
        <w:rPr>
          <w:bCs/>
        </w:rPr>
        <w:t>R-passive]</w:t>
      </w:r>
    </w:p>
    <w:p w14:paraId="38786023" w14:textId="77777777" w:rsidR="0020007F" w:rsidRPr="00FC3271" w:rsidRDefault="0020007F" w:rsidP="0020007F">
      <w:pPr>
        <w:autoSpaceDE w:val="0"/>
        <w:autoSpaceDN w:val="0"/>
        <w:adjustRightInd w:val="0"/>
        <w:rPr>
          <w:bCs/>
        </w:rPr>
      </w:pPr>
      <w:r w:rsidRPr="00FC3271">
        <w:rPr>
          <w:bCs/>
        </w:rPr>
        <w:t xml:space="preserve">           </w:t>
      </w:r>
      <w:r w:rsidRPr="00FC3271">
        <w:rPr>
          <w:bCs/>
        </w:rPr>
        <w:tab/>
      </w:r>
      <w:r w:rsidRPr="00FC3271">
        <w:rPr>
          <w:bCs/>
        </w:rPr>
        <w:tab/>
        <w:t>which   book was Jon given</w:t>
      </w:r>
    </w:p>
    <w:p w14:paraId="7D0CDFD3" w14:textId="77777777" w:rsidR="0020007F" w:rsidRPr="00FC3271" w:rsidRDefault="0020007F" w:rsidP="0020007F">
      <w:pPr>
        <w:autoSpaceDE w:val="0"/>
        <w:autoSpaceDN w:val="0"/>
        <w:adjustRightInd w:val="0"/>
        <w:rPr>
          <w:bCs/>
        </w:rPr>
      </w:pPr>
    </w:p>
    <w:p w14:paraId="71F39BEF" w14:textId="3E0E9481" w:rsidR="0020007F" w:rsidRPr="00FC3271" w:rsidRDefault="0020007F" w:rsidP="0020007F">
      <w:pPr>
        <w:autoSpaceDE w:val="0"/>
        <w:autoSpaceDN w:val="0"/>
        <w:adjustRightInd w:val="0"/>
        <w:rPr>
          <w:bCs/>
        </w:rPr>
      </w:pPr>
      <w:r w:rsidRPr="00FC3271">
        <w:rPr>
          <w:bCs/>
        </w:rPr>
        <w:t xml:space="preserve">   </w:t>
      </w:r>
      <w:r w:rsidRPr="00FC3271">
        <w:rPr>
          <w:bCs/>
        </w:rPr>
        <w:tab/>
      </w:r>
      <w:r w:rsidRPr="00D93915">
        <w:rPr>
          <w:bCs/>
        </w:rPr>
        <w:t>c.</w:t>
      </w:r>
      <w:r w:rsidRPr="00D93915">
        <w:rPr>
          <w:bCs/>
        </w:rPr>
        <w:tab/>
        <w:t>Hvilken bok   ble  gitt    Jon?</w:t>
      </w:r>
      <w:r w:rsidRPr="00D93915">
        <w:rPr>
          <w:bCs/>
        </w:rPr>
        <w:tab/>
      </w:r>
      <w:r w:rsidRPr="00D93915">
        <w:rPr>
          <w:bCs/>
        </w:rPr>
        <w:tab/>
      </w:r>
      <w:r w:rsidRPr="00FC3271">
        <w:rPr>
          <w:bCs/>
        </w:rPr>
        <w:t>[Th-</w:t>
      </w:r>
      <w:r w:rsidR="00C25BEF">
        <w:rPr>
          <w:bCs/>
        </w:rPr>
        <w:t>wh</w:t>
      </w:r>
      <w:r w:rsidRPr="00FC3271">
        <w:rPr>
          <w:bCs/>
        </w:rPr>
        <w:t>, Th-</w:t>
      </w:r>
      <w:r w:rsidR="00C25BEF">
        <w:rPr>
          <w:bCs/>
        </w:rPr>
        <w:t>passive</w:t>
      </w:r>
      <w:r w:rsidRPr="00FC3271">
        <w:rPr>
          <w:bCs/>
        </w:rPr>
        <w:t>]</w:t>
      </w:r>
    </w:p>
    <w:p w14:paraId="29B20A73" w14:textId="77777777" w:rsidR="0020007F" w:rsidRPr="00FC3271" w:rsidRDefault="0020007F" w:rsidP="0020007F">
      <w:pPr>
        <w:autoSpaceDE w:val="0"/>
        <w:autoSpaceDN w:val="0"/>
        <w:adjustRightInd w:val="0"/>
        <w:rPr>
          <w:bCs/>
        </w:rPr>
      </w:pPr>
      <w:r w:rsidRPr="00FC3271">
        <w:rPr>
          <w:bCs/>
        </w:rPr>
        <w:tab/>
      </w:r>
      <w:r w:rsidRPr="00FC3271">
        <w:rPr>
          <w:bCs/>
        </w:rPr>
        <w:tab/>
        <w:t>which    book was given Jon</w:t>
      </w:r>
    </w:p>
    <w:p w14:paraId="2E47A389" w14:textId="77777777" w:rsidR="0020007F" w:rsidRPr="00FC3271" w:rsidRDefault="0020007F" w:rsidP="0020007F">
      <w:pPr>
        <w:autoSpaceDE w:val="0"/>
        <w:autoSpaceDN w:val="0"/>
        <w:adjustRightInd w:val="0"/>
        <w:rPr>
          <w:bCs/>
        </w:rPr>
      </w:pPr>
    </w:p>
    <w:p w14:paraId="0D599CBC" w14:textId="36CC77B3" w:rsidR="0020007F" w:rsidRPr="00FC3271" w:rsidRDefault="0020007F" w:rsidP="0020007F">
      <w:pPr>
        <w:autoSpaceDE w:val="0"/>
        <w:autoSpaceDN w:val="0"/>
        <w:adjustRightInd w:val="0"/>
        <w:rPr>
          <w:bCs/>
        </w:rPr>
      </w:pPr>
      <w:r w:rsidRPr="00FC3271">
        <w:rPr>
          <w:bCs/>
        </w:rPr>
        <w:t xml:space="preserve">   </w:t>
      </w:r>
      <w:r w:rsidRPr="00FC3271">
        <w:rPr>
          <w:bCs/>
        </w:rPr>
        <w:tab/>
      </w:r>
      <w:r w:rsidRPr="00D93915">
        <w:rPr>
          <w:bCs/>
        </w:rPr>
        <w:t xml:space="preserve">d.    </w:t>
      </w:r>
      <w:r w:rsidRPr="00D93915">
        <w:rPr>
          <w:bCs/>
        </w:rPr>
        <w:tab/>
      </w:r>
      <w:r w:rsidR="00AB64B9" w:rsidRPr="000D50A8">
        <w:rPr>
          <w:bCs/>
        </w:rPr>
        <w:t>*</w:t>
      </w:r>
      <w:r w:rsidRPr="000D50A8">
        <w:rPr>
          <w:bCs/>
        </w:rPr>
        <w:t>Hvem ble  boka       gitt?</w:t>
      </w:r>
      <w:r w:rsidRPr="000D50A8">
        <w:rPr>
          <w:b/>
          <w:bCs/>
        </w:rPr>
        <w:tab/>
      </w:r>
      <w:r w:rsidRPr="000D50A8">
        <w:rPr>
          <w:b/>
          <w:bCs/>
        </w:rPr>
        <w:tab/>
      </w:r>
      <w:r w:rsidRPr="007B5E8F">
        <w:rPr>
          <w:b/>
          <w:bCs/>
        </w:rPr>
        <w:t>[</w:t>
      </w:r>
      <w:r w:rsidR="007B5E8F">
        <w:rPr>
          <w:bCs/>
        </w:rPr>
        <w:t>*</w:t>
      </w:r>
      <w:r w:rsidR="00C25BEF">
        <w:rPr>
          <w:bCs/>
        </w:rPr>
        <w:t xml:space="preserve">R-wh, </w:t>
      </w:r>
      <w:r w:rsidRPr="00FC3271">
        <w:rPr>
          <w:bCs/>
        </w:rPr>
        <w:t>Th-passive]</w:t>
      </w:r>
    </w:p>
    <w:p w14:paraId="41DE833B" w14:textId="77777777" w:rsidR="0020007F" w:rsidRDefault="0020007F" w:rsidP="0020007F">
      <w:pPr>
        <w:autoSpaceDE w:val="0"/>
        <w:autoSpaceDN w:val="0"/>
        <w:adjustRightInd w:val="0"/>
        <w:rPr>
          <w:bCs/>
        </w:rPr>
      </w:pPr>
      <w:r w:rsidRPr="00FC3271">
        <w:rPr>
          <w:bCs/>
        </w:rPr>
        <w:tab/>
        <w:t xml:space="preserve"> </w:t>
      </w:r>
      <w:r w:rsidRPr="00FC3271">
        <w:rPr>
          <w:bCs/>
        </w:rPr>
        <w:tab/>
        <w:t>who    was the.book given</w:t>
      </w:r>
    </w:p>
    <w:p w14:paraId="105D4B59" w14:textId="77777777" w:rsidR="0020007F" w:rsidRDefault="0020007F" w:rsidP="0020007F">
      <w:pPr>
        <w:autoSpaceDE w:val="0"/>
        <w:autoSpaceDN w:val="0"/>
        <w:adjustRightInd w:val="0"/>
        <w:rPr>
          <w:bCs/>
        </w:rPr>
      </w:pPr>
    </w:p>
    <w:p w14:paraId="662051CC" w14:textId="5299235D" w:rsidR="0020007F" w:rsidRPr="00831658" w:rsidRDefault="00AB64B9" w:rsidP="0020007F">
      <w:pPr>
        <w:autoSpaceDE w:val="0"/>
        <w:autoSpaceDN w:val="0"/>
        <w:adjustRightInd w:val="0"/>
        <w:rPr>
          <w:bCs/>
        </w:rPr>
      </w:pPr>
      <w:r>
        <w:rPr>
          <w:bCs/>
        </w:rPr>
        <w:t>Extraction contrasts: p</w:t>
      </w:r>
      <w:r w:rsidR="0020007F" w:rsidRPr="00831658">
        <w:rPr>
          <w:bCs/>
        </w:rPr>
        <w:t>assive and relative</w:t>
      </w:r>
    </w:p>
    <w:p w14:paraId="00EEEF5B" w14:textId="54C01F3D" w:rsidR="0020007F" w:rsidRPr="000D50A8" w:rsidRDefault="0020007F" w:rsidP="0020007F">
      <w:pPr>
        <w:autoSpaceDE w:val="0"/>
        <w:autoSpaceDN w:val="0"/>
        <w:adjustRightInd w:val="0"/>
        <w:rPr>
          <w:bCs/>
          <w:lang w:val="sv-FI"/>
        </w:rPr>
      </w:pPr>
      <w:bookmarkStart w:id="6" w:name="_Ref310174589"/>
      <w:r w:rsidRPr="000D50A8">
        <w:rPr>
          <w:lang w:val="sv-FI"/>
        </w:rPr>
        <w:t>(</w:t>
      </w:r>
      <w:r w:rsidR="009D3A42" w:rsidRPr="00FC3271">
        <w:fldChar w:fldCharType="begin"/>
      </w:r>
      <w:r w:rsidRPr="000D50A8">
        <w:rPr>
          <w:lang w:val="sv-FI"/>
        </w:rPr>
        <w:instrText xml:space="preserve"> SEQ ( \* ARABIC </w:instrText>
      </w:r>
      <w:r w:rsidR="009D3A42" w:rsidRPr="00FC3271">
        <w:fldChar w:fldCharType="separate"/>
      </w:r>
      <w:r w:rsidR="00F5549A" w:rsidRPr="000D50A8">
        <w:rPr>
          <w:noProof/>
          <w:lang w:val="sv-FI"/>
        </w:rPr>
        <w:t>6</w:t>
      </w:r>
      <w:r w:rsidR="009D3A42" w:rsidRPr="00FC3271">
        <w:rPr>
          <w:noProof/>
        </w:rPr>
        <w:fldChar w:fldCharType="end"/>
      </w:r>
      <w:bookmarkEnd w:id="6"/>
      <w:r w:rsidRPr="000D50A8">
        <w:rPr>
          <w:lang w:val="sv-FI"/>
        </w:rPr>
        <w:t>)</w:t>
      </w:r>
      <w:r w:rsidRPr="000D50A8">
        <w:rPr>
          <w:bCs/>
          <w:lang w:val="sv-FI"/>
        </w:rPr>
        <w:tab/>
        <w:t>a.</w:t>
      </w:r>
      <w:r w:rsidRPr="000D50A8">
        <w:rPr>
          <w:bCs/>
          <w:lang w:val="sv-FI"/>
        </w:rPr>
        <w:tab/>
      </w:r>
      <w:r w:rsidR="00FA3D4F" w:rsidRPr="000D50A8">
        <w:rPr>
          <w:bCs/>
          <w:lang w:val="sv-FI"/>
        </w:rPr>
        <w:t>m</w:t>
      </w:r>
      <w:r w:rsidRPr="000D50A8">
        <w:rPr>
          <w:bCs/>
          <w:lang w:val="sv-FI"/>
        </w:rPr>
        <w:t>annen som ble gitt     boka</w:t>
      </w:r>
      <w:r w:rsidRPr="000D50A8">
        <w:rPr>
          <w:bCs/>
          <w:lang w:val="sv-FI"/>
        </w:rPr>
        <w:tab/>
      </w:r>
      <w:r w:rsidRPr="000D50A8">
        <w:rPr>
          <w:bCs/>
          <w:lang w:val="sv-FI"/>
        </w:rPr>
        <w:tab/>
      </w:r>
      <w:r w:rsidR="009D3A42" w:rsidRPr="000D50A8">
        <w:rPr>
          <w:bCs/>
          <w:lang w:val="sv-FI"/>
        </w:rPr>
        <w:t>[R-</w:t>
      </w:r>
      <w:r w:rsidR="00C25BEF" w:rsidRPr="000D50A8">
        <w:rPr>
          <w:bCs/>
          <w:lang w:val="sv-FI"/>
        </w:rPr>
        <w:t>relative</w:t>
      </w:r>
      <w:r w:rsidR="009D3A42" w:rsidRPr="000D50A8">
        <w:rPr>
          <w:bCs/>
          <w:lang w:val="sv-FI"/>
        </w:rPr>
        <w:t>, R-</w:t>
      </w:r>
      <w:r w:rsidR="00C25BEF" w:rsidRPr="000D50A8">
        <w:rPr>
          <w:bCs/>
          <w:lang w:val="sv-FI"/>
        </w:rPr>
        <w:t>passive</w:t>
      </w:r>
      <w:r w:rsidR="009D3A42" w:rsidRPr="000D50A8">
        <w:rPr>
          <w:bCs/>
          <w:lang w:val="sv-FI"/>
        </w:rPr>
        <w:t>]</w:t>
      </w:r>
    </w:p>
    <w:p w14:paraId="69612D47" w14:textId="77777777" w:rsidR="0020007F" w:rsidRPr="00FC3271" w:rsidRDefault="009D3A42" w:rsidP="0020007F">
      <w:pPr>
        <w:autoSpaceDE w:val="0"/>
        <w:autoSpaceDN w:val="0"/>
        <w:adjustRightInd w:val="0"/>
        <w:rPr>
          <w:bCs/>
        </w:rPr>
      </w:pPr>
      <w:r w:rsidRPr="000D50A8">
        <w:rPr>
          <w:bCs/>
          <w:lang w:val="sv-FI"/>
        </w:rPr>
        <w:tab/>
      </w:r>
      <w:r w:rsidRPr="000D50A8">
        <w:rPr>
          <w:bCs/>
          <w:lang w:val="sv-FI"/>
        </w:rPr>
        <w:tab/>
      </w:r>
      <w:r w:rsidR="0020007F" w:rsidRPr="00FC3271">
        <w:rPr>
          <w:bCs/>
        </w:rPr>
        <w:t>the.man that was given the.book</w:t>
      </w:r>
    </w:p>
    <w:p w14:paraId="5012F7FA" w14:textId="77777777" w:rsidR="0020007F" w:rsidRPr="00FC3271" w:rsidRDefault="0020007F" w:rsidP="0020007F">
      <w:pPr>
        <w:autoSpaceDE w:val="0"/>
        <w:autoSpaceDN w:val="0"/>
        <w:adjustRightInd w:val="0"/>
        <w:rPr>
          <w:bCs/>
        </w:rPr>
      </w:pPr>
    </w:p>
    <w:p w14:paraId="02C00871" w14:textId="697B439F" w:rsidR="0020007F" w:rsidRPr="00E95AF1" w:rsidRDefault="0020007F" w:rsidP="0020007F">
      <w:pPr>
        <w:autoSpaceDE w:val="0"/>
        <w:autoSpaceDN w:val="0"/>
        <w:adjustRightInd w:val="0"/>
        <w:rPr>
          <w:bCs/>
          <w:lang w:val="sv-FI"/>
        </w:rPr>
      </w:pPr>
      <w:r w:rsidRPr="00FC3271">
        <w:rPr>
          <w:bCs/>
        </w:rPr>
        <w:t xml:space="preserve">    </w:t>
      </w:r>
      <w:r w:rsidRPr="00FC3271">
        <w:rPr>
          <w:bCs/>
        </w:rPr>
        <w:tab/>
        <w:t xml:space="preserve"> </w:t>
      </w:r>
      <w:r w:rsidRPr="00FC3271">
        <w:rPr>
          <w:bCs/>
          <w:lang w:val="sv-FI"/>
        </w:rPr>
        <w:t>b</w:t>
      </w:r>
      <w:r>
        <w:rPr>
          <w:bCs/>
          <w:lang w:val="sv-FI"/>
        </w:rPr>
        <w:t xml:space="preserve">.  </w:t>
      </w:r>
      <w:r>
        <w:rPr>
          <w:bCs/>
          <w:lang w:val="sv-FI"/>
        </w:rPr>
        <w:tab/>
      </w:r>
      <w:r w:rsidR="00FA3D4F">
        <w:rPr>
          <w:bCs/>
          <w:lang w:val="sv-FI"/>
        </w:rPr>
        <w:t>b</w:t>
      </w:r>
      <w:r w:rsidRPr="00FC3271">
        <w:rPr>
          <w:bCs/>
          <w:lang w:val="sv-FI"/>
        </w:rPr>
        <w:t>oka       som mannen ble gitt</w:t>
      </w:r>
      <w:r w:rsidRPr="00FC3271">
        <w:rPr>
          <w:bCs/>
          <w:lang w:val="sv-FI"/>
        </w:rPr>
        <w:tab/>
      </w:r>
      <w:r w:rsidRPr="00FC3271">
        <w:rPr>
          <w:bCs/>
          <w:lang w:val="sv-FI"/>
        </w:rPr>
        <w:tab/>
      </w:r>
      <w:r w:rsidR="009D3A42" w:rsidRPr="00E95AF1">
        <w:rPr>
          <w:bCs/>
          <w:lang w:val="sv-FI"/>
        </w:rPr>
        <w:t>[</w:t>
      </w:r>
      <w:r w:rsidR="00C25BEF">
        <w:rPr>
          <w:bCs/>
          <w:lang w:val="sv-FI"/>
        </w:rPr>
        <w:t xml:space="preserve">Th-relative, </w:t>
      </w:r>
      <w:r w:rsidR="009D3A42" w:rsidRPr="00E95AF1">
        <w:rPr>
          <w:bCs/>
          <w:lang w:val="sv-FI"/>
        </w:rPr>
        <w:t>R-passive, ]</w:t>
      </w:r>
    </w:p>
    <w:p w14:paraId="1C1089A1" w14:textId="77777777" w:rsidR="0020007F" w:rsidRPr="00FC3271" w:rsidRDefault="009D3A42" w:rsidP="0020007F">
      <w:pPr>
        <w:autoSpaceDE w:val="0"/>
        <w:autoSpaceDN w:val="0"/>
        <w:adjustRightInd w:val="0"/>
        <w:rPr>
          <w:bCs/>
        </w:rPr>
      </w:pPr>
      <w:r w:rsidRPr="00E95AF1">
        <w:rPr>
          <w:bCs/>
          <w:lang w:val="sv-FI"/>
        </w:rPr>
        <w:tab/>
      </w:r>
      <w:r w:rsidRPr="00E95AF1">
        <w:rPr>
          <w:bCs/>
          <w:lang w:val="sv-FI"/>
        </w:rPr>
        <w:tab/>
      </w:r>
      <w:r w:rsidR="0020007F" w:rsidRPr="00FC3271">
        <w:rPr>
          <w:bCs/>
        </w:rPr>
        <w:t>the.book that the.man was given</w:t>
      </w:r>
    </w:p>
    <w:p w14:paraId="417CB045" w14:textId="77777777" w:rsidR="0020007F" w:rsidRPr="00FC3271" w:rsidRDefault="0020007F" w:rsidP="0020007F">
      <w:pPr>
        <w:autoSpaceDE w:val="0"/>
        <w:autoSpaceDN w:val="0"/>
        <w:adjustRightInd w:val="0"/>
        <w:rPr>
          <w:bCs/>
        </w:rPr>
      </w:pPr>
    </w:p>
    <w:p w14:paraId="67831C2F" w14:textId="38DE0A25" w:rsidR="0020007F" w:rsidRPr="00FC3271" w:rsidRDefault="0020007F" w:rsidP="0020007F">
      <w:pPr>
        <w:autoSpaceDE w:val="0"/>
        <w:autoSpaceDN w:val="0"/>
        <w:adjustRightInd w:val="0"/>
        <w:rPr>
          <w:bCs/>
        </w:rPr>
      </w:pPr>
      <w:r w:rsidRPr="00FC3271">
        <w:rPr>
          <w:bCs/>
        </w:rPr>
        <w:t xml:space="preserve">    </w:t>
      </w:r>
      <w:r w:rsidRPr="00FC3271">
        <w:rPr>
          <w:bCs/>
        </w:rPr>
        <w:tab/>
        <w:t>c</w:t>
      </w:r>
      <w:r>
        <w:rPr>
          <w:bCs/>
        </w:rPr>
        <w:t>.</w:t>
      </w:r>
      <w:r>
        <w:rPr>
          <w:bCs/>
        </w:rPr>
        <w:tab/>
      </w:r>
      <w:r w:rsidR="00FA3D4F">
        <w:rPr>
          <w:bCs/>
        </w:rPr>
        <w:t>b</w:t>
      </w:r>
      <w:r w:rsidRPr="00FC3271">
        <w:rPr>
          <w:bCs/>
        </w:rPr>
        <w:t xml:space="preserve">oka       som ble  gitt    mannen </w:t>
      </w:r>
      <w:r w:rsidRPr="00FC3271">
        <w:rPr>
          <w:bCs/>
        </w:rPr>
        <w:tab/>
        <w:t>[</w:t>
      </w:r>
      <w:r w:rsidR="00C25BEF">
        <w:rPr>
          <w:bCs/>
        </w:rPr>
        <w:t xml:space="preserve">Th, relative, </w:t>
      </w:r>
      <w:r w:rsidRPr="00FC3271">
        <w:rPr>
          <w:bCs/>
        </w:rPr>
        <w:t>Th-passive]</w:t>
      </w:r>
    </w:p>
    <w:p w14:paraId="2BDD1E1A" w14:textId="77777777" w:rsidR="0020007F" w:rsidRPr="00FC3271" w:rsidRDefault="0020007F" w:rsidP="0020007F">
      <w:pPr>
        <w:autoSpaceDE w:val="0"/>
        <w:autoSpaceDN w:val="0"/>
        <w:adjustRightInd w:val="0"/>
        <w:rPr>
          <w:bCs/>
        </w:rPr>
      </w:pPr>
      <w:r w:rsidRPr="00FC3271">
        <w:rPr>
          <w:bCs/>
        </w:rPr>
        <w:tab/>
      </w:r>
      <w:r w:rsidRPr="00FC3271">
        <w:rPr>
          <w:bCs/>
        </w:rPr>
        <w:tab/>
        <w:t>the.book that was given the.man</w:t>
      </w:r>
    </w:p>
    <w:p w14:paraId="5CD89BEB" w14:textId="77777777" w:rsidR="0020007F" w:rsidRPr="00FC3271" w:rsidRDefault="0020007F" w:rsidP="0020007F">
      <w:pPr>
        <w:autoSpaceDE w:val="0"/>
        <w:autoSpaceDN w:val="0"/>
        <w:adjustRightInd w:val="0"/>
        <w:rPr>
          <w:bCs/>
        </w:rPr>
      </w:pPr>
    </w:p>
    <w:p w14:paraId="7CE2635B" w14:textId="3938100C" w:rsidR="0020007F" w:rsidRPr="00FC3271" w:rsidRDefault="0020007F" w:rsidP="0020007F">
      <w:pPr>
        <w:autoSpaceDE w:val="0"/>
        <w:autoSpaceDN w:val="0"/>
        <w:adjustRightInd w:val="0"/>
        <w:rPr>
          <w:bCs/>
          <w:lang w:val="sv-FI"/>
        </w:rPr>
      </w:pPr>
      <w:r w:rsidRPr="00FC3271">
        <w:rPr>
          <w:bCs/>
        </w:rPr>
        <w:t xml:space="preserve">    </w:t>
      </w:r>
      <w:r w:rsidRPr="00FC3271">
        <w:rPr>
          <w:bCs/>
        </w:rPr>
        <w:tab/>
      </w:r>
      <w:r w:rsidRPr="00FC3271">
        <w:rPr>
          <w:bCs/>
          <w:lang w:val="sv-FI"/>
        </w:rPr>
        <w:t xml:space="preserve">d.    </w:t>
      </w:r>
      <w:r w:rsidRPr="00FC3271">
        <w:rPr>
          <w:bCs/>
          <w:lang w:val="sv-FI"/>
        </w:rPr>
        <w:tab/>
      </w:r>
      <w:r w:rsidRPr="0020007F">
        <w:rPr>
          <w:bCs/>
          <w:lang w:val="sv-FI"/>
        </w:rPr>
        <w:t>*mannen som boka       ble  gitt</w:t>
      </w:r>
      <w:r w:rsidRPr="00FC3271">
        <w:rPr>
          <w:bCs/>
          <w:lang w:val="sv-FI"/>
        </w:rPr>
        <w:tab/>
        <w:t>[</w:t>
      </w:r>
      <w:r w:rsidR="007B5E8F">
        <w:rPr>
          <w:bCs/>
          <w:lang w:val="sv-FI"/>
        </w:rPr>
        <w:t>*</w:t>
      </w:r>
      <w:r w:rsidR="00C25BEF">
        <w:rPr>
          <w:bCs/>
          <w:lang w:val="sv-FI"/>
        </w:rPr>
        <w:t xml:space="preserve">R-relative, </w:t>
      </w:r>
      <w:r w:rsidRPr="00FC3271">
        <w:rPr>
          <w:bCs/>
          <w:lang w:val="sv-FI"/>
        </w:rPr>
        <w:t>Th-passive]</w:t>
      </w:r>
    </w:p>
    <w:p w14:paraId="140A83DC" w14:textId="77777777" w:rsidR="0020007F" w:rsidRPr="00FC3271" w:rsidRDefault="0020007F" w:rsidP="0020007F">
      <w:pPr>
        <w:autoSpaceDE w:val="0"/>
        <w:autoSpaceDN w:val="0"/>
        <w:adjustRightInd w:val="0"/>
        <w:rPr>
          <w:bCs/>
        </w:rPr>
      </w:pPr>
      <w:r w:rsidRPr="00FC3271">
        <w:rPr>
          <w:bCs/>
          <w:lang w:val="sv-FI"/>
        </w:rPr>
        <w:tab/>
      </w:r>
      <w:r w:rsidRPr="00FC3271">
        <w:rPr>
          <w:bCs/>
          <w:lang w:val="sv-FI"/>
        </w:rPr>
        <w:tab/>
      </w:r>
      <w:r w:rsidRPr="00FC3271">
        <w:rPr>
          <w:bCs/>
        </w:rPr>
        <w:t>the.man  that  the.book was given</w:t>
      </w:r>
    </w:p>
    <w:p w14:paraId="727154AD" w14:textId="77777777" w:rsidR="0020007F" w:rsidRDefault="0020007F" w:rsidP="0020007F">
      <w:pPr>
        <w:autoSpaceDE w:val="0"/>
        <w:autoSpaceDN w:val="0"/>
        <w:adjustRightInd w:val="0"/>
        <w:rPr>
          <w:bCs/>
        </w:rPr>
      </w:pPr>
    </w:p>
    <w:p w14:paraId="00CA752D" w14:textId="69F1160F" w:rsidR="0020007F" w:rsidRDefault="0020007F" w:rsidP="0020007F">
      <w:pPr>
        <w:autoSpaceDE w:val="0"/>
        <w:autoSpaceDN w:val="0"/>
        <w:adjustRightInd w:val="0"/>
        <w:rPr>
          <w:bCs/>
        </w:rPr>
      </w:pPr>
      <w:r w:rsidRPr="00FC3271">
        <w:rPr>
          <w:bCs/>
        </w:rPr>
        <w:t xml:space="preserve">The only combination which is systematically and </w:t>
      </w:r>
      <w:r w:rsidRPr="00C25BEF">
        <w:rPr>
          <w:bCs/>
        </w:rPr>
        <w:t>robustly</w:t>
      </w:r>
      <w:r w:rsidRPr="00FC3271">
        <w:rPr>
          <w:bCs/>
        </w:rPr>
        <w:t xml:space="preserve"> rejected</w:t>
      </w:r>
      <w:r>
        <w:rPr>
          <w:bCs/>
        </w:rPr>
        <w:t xml:space="preserve"> in Norwegian</w:t>
      </w:r>
      <w:r w:rsidRPr="00FC3271">
        <w:rPr>
          <w:bCs/>
        </w:rPr>
        <w:t xml:space="preserve"> is A-bar movement of the Recipient combined with </w:t>
      </w:r>
      <w:r>
        <w:rPr>
          <w:bCs/>
        </w:rPr>
        <w:t>a passive</w:t>
      </w:r>
      <w:r w:rsidRPr="00FC3271">
        <w:rPr>
          <w:bCs/>
        </w:rPr>
        <w:t xml:space="preserve"> of the Theme (</w:t>
      </w:r>
      <w:r w:rsidR="00BF2FB8">
        <w:rPr>
          <w:bCs/>
        </w:rPr>
        <w:t xml:space="preserve">as was first </w:t>
      </w:r>
      <w:r w:rsidR="00C25BEF">
        <w:rPr>
          <w:bCs/>
        </w:rPr>
        <w:t>noticed</w:t>
      </w:r>
      <w:r w:rsidR="00BF2FB8">
        <w:rPr>
          <w:bCs/>
        </w:rPr>
        <w:t xml:space="preserve"> by </w:t>
      </w:r>
      <w:r w:rsidRPr="00FC3271">
        <w:rPr>
          <w:bCs/>
        </w:rPr>
        <w:t xml:space="preserve">Lundquist </w:t>
      </w:r>
      <w:r w:rsidR="00C25BEF">
        <w:rPr>
          <w:bCs/>
        </w:rPr>
        <w:t>(</w:t>
      </w:r>
      <w:r w:rsidRPr="00FC3271">
        <w:rPr>
          <w:bCs/>
        </w:rPr>
        <w:t>2004</w:t>
      </w:r>
      <w:r w:rsidR="00C25BEF">
        <w:rPr>
          <w:bCs/>
        </w:rPr>
        <w:t>) for Swedish</w:t>
      </w:r>
      <w:r w:rsidRPr="00FC3271">
        <w:rPr>
          <w:bCs/>
        </w:rPr>
        <w:t>).</w:t>
      </w:r>
    </w:p>
    <w:p w14:paraId="71FDEA6E" w14:textId="518A7C07" w:rsidR="0020007F" w:rsidRDefault="00995F69" w:rsidP="0020007F">
      <w:pPr>
        <w:autoSpaceDE w:val="0"/>
        <w:autoSpaceDN w:val="0"/>
        <w:adjustRightInd w:val="0"/>
        <w:rPr>
          <w:bCs/>
        </w:rPr>
      </w:pPr>
      <w:r>
        <w:rPr>
          <w:bCs/>
        </w:rPr>
        <w:tab/>
      </w:r>
      <w:r w:rsidR="00BF2FB8">
        <w:rPr>
          <w:bCs/>
        </w:rPr>
        <w:t>Interestingly, w</w:t>
      </w:r>
      <w:r w:rsidR="0020007F">
        <w:rPr>
          <w:bCs/>
        </w:rPr>
        <w:t xml:space="preserve">e find the same asymmetry in </w:t>
      </w:r>
      <w:r w:rsidR="00BF2FB8">
        <w:rPr>
          <w:bCs/>
        </w:rPr>
        <w:t xml:space="preserve">some </w:t>
      </w:r>
      <w:r w:rsidR="0020007F">
        <w:rPr>
          <w:bCs/>
        </w:rPr>
        <w:t xml:space="preserve">English varieties that </w:t>
      </w:r>
      <w:r w:rsidR="00BF2FB8">
        <w:rPr>
          <w:bCs/>
        </w:rPr>
        <w:t xml:space="preserve">are otherwise symmetrical for both A- and A-bar </w:t>
      </w:r>
      <w:r w:rsidR="00055311">
        <w:rPr>
          <w:bCs/>
        </w:rPr>
        <w:t>movement</w:t>
      </w:r>
      <w:r w:rsidR="0020007F">
        <w:rPr>
          <w:bCs/>
        </w:rPr>
        <w:t xml:space="preserve"> (Neil Myler, p.c.):</w:t>
      </w:r>
    </w:p>
    <w:p w14:paraId="351768D0" w14:textId="77777777" w:rsidR="0020007F" w:rsidRDefault="0020007F" w:rsidP="0020007F">
      <w:pPr>
        <w:autoSpaceDE w:val="0"/>
        <w:autoSpaceDN w:val="0"/>
        <w:adjustRightInd w:val="0"/>
        <w:rPr>
          <w:bCs/>
        </w:rPr>
      </w:pPr>
    </w:p>
    <w:p w14:paraId="5E1CB353" w14:textId="34003884" w:rsidR="0020007F" w:rsidRDefault="0020007F" w:rsidP="0020007F">
      <w:pPr>
        <w:autoSpaceDE w:val="0"/>
        <w:autoSpaceDN w:val="0"/>
        <w:adjustRightInd w:val="0"/>
        <w:rPr>
          <w:bCs/>
        </w:rPr>
      </w:pPr>
      <w:r>
        <w:rPr>
          <w:bCs/>
        </w:rPr>
        <w:t>Baseline examples</w:t>
      </w:r>
      <w:r w:rsidR="00BF2FB8">
        <w:rPr>
          <w:bCs/>
        </w:rPr>
        <w:t xml:space="preserve"> (* in Standard English)</w:t>
      </w:r>
    </w:p>
    <w:p w14:paraId="0E186719" w14:textId="77777777" w:rsidR="0020007F" w:rsidRPr="008947D8" w:rsidRDefault="0020007F" w:rsidP="00995F69">
      <w:pPr>
        <w:tabs>
          <w:tab w:val="left" w:pos="567"/>
          <w:tab w:val="left" w:pos="1134"/>
          <w:tab w:val="left" w:pos="6237"/>
        </w:tabs>
        <w:autoSpaceDE w:val="0"/>
        <w:autoSpaceDN w:val="0"/>
        <w:adjustRightInd w:val="0"/>
        <w:rPr>
          <w:lang w:val="en-US"/>
        </w:rPr>
      </w:pPr>
      <w:r w:rsidRPr="00893873">
        <w:t>(</w:t>
      </w:r>
      <w:r w:rsidR="009D3A42" w:rsidRPr="008947D8">
        <w:fldChar w:fldCharType="begin"/>
      </w:r>
      <w:r w:rsidRPr="00893873">
        <w:instrText xml:space="preserve"> SEQ ( \* ARABIC </w:instrText>
      </w:r>
      <w:r w:rsidR="009D3A42" w:rsidRPr="008947D8">
        <w:fldChar w:fldCharType="separate"/>
      </w:r>
      <w:r w:rsidR="00F5549A">
        <w:rPr>
          <w:noProof/>
        </w:rPr>
        <w:t>7</w:t>
      </w:r>
      <w:r w:rsidR="009D3A42" w:rsidRPr="008947D8">
        <w:rPr>
          <w:noProof/>
        </w:rPr>
        <w:fldChar w:fldCharType="end"/>
      </w:r>
      <w:r w:rsidRPr="00893873">
        <w:t>)</w:t>
      </w:r>
      <w:r w:rsidRPr="00893873">
        <w:rPr>
          <w:bCs/>
        </w:rPr>
        <w:tab/>
        <w:t>a.</w:t>
      </w:r>
      <w:r w:rsidRPr="00893873">
        <w:rPr>
          <w:bCs/>
        </w:rPr>
        <w:tab/>
      </w:r>
      <w:r w:rsidRPr="008947D8">
        <w:rPr>
          <w:lang w:val="en-US"/>
        </w:rPr>
        <w:t>Who did you give/send/hand a book?</w:t>
      </w:r>
      <w:r w:rsidR="00995F69">
        <w:rPr>
          <w:lang w:val="en-US"/>
        </w:rPr>
        <w:tab/>
      </w:r>
      <w:r>
        <w:rPr>
          <w:lang w:val="en-US"/>
        </w:rPr>
        <w:t>[R-wh]</w:t>
      </w:r>
    </w:p>
    <w:p w14:paraId="5937EBCB" w14:textId="77777777" w:rsidR="0020007F" w:rsidRPr="008947D8" w:rsidRDefault="00995F69" w:rsidP="00995F69">
      <w:pPr>
        <w:tabs>
          <w:tab w:val="left" w:pos="567"/>
          <w:tab w:val="left" w:pos="1134"/>
          <w:tab w:val="left" w:pos="6237"/>
        </w:tabs>
        <w:autoSpaceDE w:val="0"/>
        <w:autoSpaceDN w:val="0"/>
        <w:adjustRightInd w:val="0"/>
        <w:rPr>
          <w:lang w:val="en-US"/>
        </w:rPr>
      </w:pPr>
      <w:r>
        <w:rPr>
          <w:lang w:val="en-US"/>
        </w:rPr>
        <w:tab/>
      </w:r>
      <w:r w:rsidR="0020007F" w:rsidRPr="008947D8">
        <w:rPr>
          <w:lang w:val="en-US"/>
        </w:rPr>
        <w:t xml:space="preserve">b. </w:t>
      </w:r>
      <w:r w:rsidR="0020007F" w:rsidRPr="008947D8">
        <w:rPr>
          <w:lang w:val="en-US"/>
        </w:rPr>
        <w:tab/>
        <w:t>A book was given/sent/handed him (by Mary).</w:t>
      </w:r>
      <w:r w:rsidR="0020007F">
        <w:rPr>
          <w:lang w:val="en-US"/>
        </w:rPr>
        <w:tab/>
        <w:t>[Th-passive]</w:t>
      </w:r>
    </w:p>
    <w:p w14:paraId="515DB00C" w14:textId="77777777" w:rsidR="0020007F" w:rsidRDefault="0020007F" w:rsidP="00995F69">
      <w:pPr>
        <w:widowControl w:val="0"/>
        <w:tabs>
          <w:tab w:val="left" w:pos="567"/>
          <w:tab w:val="left" w:pos="1134"/>
          <w:tab w:val="left" w:pos="6237"/>
        </w:tabs>
        <w:autoSpaceDE w:val="0"/>
        <w:autoSpaceDN w:val="0"/>
        <w:adjustRightInd w:val="0"/>
        <w:rPr>
          <w:lang w:val="en-US"/>
        </w:rPr>
      </w:pPr>
    </w:p>
    <w:p w14:paraId="1237AC61" w14:textId="5EAC1B58" w:rsidR="0020007F" w:rsidRPr="008947D8" w:rsidRDefault="0020007F" w:rsidP="00995F69">
      <w:pPr>
        <w:widowControl w:val="0"/>
        <w:tabs>
          <w:tab w:val="left" w:pos="567"/>
          <w:tab w:val="left" w:pos="1134"/>
          <w:tab w:val="left" w:pos="6237"/>
        </w:tabs>
        <w:autoSpaceDE w:val="0"/>
        <w:autoSpaceDN w:val="0"/>
        <w:adjustRightInd w:val="0"/>
        <w:rPr>
          <w:lang w:val="en-US"/>
        </w:rPr>
      </w:pPr>
      <w:r>
        <w:rPr>
          <w:lang w:val="en-US"/>
        </w:rPr>
        <w:t>Extraction contrasts</w:t>
      </w:r>
      <w:r w:rsidR="00AB64B9">
        <w:rPr>
          <w:lang w:val="en-US"/>
        </w:rPr>
        <w:t xml:space="preserve">: </w:t>
      </w:r>
      <w:r w:rsidR="00AB64B9">
        <w:rPr>
          <w:bCs/>
        </w:rPr>
        <w:t>passive and Wh-movement</w:t>
      </w:r>
    </w:p>
    <w:p w14:paraId="7CDCCDEA" w14:textId="396DD9E9" w:rsidR="0020007F" w:rsidRPr="00893873" w:rsidRDefault="0020007F" w:rsidP="00995F69">
      <w:pPr>
        <w:tabs>
          <w:tab w:val="left" w:pos="567"/>
          <w:tab w:val="left" w:pos="1134"/>
          <w:tab w:val="left" w:pos="6237"/>
        </w:tabs>
        <w:autoSpaceDE w:val="0"/>
        <w:autoSpaceDN w:val="0"/>
        <w:adjustRightInd w:val="0"/>
        <w:rPr>
          <w:bCs/>
        </w:rPr>
      </w:pPr>
      <w:r w:rsidRPr="00893873">
        <w:lastRenderedPageBreak/>
        <w:t>(</w:t>
      </w:r>
      <w:r w:rsidR="009D3A42" w:rsidRPr="008947D8">
        <w:fldChar w:fldCharType="begin"/>
      </w:r>
      <w:r w:rsidRPr="00893873">
        <w:instrText xml:space="preserve"> SEQ ( \* ARABIC </w:instrText>
      </w:r>
      <w:r w:rsidR="009D3A42" w:rsidRPr="008947D8">
        <w:fldChar w:fldCharType="separate"/>
      </w:r>
      <w:r w:rsidR="00F5549A">
        <w:rPr>
          <w:noProof/>
        </w:rPr>
        <w:t>8</w:t>
      </w:r>
      <w:r w:rsidR="009D3A42" w:rsidRPr="008947D8">
        <w:rPr>
          <w:noProof/>
        </w:rPr>
        <w:fldChar w:fldCharType="end"/>
      </w:r>
      <w:r w:rsidRPr="00893873">
        <w:t>)</w:t>
      </w:r>
      <w:r w:rsidRPr="00893873">
        <w:rPr>
          <w:bCs/>
        </w:rPr>
        <w:tab/>
        <w:t xml:space="preserve">a. </w:t>
      </w:r>
      <w:r w:rsidRPr="00893873">
        <w:rPr>
          <w:bCs/>
        </w:rPr>
        <w:tab/>
        <w:t xml:space="preserve">Who </w:t>
      </w:r>
      <w:r w:rsidR="00995F69" w:rsidRPr="00893873">
        <w:rPr>
          <w:bCs/>
        </w:rPr>
        <w:t>was given/sent/handed the book?</w:t>
      </w:r>
      <w:r w:rsidRPr="00893873">
        <w:rPr>
          <w:bCs/>
        </w:rPr>
        <w:tab/>
        <w:t>[R-</w:t>
      </w:r>
      <w:r w:rsidR="00C25BEF">
        <w:rPr>
          <w:bCs/>
        </w:rPr>
        <w:t>wh</w:t>
      </w:r>
      <w:r w:rsidRPr="00893873">
        <w:rPr>
          <w:bCs/>
        </w:rPr>
        <w:t>, R-</w:t>
      </w:r>
      <w:r w:rsidR="00C25BEF">
        <w:rPr>
          <w:bCs/>
        </w:rPr>
        <w:t>passive</w:t>
      </w:r>
      <w:r w:rsidRPr="00893873">
        <w:rPr>
          <w:bCs/>
        </w:rPr>
        <w:t>]</w:t>
      </w:r>
    </w:p>
    <w:p w14:paraId="3DD4918E" w14:textId="77777777" w:rsidR="0020007F" w:rsidRPr="008947D8" w:rsidRDefault="0020007F" w:rsidP="00995F69">
      <w:pPr>
        <w:tabs>
          <w:tab w:val="left" w:pos="567"/>
          <w:tab w:val="left" w:pos="1134"/>
          <w:tab w:val="left" w:pos="6237"/>
        </w:tabs>
        <w:autoSpaceDE w:val="0"/>
        <w:autoSpaceDN w:val="0"/>
        <w:adjustRightInd w:val="0"/>
        <w:rPr>
          <w:bCs/>
        </w:rPr>
      </w:pPr>
    </w:p>
    <w:p w14:paraId="1EE0BEB1" w14:textId="2856CF1F" w:rsidR="0020007F" w:rsidRPr="008947D8" w:rsidRDefault="0020007F" w:rsidP="00995F69">
      <w:pPr>
        <w:tabs>
          <w:tab w:val="left" w:pos="567"/>
          <w:tab w:val="left" w:pos="1134"/>
          <w:tab w:val="left" w:pos="6237"/>
        </w:tabs>
        <w:autoSpaceDE w:val="0"/>
        <w:autoSpaceDN w:val="0"/>
        <w:adjustRightInd w:val="0"/>
        <w:rPr>
          <w:bCs/>
        </w:rPr>
      </w:pPr>
      <w:r w:rsidRPr="008947D8">
        <w:rPr>
          <w:bCs/>
        </w:rPr>
        <w:t xml:space="preserve">    </w:t>
      </w:r>
      <w:r w:rsidRPr="008947D8">
        <w:rPr>
          <w:bCs/>
        </w:rPr>
        <w:tab/>
        <w:t>b.</w:t>
      </w:r>
      <w:r w:rsidRPr="008947D8">
        <w:rPr>
          <w:bCs/>
        </w:rPr>
        <w:tab/>
        <w:t>Which b</w:t>
      </w:r>
      <w:r w:rsidR="00995F69">
        <w:rPr>
          <w:bCs/>
        </w:rPr>
        <w:t>ook was John given/sent/handed?</w:t>
      </w:r>
      <w:r w:rsidRPr="008947D8">
        <w:rPr>
          <w:bCs/>
        </w:rPr>
        <w:tab/>
        <w:t>[</w:t>
      </w:r>
      <w:r w:rsidR="00C25BEF">
        <w:rPr>
          <w:bCs/>
        </w:rPr>
        <w:t xml:space="preserve">Th-wh, </w:t>
      </w:r>
      <w:r w:rsidRPr="008947D8">
        <w:rPr>
          <w:bCs/>
        </w:rPr>
        <w:t>R-passive]</w:t>
      </w:r>
    </w:p>
    <w:p w14:paraId="2F00586E" w14:textId="77777777" w:rsidR="0020007F" w:rsidRPr="008947D8" w:rsidRDefault="0020007F" w:rsidP="00995F69">
      <w:pPr>
        <w:tabs>
          <w:tab w:val="left" w:pos="567"/>
          <w:tab w:val="left" w:pos="1134"/>
          <w:tab w:val="left" w:pos="6237"/>
        </w:tabs>
        <w:autoSpaceDE w:val="0"/>
        <w:autoSpaceDN w:val="0"/>
        <w:adjustRightInd w:val="0"/>
        <w:rPr>
          <w:bCs/>
        </w:rPr>
      </w:pPr>
    </w:p>
    <w:p w14:paraId="3B4D3C6B" w14:textId="2F7BB61D" w:rsidR="0020007F" w:rsidRPr="008947D8" w:rsidRDefault="0020007F" w:rsidP="00995F69">
      <w:pPr>
        <w:tabs>
          <w:tab w:val="left" w:pos="567"/>
          <w:tab w:val="left" w:pos="1134"/>
          <w:tab w:val="left" w:pos="6237"/>
        </w:tabs>
        <w:autoSpaceDE w:val="0"/>
        <w:autoSpaceDN w:val="0"/>
        <w:adjustRightInd w:val="0"/>
        <w:rPr>
          <w:bCs/>
        </w:rPr>
      </w:pPr>
      <w:r w:rsidRPr="008947D8">
        <w:rPr>
          <w:bCs/>
        </w:rPr>
        <w:t xml:space="preserve">   </w:t>
      </w:r>
      <w:r w:rsidRPr="008947D8">
        <w:rPr>
          <w:bCs/>
        </w:rPr>
        <w:tab/>
        <w:t>c.</w:t>
      </w:r>
      <w:r w:rsidRPr="008947D8">
        <w:rPr>
          <w:bCs/>
        </w:rPr>
        <w:tab/>
        <w:t>Which b</w:t>
      </w:r>
      <w:r w:rsidR="00995F69">
        <w:rPr>
          <w:bCs/>
        </w:rPr>
        <w:t>ook was given/sent/handed John?</w:t>
      </w:r>
      <w:r w:rsidRPr="008947D8">
        <w:rPr>
          <w:bCs/>
        </w:rPr>
        <w:tab/>
        <w:t>[Th-</w:t>
      </w:r>
      <w:r w:rsidR="00C25BEF">
        <w:rPr>
          <w:bCs/>
        </w:rPr>
        <w:t>wh</w:t>
      </w:r>
      <w:r w:rsidRPr="008947D8">
        <w:rPr>
          <w:bCs/>
        </w:rPr>
        <w:t>, Th-</w:t>
      </w:r>
      <w:r w:rsidR="00C25BEF">
        <w:rPr>
          <w:bCs/>
        </w:rPr>
        <w:t>passive</w:t>
      </w:r>
      <w:r w:rsidRPr="008947D8">
        <w:rPr>
          <w:bCs/>
        </w:rPr>
        <w:t>]</w:t>
      </w:r>
    </w:p>
    <w:p w14:paraId="1D13A127" w14:textId="77777777" w:rsidR="0020007F" w:rsidRPr="008947D8" w:rsidRDefault="0020007F" w:rsidP="00995F69">
      <w:pPr>
        <w:tabs>
          <w:tab w:val="left" w:pos="567"/>
          <w:tab w:val="left" w:pos="1134"/>
          <w:tab w:val="left" w:pos="6237"/>
        </w:tabs>
        <w:autoSpaceDE w:val="0"/>
        <w:autoSpaceDN w:val="0"/>
        <w:adjustRightInd w:val="0"/>
        <w:rPr>
          <w:bCs/>
        </w:rPr>
      </w:pPr>
    </w:p>
    <w:p w14:paraId="151A0533" w14:textId="63AE16E9" w:rsidR="0020007F" w:rsidRPr="008947D8" w:rsidRDefault="0020007F" w:rsidP="00995F69">
      <w:pPr>
        <w:tabs>
          <w:tab w:val="left" w:pos="567"/>
          <w:tab w:val="left" w:pos="1134"/>
          <w:tab w:val="left" w:pos="6237"/>
        </w:tabs>
        <w:autoSpaceDE w:val="0"/>
        <w:autoSpaceDN w:val="0"/>
        <w:adjustRightInd w:val="0"/>
        <w:rPr>
          <w:lang w:val="en-US"/>
        </w:rPr>
      </w:pPr>
      <w:r w:rsidRPr="008947D8">
        <w:rPr>
          <w:bCs/>
        </w:rPr>
        <w:t xml:space="preserve">   </w:t>
      </w:r>
      <w:r w:rsidRPr="008947D8">
        <w:rPr>
          <w:bCs/>
        </w:rPr>
        <w:tab/>
        <w:t xml:space="preserve">d.    </w:t>
      </w:r>
      <w:r w:rsidRPr="008947D8">
        <w:rPr>
          <w:lang w:val="en-US"/>
        </w:rPr>
        <w:tab/>
        <w:t>*Who was a book given/sent/handed</w:t>
      </w:r>
      <w:r>
        <w:rPr>
          <w:lang w:val="en-US"/>
        </w:rPr>
        <w:t xml:space="preserve"> </w:t>
      </w:r>
      <w:r w:rsidRPr="008947D8">
        <w:rPr>
          <w:lang w:val="en-US"/>
        </w:rPr>
        <w:t>(by Mary)? </w:t>
      </w:r>
      <w:r>
        <w:rPr>
          <w:lang w:val="en-US"/>
        </w:rPr>
        <w:tab/>
        <w:t>[</w:t>
      </w:r>
      <w:r w:rsidR="007B5E8F">
        <w:rPr>
          <w:lang w:val="en-US"/>
        </w:rPr>
        <w:t>*</w:t>
      </w:r>
      <w:r w:rsidR="00C25BEF">
        <w:rPr>
          <w:lang w:val="en-US"/>
        </w:rPr>
        <w:t xml:space="preserve">R-wh, </w:t>
      </w:r>
      <w:r>
        <w:rPr>
          <w:lang w:val="en-US"/>
        </w:rPr>
        <w:t>Th-passive]</w:t>
      </w:r>
    </w:p>
    <w:p w14:paraId="22463990" w14:textId="77777777" w:rsidR="0020007F" w:rsidRDefault="0020007F" w:rsidP="0020007F">
      <w:pPr>
        <w:autoSpaceDE w:val="0"/>
        <w:autoSpaceDN w:val="0"/>
        <w:adjustRightInd w:val="0"/>
        <w:rPr>
          <w:bCs/>
        </w:rPr>
      </w:pPr>
    </w:p>
    <w:p w14:paraId="14EE969E" w14:textId="1C0A2B24" w:rsidR="007B5E8F" w:rsidRDefault="007B5E8F" w:rsidP="0020007F">
      <w:pPr>
        <w:autoSpaceDE w:val="0"/>
        <w:autoSpaceDN w:val="0"/>
        <w:adjustRightInd w:val="0"/>
        <w:rPr>
          <w:bCs/>
        </w:rPr>
      </w:pPr>
      <w:r>
        <w:rPr>
          <w:bCs/>
        </w:rPr>
        <w:t xml:space="preserve">In both otherwise symmetrical languages, then, an asymmetry emerges when we combine certain kinds of A- and A-bar movement. </w:t>
      </w:r>
    </w:p>
    <w:p w14:paraId="4D25CF88" w14:textId="77777777" w:rsidR="007B5E8F" w:rsidRDefault="007B5E8F" w:rsidP="0020007F">
      <w:pPr>
        <w:autoSpaceDE w:val="0"/>
        <w:autoSpaceDN w:val="0"/>
        <w:adjustRightInd w:val="0"/>
        <w:rPr>
          <w:bCs/>
        </w:rPr>
      </w:pPr>
    </w:p>
    <w:p w14:paraId="7B1B2073" w14:textId="77777777" w:rsidR="0020007F" w:rsidRPr="008D62AF" w:rsidRDefault="0020007F" w:rsidP="007951B8">
      <w:pPr>
        <w:pStyle w:val="Heading2"/>
      </w:pPr>
      <w:r w:rsidRPr="008D62AF">
        <w:t>Zulu and Lubukusu</w:t>
      </w:r>
    </w:p>
    <w:p w14:paraId="5AB8E57F" w14:textId="5DA21073" w:rsidR="00831658" w:rsidRPr="00831658" w:rsidRDefault="0020007F" w:rsidP="00831658">
      <w:pPr>
        <w:autoSpaceDE w:val="0"/>
        <w:autoSpaceDN w:val="0"/>
        <w:adjustRightInd w:val="0"/>
        <w:rPr>
          <w:bCs/>
          <w:lang w:val="en-US"/>
        </w:rPr>
      </w:pPr>
      <w:r>
        <w:rPr>
          <w:bCs/>
        </w:rPr>
        <w:t>The Bantu languages Zulu (South-Africa) and Lubukusu (Kenya) show the same restriction</w:t>
      </w:r>
      <w:r w:rsidR="00BE1AC6">
        <w:rPr>
          <w:bCs/>
        </w:rPr>
        <w:t xml:space="preserve"> observed in Norwegian and NW English</w:t>
      </w:r>
      <w:r w:rsidR="0032768D">
        <w:rPr>
          <w:bCs/>
        </w:rPr>
        <w:t>, as do Xhosa</w:t>
      </w:r>
      <w:r w:rsidR="008347FD">
        <w:rPr>
          <w:bCs/>
        </w:rPr>
        <w:t xml:space="preserve"> (Visser 1986)</w:t>
      </w:r>
      <w:r w:rsidR="0032768D">
        <w:rPr>
          <w:bCs/>
        </w:rPr>
        <w:t>, Swati</w:t>
      </w:r>
      <w:r w:rsidR="008347FD">
        <w:rPr>
          <w:bCs/>
        </w:rPr>
        <w:t xml:space="preserve"> (Woolford 1995)</w:t>
      </w:r>
      <w:r w:rsidR="0032768D">
        <w:rPr>
          <w:bCs/>
        </w:rPr>
        <w:t>, Haya</w:t>
      </w:r>
      <w:r w:rsidR="008347FD">
        <w:rPr>
          <w:bCs/>
        </w:rPr>
        <w:t xml:space="preserve"> (Duranti &amp; Byarushengo 1977)</w:t>
      </w:r>
      <w:r w:rsidR="0032768D">
        <w:rPr>
          <w:bCs/>
        </w:rPr>
        <w:t>,</w:t>
      </w:r>
      <w:r w:rsidR="008347FD">
        <w:rPr>
          <w:bCs/>
        </w:rPr>
        <w:t xml:space="preserve"> Fuliiru (Van Otterloo 2011)</w:t>
      </w:r>
      <w:r w:rsidR="006B73D6">
        <w:rPr>
          <w:bCs/>
        </w:rPr>
        <w:t>, Sotho (Morolong &amp; Hyman 1977),</w:t>
      </w:r>
      <w:r w:rsidR="0032768D">
        <w:rPr>
          <w:bCs/>
        </w:rPr>
        <w:t xml:space="preserve"> and Tswana</w:t>
      </w:r>
      <w:r w:rsidR="008347FD">
        <w:rPr>
          <w:bCs/>
        </w:rPr>
        <w:t xml:space="preserve"> (Creissels 2002)</w:t>
      </w:r>
      <w:r>
        <w:rPr>
          <w:bCs/>
        </w:rPr>
        <w:t xml:space="preserve">. </w:t>
      </w:r>
      <w:r w:rsidR="00BE1AC6">
        <w:rPr>
          <w:bCs/>
        </w:rPr>
        <w:t>T</w:t>
      </w:r>
      <w:r w:rsidR="0032768D">
        <w:rPr>
          <w:bCs/>
        </w:rPr>
        <w:t xml:space="preserve">hese languages </w:t>
      </w:r>
      <w:r>
        <w:rPr>
          <w:bCs/>
        </w:rPr>
        <w:t xml:space="preserve">are </w:t>
      </w:r>
      <w:r w:rsidR="00BE1AC6">
        <w:rPr>
          <w:bCs/>
        </w:rPr>
        <w:t xml:space="preserve">also </w:t>
      </w:r>
      <w:r>
        <w:rPr>
          <w:bCs/>
        </w:rPr>
        <w:t xml:space="preserve">symmetrical for </w:t>
      </w:r>
      <w:r w:rsidR="0032768D">
        <w:rPr>
          <w:bCs/>
        </w:rPr>
        <w:t xml:space="preserve">both </w:t>
      </w:r>
      <w:r>
        <w:rPr>
          <w:bCs/>
        </w:rPr>
        <w:t xml:space="preserve">passivisation, </w:t>
      </w:r>
      <w:r w:rsidR="006B73D6">
        <w:rPr>
          <w:bCs/>
        </w:rPr>
        <w:t>illustrated</w:t>
      </w:r>
      <w:r>
        <w:rPr>
          <w:bCs/>
        </w:rPr>
        <w:t xml:space="preserve"> in </w:t>
      </w:r>
      <w:r w:rsidR="009D3A42">
        <w:rPr>
          <w:bCs/>
        </w:rPr>
        <w:fldChar w:fldCharType="begin"/>
      </w:r>
      <w:r>
        <w:rPr>
          <w:bCs/>
        </w:rPr>
        <w:instrText xml:space="preserve"> REF _Ref286386700 \h </w:instrText>
      </w:r>
      <w:r w:rsidR="009D3A42">
        <w:rPr>
          <w:bCs/>
        </w:rPr>
      </w:r>
      <w:r w:rsidR="009D3A42">
        <w:rPr>
          <w:bCs/>
        </w:rPr>
        <w:fldChar w:fldCharType="separate"/>
      </w:r>
      <w:r w:rsidR="00F5549A" w:rsidRPr="00FC3271">
        <w:t>(</w:t>
      </w:r>
      <w:r w:rsidR="00F5549A">
        <w:rPr>
          <w:noProof/>
        </w:rPr>
        <w:t>9</w:t>
      </w:r>
      <w:r w:rsidR="009D3A42">
        <w:rPr>
          <w:bCs/>
        </w:rPr>
        <w:fldChar w:fldCharType="end"/>
      </w:r>
      <w:r>
        <w:rPr>
          <w:bCs/>
        </w:rPr>
        <w:t xml:space="preserve">) and </w:t>
      </w:r>
      <w:r w:rsidR="009D3A42">
        <w:rPr>
          <w:bCs/>
        </w:rPr>
        <w:fldChar w:fldCharType="begin"/>
      </w:r>
      <w:r>
        <w:rPr>
          <w:bCs/>
        </w:rPr>
        <w:instrText xml:space="preserve"> REF _Ref299713830 \h </w:instrText>
      </w:r>
      <w:r w:rsidR="009D3A42">
        <w:rPr>
          <w:bCs/>
        </w:rPr>
      </w:r>
      <w:r w:rsidR="009D3A42">
        <w:rPr>
          <w:bCs/>
        </w:rPr>
        <w:fldChar w:fldCharType="separate"/>
      </w:r>
      <w:r w:rsidR="00F5549A" w:rsidRPr="00496F73">
        <w:t>(</w:t>
      </w:r>
      <w:r w:rsidR="00F5549A">
        <w:rPr>
          <w:noProof/>
        </w:rPr>
        <w:t>11</w:t>
      </w:r>
      <w:r w:rsidR="009D3A42">
        <w:rPr>
          <w:bCs/>
        </w:rPr>
        <w:fldChar w:fldCharType="end"/>
      </w:r>
      <w:r>
        <w:rPr>
          <w:bCs/>
        </w:rPr>
        <w:t>), and relativisation,</w:t>
      </w:r>
      <w:r w:rsidR="00831658">
        <w:rPr>
          <w:bCs/>
        </w:rPr>
        <w:t xml:space="preserve"> </w:t>
      </w:r>
      <w:r w:rsidR="006B73D6">
        <w:rPr>
          <w:bCs/>
        </w:rPr>
        <w:t>illustrated</w:t>
      </w:r>
      <w:r w:rsidR="0032768D">
        <w:rPr>
          <w:bCs/>
        </w:rPr>
        <w:t xml:space="preserve"> in</w:t>
      </w:r>
      <w:r>
        <w:rPr>
          <w:bCs/>
        </w:rPr>
        <w:t xml:space="preserve"> </w:t>
      </w:r>
      <w:r w:rsidR="009D3A42">
        <w:rPr>
          <w:bCs/>
        </w:rPr>
        <w:fldChar w:fldCharType="begin"/>
      </w:r>
      <w:r>
        <w:rPr>
          <w:bCs/>
        </w:rPr>
        <w:instrText xml:space="preserve"> REF _Ref302137592 \h </w:instrText>
      </w:r>
      <w:r w:rsidR="009D3A42">
        <w:rPr>
          <w:bCs/>
        </w:rPr>
      </w:r>
      <w:r w:rsidR="009D3A42">
        <w:rPr>
          <w:bCs/>
        </w:rPr>
        <w:fldChar w:fldCharType="separate"/>
      </w:r>
      <w:r w:rsidR="00F5549A" w:rsidRPr="00FC3271">
        <w:t>(</w:t>
      </w:r>
      <w:r w:rsidR="00F5549A">
        <w:rPr>
          <w:noProof/>
        </w:rPr>
        <w:t>10</w:t>
      </w:r>
      <w:r w:rsidR="009D3A42">
        <w:rPr>
          <w:bCs/>
        </w:rPr>
        <w:fldChar w:fldCharType="end"/>
      </w:r>
      <w:r>
        <w:rPr>
          <w:bCs/>
        </w:rPr>
        <w:t xml:space="preserve">) and </w:t>
      </w:r>
      <w:r w:rsidR="009D3A42">
        <w:rPr>
          <w:bCs/>
        </w:rPr>
        <w:fldChar w:fldCharType="begin"/>
      </w:r>
      <w:r>
        <w:rPr>
          <w:bCs/>
        </w:rPr>
        <w:instrText xml:space="preserve"> REF _Ref299715345 \h </w:instrText>
      </w:r>
      <w:r w:rsidR="009D3A42">
        <w:rPr>
          <w:bCs/>
        </w:rPr>
      </w:r>
      <w:r w:rsidR="009D3A42">
        <w:rPr>
          <w:bCs/>
        </w:rPr>
        <w:fldChar w:fldCharType="separate"/>
      </w:r>
      <w:r w:rsidR="00F5549A" w:rsidRPr="00496F73">
        <w:t>(</w:t>
      </w:r>
      <w:r w:rsidR="00F5549A">
        <w:rPr>
          <w:noProof/>
        </w:rPr>
        <w:t>12</w:t>
      </w:r>
      <w:r w:rsidR="009D3A42">
        <w:rPr>
          <w:bCs/>
        </w:rPr>
        <w:fldChar w:fldCharType="end"/>
      </w:r>
      <w:r>
        <w:rPr>
          <w:bCs/>
        </w:rPr>
        <w:t>).</w:t>
      </w:r>
      <w:r w:rsidR="00831658">
        <w:rPr>
          <w:bCs/>
        </w:rPr>
        <w:t xml:space="preserve"> </w:t>
      </w:r>
      <w:r w:rsidR="00831658" w:rsidRPr="00831658">
        <w:rPr>
          <w:bCs/>
        </w:rPr>
        <w:t xml:space="preserve">We test relativisation rather than </w:t>
      </w:r>
      <w:r w:rsidR="00CE1AAE">
        <w:rPr>
          <w:bCs/>
        </w:rPr>
        <w:t>Wh</w:t>
      </w:r>
      <w:r w:rsidR="00831658" w:rsidRPr="00831658">
        <w:rPr>
          <w:bCs/>
        </w:rPr>
        <w:t xml:space="preserve"> extraction here,</w:t>
      </w:r>
      <w:r w:rsidR="00BF2FB8">
        <w:rPr>
          <w:bCs/>
        </w:rPr>
        <w:t xml:space="preserve"> because these languages are </w:t>
      </w:r>
      <w:r w:rsidR="00CE1AAE">
        <w:rPr>
          <w:bCs/>
        </w:rPr>
        <w:t>Wh</w:t>
      </w:r>
      <w:r w:rsidR="00BF2FB8">
        <w:rPr>
          <w:bCs/>
        </w:rPr>
        <w:t>-in-</w:t>
      </w:r>
      <w:r w:rsidR="00831658" w:rsidRPr="00831658">
        <w:rPr>
          <w:bCs/>
        </w:rPr>
        <w:t>situ.</w:t>
      </w:r>
    </w:p>
    <w:p w14:paraId="479ADBCE" w14:textId="77777777" w:rsidR="0020007F" w:rsidRDefault="0020007F" w:rsidP="0020007F">
      <w:pPr>
        <w:autoSpaceDE w:val="0"/>
        <w:autoSpaceDN w:val="0"/>
        <w:adjustRightInd w:val="0"/>
        <w:rPr>
          <w:bCs/>
        </w:rPr>
      </w:pPr>
    </w:p>
    <w:p w14:paraId="1AEF3D0A" w14:textId="77777777" w:rsidR="0020007F" w:rsidRPr="00FC3271" w:rsidRDefault="0020007F" w:rsidP="0020007F">
      <w:pPr>
        <w:widowControl w:val="0"/>
        <w:autoSpaceDE w:val="0"/>
        <w:autoSpaceDN w:val="0"/>
        <w:adjustRightInd w:val="0"/>
      </w:pPr>
      <w:r w:rsidRPr="00FC3271">
        <w:t>Zulu (Adams 2010: 11</w:t>
      </w:r>
      <w:r w:rsidR="009D3A42" w:rsidRPr="00FC3271">
        <w:fldChar w:fldCharType="begin"/>
      </w:r>
      <w:r w:rsidRPr="00FC3271">
        <w:instrText xml:space="preserve"> ADDIN EN.CITE &lt;EndNote&gt;&lt;Cite&gt;&lt;Author&gt;Adams&lt;/Author&gt;&lt;Year&gt;2010&lt;/Year&gt;&lt;RecNum&gt;672&lt;/RecNum&gt;&lt;record&gt;&lt;rec-number&gt;672&lt;/rec-number&gt;&lt;foreign-keys&gt;&lt;key app="EN" db-id="025v5t9scraf5ve5zecxapvq0vapeevarars"&gt;672&lt;/key&gt;&lt;/foreign-keys&gt;&lt;ref-type name="Thesis"&gt;32&lt;/ref-type&gt;&lt;contributors&gt;&lt;authors&gt;&lt;author&gt;Adams, Nikki B.&lt;/author&gt;&lt;/authors&gt;&lt;/contributors&gt;&lt;titles&gt;&lt;title&gt;The Zulu ditransitive verb phrase&lt;/title&gt;&lt;secondary-title&gt;Department of Linguistics&lt;/secondary-title&gt;&lt;/titles&gt;&lt;volume&gt;PhD&lt;/volume&gt;&lt;dates&gt;&lt;year&gt;2010&lt;/year&gt;&lt;/dates&gt;&lt;publisher&gt;University of Chicago&lt;/publisher&gt;&lt;urls&gt;&lt;/urls&gt;&lt;/record&gt;&lt;/Cite&gt;&lt;/EndNote&gt;</w:instrText>
      </w:r>
      <w:r w:rsidR="009D3A42" w:rsidRPr="00FC3271">
        <w:fldChar w:fldCharType="end"/>
      </w:r>
      <w:r w:rsidRPr="00FC3271">
        <w:t>)</w:t>
      </w:r>
      <w:r>
        <w:t>: symmetrical passive</w:t>
      </w:r>
    </w:p>
    <w:p w14:paraId="670572E2" w14:textId="77777777" w:rsidR="0020007F" w:rsidRDefault="0020007F" w:rsidP="0020007F">
      <w:pPr>
        <w:widowControl w:val="0"/>
        <w:tabs>
          <w:tab w:val="left" w:pos="567"/>
          <w:tab w:val="left" w:pos="1134"/>
          <w:tab w:val="left" w:pos="2127"/>
          <w:tab w:val="left" w:pos="5387"/>
        </w:tabs>
        <w:autoSpaceDE w:val="0"/>
        <w:autoSpaceDN w:val="0"/>
        <w:adjustRightInd w:val="0"/>
      </w:pPr>
      <w:bookmarkStart w:id="7" w:name="_Ref286386700"/>
      <w:r w:rsidRPr="00FC3271">
        <w:t>(</w:t>
      </w:r>
      <w:r w:rsidR="009D3A42">
        <w:fldChar w:fldCharType="begin"/>
      </w:r>
      <w:r w:rsidR="00E33CA6">
        <w:instrText xml:space="preserve"> SEQ ( \* ARABIC </w:instrText>
      </w:r>
      <w:r w:rsidR="009D3A42">
        <w:fldChar w:fldCharType="separate"/>
      </w:r>
      <w:r w:rsidR="00F5549A">
        <w:rPr>
          <w:noProof/>
        </w:rPr>
        <w:t>9</w:t>
      </w:r>
      <w:r w:rsidR="009D3A42">
        <w:rPr>
          <w:noProof/>
        </w:rPr>
        <w:fldChar w:fldCharType="end"/>
      </w:r>
      <w:bookmarkEnd w:id="7"/>
      <w:r w:rsidRPr="00FC3271">
        <w:t>)</w:t>
      </w:r>
      <w:r w:rsidRPr="00FC3271">
        <w:tab/>
        <w:t>a.</w:t>
      </w:r>
      <w:r w:rsidRPr="00FC3271">
        <w:tab/>
        <w:t>In-cwadi</w:t>
      </w:r>
      <w:r w:rsidRPr="00FC3271">
        <w:tab/>
        <w:t>y-a-fund-el-w-a</w:t>
      </w:r>
      <w:r w:rsidRPr="00FC3271">
        <w:tab/>
        <w:t>aba-ntwana.</w:t>
      </w:r>
      <w:r w:rsidRPr="00FC3271">
        <w:br/>
      </w:r>
      <w:r w:rsidRPr="00FC3271">
        <w:tab/>
      </w:r>
      <w:r w:rsidRPr="00FC3271">
        <w:tab/>
        <w:t>9-book</w:t>
      </w:r>
      <w:r w:rsidRPr="00FC3271">
        <w:tab/>
      </w:r>
      <w:r w:rsidRPr="00FC3271">
        <w:rPr>
          <w:smallCaps/>
        </w:rPr>
        <w:t>9sm</w:t>
      </w:r>
      <w:r w:rsidRPr="00FC3271">
        <w:t>-</w:t>
      </w:r>
      <w:r w:rsidRPr="00FC3271">
        <w:rPr>
          <w:smallCaps/>
        </w:rPr>
        <w:t>rem</w:t>
      </w:r>
      <w:r w:rsidRPr="00FC3271">
        <w:t>.</w:t>
      </w:r>
      <w:r w:rsidRPr="00FC3271">
        <w:rPr>
          <w:smallCaps/>
        </w:rPr>
        <w:t>pst</w:t>
      </w:r>
      <w:r w:rsidRPr="00FC3271">
        <w:t>-read-</w:t>
      </w:r>
      <w:r w:rsidRPr="00FC3271">
        <w:rPr>
          <w:smallCaps/>
        </w:rPr>
        <w:t>appl</w:t>
      </w:r>
      <w:r w:rsidRPr="00FC3271">
        <w:t>-</w:t>
      </w:r>
      <w:r w:rsidRPr="00FC3271">
        <w:rPr>
          <w:smallCaps/>
        </w:rPr>
        <w:t>pass</w:t>
      </w:r>
      <w:r w:rsidRPr="00FC3271">
        <w:t>-</w:t>
      </w:r>
      <w:r w:rsidRPr="00FC3271">
        <w:rPr>
          <w:smallCaps/>
        </w:rPr>
        <w:t>fs</w:t>
      </w:r>
      <w:r w:rsidRPr="00FC3271">
        <w:tab/>
        <w:t>2-children</w:t>
      </w:r>
      <w:r w:rsidRPr="00FC3271">
        <w:br/>
      </w:r>
      <w:r w:rsidRPr="00FC3271">
        <w:tab/>
      </w:r>
      <w:r w:rsidRPr="00FC3271">
        <w:tab/>
        <w:t>‘The book was read (for) the children.’</w:t>
      </w:r>
    </w:p>
    <w:p w14:paraId="57154887" w14:textId="77777777" w:rsidR="0020007F" w:rsidRPr="00FC3271" w:rsidRDefault="0020007F" w:rsidP="0020007F">
      <w:pPr>
        <w:widowControl w:val="0"/>
        <w:tabs>
          <w:tab w:val="left" w:pos="567"/>
          <w:tab w:val="left" w:pos="1134"/>
          <w:tab w:val="left" w:pos="2127"/>
          <w:tab w:val="left" w:pos="5387"/>
        </w:tabs>
        <w:autoSpaceDE w:val="0"/>
        <w:autoSpaceDN w:val="0"/>
        <w:adjustRightInd w:val="0"/>
      </w:pPr>
    </w:p>
    <w:p w14:paraId="668C499E" w14:textId="77777777" w:rsidR="0020007F" w:rsidRPr="00FC3271" w:rsidRDefault="0020007F" w:rsidP="0020007F">
      <w:pPr>
        <w:widowControl w:val="0"/>
        <w:tabs>
          <w:tab w:val="left" w:pos="567"/>
          <w:tab w:val="left" w:pos="1134"/>
          <w:tab w:val="left" w:pos="2410"/>
          <w:tab w:val="left" w:pos="5670"/>
        </w:tabs>
        <w:autoSpaceDE w:val="0"/>
        <w:autoSpaceDN w:val="0"/>
        <w:adjustRightInd w:val="0"/>
      </w:pPr>
      <w:r w:rsidRPr="00FC3271">
        <w:tab/>
        <w:t>b.</w:t>
      </w:r>
      <w:r w:rsidRPr="00FC3271">
        <w:tab/>
        <w:t>Aba-ntwana</w:t>
      </w:r>
      <w:r w:rsidRPr="00FC3271">
        <w:tab/>
        <w:t>b-a-fund-el-w-a</w:t>
      </w:r>
      <w:r w:rsidRPr="00FC3271">
        <w:tab/>
        <w:t>in-cwadi.</w:t>
      </w:r>
      <w:r w:rsidRPr="00FC3271">
        <w:br/>
      </w:r>
      <w:r w:rsidRPr="00FC3271">
        <w:tab/>
      </w:r>
      <w:r w:rsidRPr="00FC3271">
        <w:tab/>
        <w:t>2-children</w:t>
      </w:r>
      <w:r w:rsidRPr="00FC3271">
        <w:tab/>
      </w:r>
      <w:r w:rsidRPr="00FC3271">
        <w:rPr>
          <w:smallCaps/>
        </w:rPr>
        <w:t>2sm</w:t>
      </w:r>
      <w:r w:rsidRPr="00FC3271">
        <w:t>-</w:t>
      </w:r>
      <w:r w:rsidRPr="00FC3271">
        <w:rPr>
          <w:smallCaps/>
        </w:rPr>
        <w:t>rem</w:t>
      </w:r>
      <w:r w:rsidRPr="00FC3271">
        <w:t>.</w:t>
      </w:r>
      <w:r w:rsidRPr="00FC3271">
        <w:rPr>
          <w:smallCaps/>
        </w:rPr>
        <w:t>pst</w:t>
      </w:r>
      <w:r w:rsidRPr="00FC3271">
        <w:t>-read-</w:t>
      </w:r>
      <w:r w:rsidRPr="00FC3271">
        <w:rPr>
          <w:smallCaps/>
        </w:rPr>
        <w:t>appl</w:t>
      </w:r>
      <w:r w:rsidRPr="00FC3271">
        <w:t>-</w:t>
      </w:r>
      <w:r w:rsidRPr="00FC3271">
        <w:rPr>
          <w:smallCaps/>
        </w:rPr>
        <w:t>pass</w:t>
      </w:r>
      <w:r w:rsidRPr="00FC3271">
        <w:t>-</w:t>
      </w:r>
      <w:r w:rsidRPr="00FC3271">
        <w:rPr>
          <w:smallCaps/>
        </w:rPr>
        <w:t>fs</w:t>
      </w:r>
      <w:r w:rsidRPr="00FC3271">
        <w:tab/>
        <w:t>9-book</w:t>
      </w:r>
      <w:r w:rsidRPr="00FC3271">
        <w:br/>
      </w:r>
      <w:r w:rsidRPr="00FC3271">
        <w:tab/>
      </w:r>
      <w:r w:rsidRPr="00FC3271">
        <w:tab/>
        <w:t>‘The children were read a book.’</w:t>
      </w:r>
    </w:p>
    <w:p w14:paraId="2EF125CA" w14:textId="77777777" w:rsidR="0020007F" w:rsidRPr="00FC3271" w:rsidRDefault="0020007F" w:rsidP="0020007F">
      <w:pPr>
        <w:widowControl w:val="0"/>
        <w:autoSpaceDE w:val="0"/>
        <w:autoSpaceDN w:val="0"/>
        <w:adjustRightInd w:val="0"/>
      </w:pPr>
    </w:p>
    <w:p w14:paraId="744385BB" w14:textId="77777777" w:rsidR="0020007F" w:rsidRPr="00FC3271" w:rsidRDefault="0020007F" w:rsidP="0020007F">
      <w:pPr>
        <w:widowControl w:val="0"/>
        <w:autoSpaceDE w:val="0"/>
        <w:autoSpaceDN w:val="0"/>
        <w:adjustRightInd w:val="0"/>
      </w:pPr>
      <w:r>
        <w:t>Zulu (</w:t>
      </w:r>
      <w:r w:rsidRPr="00FC3271">
        <w:t>Adams 2010: 116)</w:t>
      </w:r>
      <w:r>
        <w:t>: symmetrical relative</w:t>
      </w:r>
    </w:p>
    <w:p w14:paraId="5D6E3E7C" w14:textId="458CD21B" w:rsidR="0020007F" w:rsidRPr="00FC3271" w:rsidRDefault="0020007F" w:rsidP="00A01A4D">
      <w:pPr>
        <w:widowControl w:val="0"/>
        <w:tabs>
          <w:tab w:val="left" w:pos="567"/>
          <w:tab w:val="left" w:pos="1134"/>
          <w:tab w:val="left" w:pos="2410"/>
          <w:tab w:val="left" w:pos="5529"/>
        </w:tabs>
        <w:autoSpaceDE w:val="0"/>
        <w:autoSpaceDN w:val="0"/>
        <w:adjustRightInd w:val="0"/>
      </w:pPr>
      <w:bookmarkStart w:id="8" w:name="_Ref302137592"/>
      <w:r w:rsidRPr="00FC3271">
        <w:t>(</w:t>
      </w:r>
      <w:r w:rsidR="009D3A42">
        <w:fldChar w:fldCharType="begin"/>
      </w:r>
      <w:r w:rsidR="00E33CA6">
        <w:instrText xml:space="preserve"> SEQ ( \* ARABIC </w:instrText>
      </w:r>
      <w:r w:rsidR="009D3A42">
        <w:fldChar w:fldCharType="separate"/>
      </w:r>
      <w:r w:rsidR="00F5549A">
        <w:rPr>
          <w:noProof/>
        </w:rPr>
        <w:t>10</w:t>
      </w:r>
      <w:r w:rsidR="009D3A42">
        <w:rPr>
          <w:noProof/>
        </w:rPr>
        <w:fldChar w:fldCharType="end"/>
      </w:r>
      <w:bookmarkEnd w:id="8"/>
      <w:r w:rsidRPr="00FC3271">
        <w:t>)</w:t>
      </w:r>
      <w:r w:rsidRPr="00FC3271">
        <w:tab/>
        <w:t>a.</w:t>
      </w:r>
      <w:r w:rsidRPr="00FC3271">
        <w:tab/>
        <w:t>Ng-ubani</w:t>
      </w:r>
      <w:r w:rsidRPr="00FC3271">
        <w:tab/>
        <w:t>a-u-m-theng-el-a</w:t>
      </w:r>
      <w:r w:rsidRPr="00FC3271">
        <w:tab/>
        <w:t>in-cwadi?</w:t>
      </w:r>
      <w:r w:rsidRPr="00FC3271">
        <w:br/>
      </w:r>
      <w:r w:rsidRPr="00FC3271">
        <w:tab/>
      </w:r>
      <w:r w:rsidRPr="00FC3271">
        <w:tab/>
      </w:r>
      <w:r w:rsidRPr="00FC3271">
        <w:rPr>
          <w:smallCaps/>
        </w:rPr>
        <w:t>cop</w:t>
      </w:r>
      <w:r w:rsidRPr="00FC3271">
        <w:t>-1a.who</w:t>
      </w:r>
      <w:r w:rsidRPr="00FC3271">
        <w:tab/>
      </w:r>
      <w:r w:rsidRPr="00FC3271">
        <w:rPr>
          <w:smallCaps/>
        </w:rPr>
        <w:t>rm</w:t>
      </w:r>
      <w:r w:rsidRPr="00FC3271">
        <w:t>-</w:t>
      </w:r>
      <w:r w:rsidRPr="00FC3271">
        <w:rPr>
          <w:smallCaps/>
        </w:rPr>
        <w:t>2sg</w:t>
      </w:r>
      <w:r w:rsidRPr="00FC3271">
        <w:t>.</w:t>
      </w:r>
      <w:r w:rsidRPr="00FC3271">
        <w:rPr>
          <w:smallCaps/>
        </w:rPr>
        <w:t>sm</w:t>
      </w:r>
      <w:r w:rsidRPr="00FC3271">
        <w:t>-</w:t>
      </w:r>
      <w:r w:rsidRPr="00FC3271">
        <w:rPr>
          <w:smallCaps/>
        </w:rPr>
        <w:t>1om</w:t>
      </w:r>
      <w:r w:rsidRPr="00FC3271">
        <w:t>-buy-</w:t>
      </w:r>
      <w:r w:rsidRPr="00FC3271">
        <w:rPr>
          <w:smallCaps/>
        </w:rPr>
        <w:t>appl-fv</w:t>
      </w:r>
      <w:r w:rsidRPr="00FC3271">
        <w:tab/>
        <w:t>9-book</w:t>
      </w:r>
      <w:r w:rsidRPr="00FC3271">
        <w:br/>
      </w:r>
      <w:r w:rsidRPr="00FC3271">
        <w:tab/>
      </w:r>
      <w:r w:rsidRPr="00FC3271">
        <w:tab/>
        <w:t xml:space="preserve">‘Who did you buy a book for?’ </w:t>
      </w:r>
      <w:r w:rsidR="00995F69">
        <w:br/>
      </w:r>
      <w:r w:rsidR="00995F69">
        <w:tab/>
      </w:r>
      <w:r w:rsidR="00995F69">
        <w:tab/>
      </w:r>
      <w:r w:rsidRPr="00FC3271">
        <w:t>(lit. ‘It is who that you bought them a book?’)</w:t>
      </w:r>
    </w:p>
    <w:p w14:paraId="695FF615" w14:textId="77777777" w:rsidR="0020007F" w:rsidRPr="00FC3271" w:rsidRDefault="0020007F" w:rsidP="00A01A4D">
      <w:pPr>
        <w:widowControl w:val="0"/>
        <w:tabs>
          <w:tab w:val="left" w:pos="567"/>
          <w:tab w:val="left" w:pos="1134"/>
          <w:tab w:val="left" w:pos="2410"/>
        </w:tabs>
        <w:autoSpaceDE w:val="0"/>
        <w:autoSpaceDN w:val="0"/>
        <w:adjustRightInd w:val="0"/>
      </w:pPr>
    </w:p>
    <w:p w14:paraId="21707812" w14:textId="34BEEF82" w:rsidR="0020007F" w:rsidRPr="00FC3271" w:rsidRDefault="0020007F" w:rsidP="00A01A4D">
      <w:pPr>
        <w:widowControl w:val="0"/>
        <w:tabs>
          <w:tab w:val="left" w:pos="567"/>
          <w:tab w:val="left" w:pos="1134"/>
          <w:tab w:val="left" w:pos="2410"/>
          <w:tab w:val="left" w:pos="5387"/>
        </w:tabs>
        <w:autoSpaceDE w:val="0"/>
        <w:autoSpaceDN w:val="0"/>
        <w:adjustRightInd w:val="0"/>
      </w:pPr>
      <w:r w:rsidRPr="00FC3271">
        <w:tab/>
        <w:t>b.</w:t>
      </w:r>
      <w:r w:rsidRPr="00FC3271">
        <w:tab/>
        <w:t>Y-ini</w:t>
      </w:r>
      <w:r w:rsidRPr="00FC3271">
        <w:tab/>
        <w:t>a-u-yi-theng-el-a</w:t>
      </w:r>
      <w:r w:rsidRPr="00FC3271">
        <w:tab/>
        <w:t>u-Thandi?</w:t>
      </w:r>
      <w:r w:rsidRPr="00FC3271">
        <w:br/>
      </w:r>
      <w:r w:rsidRPr="00FC3271">
        <w:tab/>
      </w:r>
      <w:r w:rsidRPr="00FC3271">
        <w:tab/>
      </w:r>
      <w:r w:rsidRPr="00FC3271">
        <w:rPr>
          <w:smallCaps/>
        </w:rPr>
        <w:t>cop</w:t>
      </w:r>
      <w:r w:rsidRPr="00FC3271">
        <w:t>-9.what</w:t>
      </w:r>
      <w:r w:rsidRPr="00FC3271">
        <w:tab/>
      </w:r>
      <w:r w:rsidRPr="00FC3271">
        <w:rPr>
          <w:smallCaps/>
        </w:rPr>
        <w:t>rm-2sg.sm-9om</w:t>
      </w:r>
      <w:r w:rsidRPr="00FC3271">
        <w:t>-buy-</w:t>
      </w:r>
      <w:r w:rsidRPr="00FC3271">
        <w:rPr>
          <w:smallCaps/>
        </w:rPr>
        <w:t>appl</w:t>
      </w:r>
      <w:r w:rsidRPr="00FC3271">
        <w:t>-</w:t>
      </w:r>
      <w:r w:rsidRPr="00FC3271">
        <w:rPr>
          <w:smallCaps/>
        </w:rPr>
        <w:t>fv</w:t>
      </w:r>
      <w:r w:rsidRPr="00FC3271">
        <w:tab/>
        <w:t>1a-Thandi</w:t>
      </w:r>
      <w:r w:rsidRPr="00FC3271">
        <w:br/>
      </w:r>
      <w:r w:rsidRPr="00FC3271">
        <w:tab/>
      </w:r>
      <w:r w:rsidRPr="00FC3271">
        <w:tab/>
        <w:t xml:space="preserve">‘What did you buy for Thandi?’ </w:t>
      </w:r>
      <w:r w:rsidR="00995F69">
        <w:br/>
      </w:r>
      <w:r w:rsidR="00995F69">
        <w:tab/>
      </w:r>
      <w:r w:rsidR="00995F69">
        <w:tab/>
      </w:r>
      <w:r w:rsidRPr="00FC3271">
        <w:t>(lit. It is what that you bought it for Thandi?’)</w:t>
      </w:r>
    </w:p>
    <w:p w14:paraId="72BB085A" w14:textId="77777777" w:rsidR="0020007F" w:rsidRDefault="0020007F" w:rsidP="0020007F">
      <w:pPr>
        <w:widowControl w:val="0"/>
        <w:autoSpaceDE w:val="0"/>
        <w:autoSpaceDN w:val="0"/>
        <w:adjustRightInd w:val="0"/>
      </w:pPr>
    </w:p>
    <w:p w14:paraId="0C3C5F48" w14:textId="77777777" w:rsidR="0020007F" w:rsidRDefault="0020007F" w:rsidP="0020007F">
      <w:pPr>
        <w:tabs>
          <w:tab w:val="left" w:pos="567"/>
          <w:tab w:val="left" w:pos="1134"/>
        </w:tabs>
      </w:pPr>
      <w:r>
        <w:t>Lubukusu (Justine Sikuku, p.c. July 2015): symmetrical passive</w:t>
      </w:r>
    </w:p>
    <w:p w14:paraId="032006EE" w14:textId="77777777" w:rsidR="0020007F" w:rsidRPr="00C074A4" w:rsidRDefault="0020007F" w:rsidP="0020007F">
      <w:pPr>
        <w:tabs>
          <w:tab w:val="left" w:pos="567"/>
          <w:tab w:val="left" w:pos="1134"/>
          <w:tab w:val="left" w:pos="2410"/>
          <w:tab w:val="left" w:pos="5387"/>
        </w:tabs>
      </w:pPr>
      <w:bookmarkStart w:id="9" w:name="_Ref299713830"/>
      <w:r w:rsidRPr="00496F73">
        <w:t>(</w:t>
      </w:r>
      <w:r w:rsidR="009D3A42">
        <w:fldChar w:fldCharType="begin"/>
      </w:r>
      <w:r w:rsidR="00E33CA6">
        <w:instrText xml:space="preserve"> SEQ ( \* ARABIC </w:instrText>
      </w:r>
      <w:r w:rsidR="009D3A42">
        <w:fldChar w:fldCharType="separate"/>
      </w:r>
      <w:r w:rsidR="00F5549A">
        <w:rPr>
          <w:noProof/>
        </w:rPr>
        <w:t>11</w:t>
      </w:r>
      <w:r w:rsidR="009D3A42">
        <w:rPr>
          <w:noProof/>
        </w:rPr>
        <w:fldChar w:fldCharType="end"/>
      </w:r>
      <w:bookmarkEnd w:id="9"/>
      <w:r w:rsidRPr="00496F73">
        <w:t>)</w:t>
      </w:r>
      <w:r>
        <w:tab/>
        <w:t>a.</w:t>
      </w:r>
      <w:r>
        <w:tab/>
        <w:t>Baa-sooreri</w:t>
      </w:r>
      <w:r>
        <w:tab/>
        <w:t>ba-a-eeb-w-a</w:t>
      </w:r>
      <w:r>
        <w:tab/>
        <w:t>chi-khaafu</w:t>
      </w:r>
      <w:r>
        <w:br/>
      </w:r>
      <w:r>
        <w:tab/>
      </w:r>
      <w:r>
        <w:tab/>
        <w:t>2.boys</w:t>
      </w:r>
      <w:r>
        <w:tab/>
      </w:r>
      <w:r w:rsidRPr="003067D1">
        <w:rPr>
          <w:smallCaps/>
        </w:rPr>
        <w:t>2sm</w:t>
      </w:r>
      <w:r>
        <w:t>-</w:t>
      </w:r>
      <w:r w:rsidRPr="003067D1">
        <w:rPr>
          <w:smallCaps/>
        </w:rPr>
        <w:t>past-10om</w:t>
      </w:r>
      <w:r>
        <w:t>-give-</w:t>
      </w:r>
      <w:r w:rsidRPr="003067D1">
        <w:rPr>
          <w:smallCaps/>
        </w:rPr>
        <w:t>pass-fv</w:t>
      </w:r>
      <w:r>
        <w:tab/>
        <w:t>10-cows</w:t>
      </w:r>
    </w:p>
    <w:p w14:paraId="7EB68DA8" w14:textId="77777777" w:rsidR="0020007F" w:rsidRPr="00C074A4" w:rsidRDefault="0020007F" w:rsidP="0020007F">
      <w:pPr>
        <w:tabs>
          <w:tab w:val="left" w:pos="567"/>
          <w:tab w:val="left" w:pos="1134"/>
        </w:tabs>
      </w:pPr>
      <w:r>
        <w:tab/>
      </w:r>
      <w:r>
        <w:tab/>
        <w:t>‘The boys were given cows’</w:t>
      </w:r>
    </w:p>
    <w:p w14:paraId="3C6564E3" w14:textId="77777777" w:rsidR="0020007F" w:rsidRPr="00C074A4" w:rsidRDefault="0020007F" w:rsidP="0020007F">
      <w:pPr>
        <w:tabs>
          <w:tab w:val="left" w:pos="567"/>
          <w:tab w:val="left" w:pos="1134"/>
        </w:tabs>
      </w:pPr>
    </w:p>
    <w:p w14:paraId="18DC36CD" w14:textId="77777777" w:rsidR="0020007F" w:rsidRPr="00C074A4" w:rsidRDefault="0020007F" w:rsidP="0020007F">
      <w:pPr>
        <w:tabs>
          <w:tab w:val="left" w:pos="567"/>
          <w:tab w:val="left" w:pos="1134"/>
          <w:tab w:val="left" w:pos="2268"/>
          <w:tab w:val="left" w:pos="4820"/>
        </w:tabs>
      </w:pPr>
      <w:r>
        <w:tab/>
      </w:r>
      <w:r w:rsidRPr="00C074A4">
        <w:t>b.</w:t>
      </w:r>
      <w:r>
        <w:tab/>
        <w:t>Chi-kaafu</w:t>
      </w:r>
      <w:r>
        <w:tab/>
        <w:t>cha-a-eeb-w-a</w:t>
      </w:r>
      <w:r>
        <w:tab/>
      </w:r>
      <w:r w:rsidRPr="00C074A4">
        <w:t xml:space="preserve">baa-sooreri </w:t>
      </w:r>
      <w:r>
        <w:br/>
      </w:r>
      <w:r>
        <w:tab/>
      </w:r>
      <w:r>
        <w:tab/>
        <w:t>10-cows</w:t>
      </w:r>
      <w:r>
        <w:tab/>
      </w:r>
      <w:r w:rsidRPr="003067D1">
        <w:rPr>
          <w:smallCaps/>
        </w:rPr>
        <w:t>10-pst-2om</w:t>
      </w:r>
      <w:r>
        <w:t>-give-</w:t>
      </w:r>
      <w:r w:rsidRPr="003067D1">
        <w:rPr>
          <w:smallCaps/>
        </w:rPr>
        <w:t>pass-fv</w:t>
      </w:r>
      <w:r>
        <w:tab/>
        <w:t>2-boys</w:t>
      </w:r>
    </w:p>
    <w:p w14:paraId="532F243F" w14:textId="77777777" w:rsidR="0020007F" w:rsidRDefault="0020007F" w:rsidP="0020007F">
      <w:pPr>
        <w:tabs>
          <w:tab w:val="left" w:pos="567"/>
          <w:tab w:val="left" w:pos="1134"/>
        </w:tabs>
      </w:pPr>
      <w:r>
        <w:tab/>
      </w:r>
      <w:r>
        <w:tab/>
        <w:t>‘</w:t>
      </w:r>
      <w:r w:rsidRPr="00C074A4">
        <w:t>Cow</w:t>
      </w:r>
      <w:r>
        <w:t>s were given to the boys’</w:t>
      </w:r>
    </w:p>
    <w:p w14:paraId="528E738E" w14:textId="77777777" w:rsidR="0020007F" w:rsidRDefault="0020007F" w:rsidP="0020007F">
      <w:pPr>
        <w:tabs>
          <w:tab w:val="left" w:pos="567"/>
          <w:tab w:val="left" w:pos="1134"/>
        </w:tabs>
      </w:pPr>
    </w:p>
    <w:p w14:paraId="3DF3F34A" w14:textId="77777777" w:rsidR="0020007F" w:rsidRDefault="0020007F" w:rsidP="0020007F">
      <w:pPr>
        <w:tabs>
          <w:tab w:val="left" w:pos="567"/>
          <w:tab w:val="left" w:pos="1134"/>
        </w:tabs>
      </w:pPr>
      <w:r>
        <w:t>Lubukusu (Wasike 2007:52): symmetrical relative</w:t>
      </w:r>
    </w:p>
    <w:p w14:paraId="52C93C84" w14:textId="77777777" w:rsidR="0020007F" w:rsidRDefault="0020007F" w:rsidP="0020007F">
      <w:pPr>
        <w:tabs>
          <w:tab w:val="left" w:pos="567"/>
          <w:tab w:val="left" w:pos="1134"/>
          <w:tab w:val="left" w:pos="2268"/>
          <w:tab w:val="left" w:pos="3119"/>
          <w:tab w:val="left" w:pos="4536"/>
          <w:tab w:val="left" w:pos="6237"/>
          <w:tab w:val="left" w:pos="7371"/>
        </w:tabs>
      </w:pPr>
      <w:bookmarkStart w:id="10" w:name="_Ref299715345"/>
      <w:r w:rsidRPr="00496F73">
        <w:lastRenderedPageBreak/>
        <w:t>(</w:t>
      </w:r>
      <w:r w:rsidR="009D3A42">
        <w:fldChar w:fldCharType="begin"/>
      </w:r>
      <w:r w:rsidR="00E33CA6">
        <w:instrText xml:space="preserve"> SEQ ( \* ARABIC </w:instrText>
      </w:r>
      <w:r w:rsidR="009D3A42">
        <w:fldChar w:fldCharType="separate"/>
      </w:r>
      <w:r w:rsidR="00F5549A">
        <w:rPr>
          <w:noProof/>
        </w:rPr>
        <w:t>12</w:t>
      </w:r>
      <w:r w:rsidR="009D3A42">
        <w:rPr>
          <w:noProof/>
        </w:rPr>
        <w:fldChar w:fldCharType="end"/>
      </w:r>
      <w:bookmarkEnd w:id="10"/>
      <w:r w:rsidRPr="00496F73">
        <w:t>)</w:t>
      </w:r>
      <w:r>
        <w:tab/>
        <w:t>a.</w:t>
      </w:r>
      <w:r>
        <w:tab/>
        <w:t>Chi-khaafu</w:t>
      </w:r>
      <w:r>
        <w:tab/>
        <w:t>ni-ch</w:t>
      </w:r>
      <w:r w:rsidRPr="00172D77">
        <w:t>o</w:t>
      </w:r>
      <w:r>
        <w:tab/>
        <w:t>kuuka</w:t>
      </w:r>
      <w:r>
        <w:tab/>
        <w:t>a-a-elesy-a</w:t>
      </w:r>
      <w:r>
        <w:tab/>
        <w:t>baa-sooreri</w:t>
      </w:r>
      <w:r>
        <w:tab/>
      </w:r>
      <w:r>
        <w:br/>
      </w:r>
      <w:r>
        <w:tab/>
      </w:r>
      <w:r>
        <w:tab/>
        <w:t>10-cows</w:t>
      </w:r>
      <w:r>
        <w:tab/>
      </w:r>
      <w:r w:rsidRPr="003067D1">
        <w:rPr>
          <w:smallCaps/>
        </w:rPr>
        <w:t>rel</w:t>
      </w:r>
      <w:r w:rsidRPr="00172D77">
        <w:t>-10</w:t>
      </w:r>
      <w:r>
        <w:tab/>
      </w:r>
      <w:r w:rsidRPr="00172D77">
        <w:t>1</w:t>
      </w:r>
      <w:r>
        <w:t>.</w:t>
      </w:r>
      <w:r w:rsidRPr="00172D77">
        <w:t xml:space="preserve">grandfather </w:t>
      </w:r>
      <w:r w:rsidRPr="003067D1">
        <w:rPr>
          <w:smallCaps/>
        </w:rPr>
        <w:t>1sm</w:t>
      </w:r>
      <w:r w:rsidRPr="00172D77">
        <w:t>-</w:t>
      </w:r>
      <w:r w:rsidRPr="003067D1">
        <w:rPr>
          <w:smallCaps/>
        </w:rPr>
        <w:t>pst-</w:t>
      </w:r>
      <w:r w:rsidRPr="003067D1">
        <w:t>give</w:t>
      </w:r>
      <w:r w:rsidRPr="003067D1">
        <w:rPr>
          <w:smallCaps/>
        </w:rPr>
        <w:t>-fv</w:t>
      </w:r>
      <w:r>
        <w:rPr>
          <w:smallCaps/>
        </w:rPr>
        <w:tab/>
      </w:r>
      <w:r w:rsidRPr="00172D77">
        <w:t>2-boy</w:t>
      </w:r>
      <w:r>
        <w:t>s</w:t>
      </w:r>
    </w:p>
    <w:p w14:paraId="0D237D9B" w14:textId="77777777" w:rsidR="0020007F" w:rsidRDefault="0020007F" w:rsidP="0020007F">
      <w:pPr>
        <w:tabs>
          <w:tab w:val="left" w:pos="567"/>
          <w:tab w:val="left" w:pos="1134"/>
          <w:tab w:val="left" w:pos="2268"/>
          <w:tab w:val="left" w:pos="3119"/>
          <w:tab w:val="left" w:pos="4536"/>
          <w:tab w:val="left" w:pos="6237"/>
          <w:tab w:val="left" w:pos="7371"/>
        </w:tabs>
      </w:pPr>
      <w:r>
        <w:tab/>
      </w:r>
      <w:r>
        <w:tab/>
      </w:r>
      <w:r w:rsidRPr="003067D1">
        <w:t xml:space="preserve"> </w:t>
      </w:r>
      <w:r w:rsidRPr="00172D77">
        <w:t>chi-li</w:t>
      </w:r>
      <w:r>
        <w:tab/>
      </w:r>
      <w:r w:rsidRPr="00172D77">
        <w:t>e-luuchi</w:t>
      </w:r>
      <w:r>
        <w:t>.</w:t>
      </w:r>
      <w:r>
        <w:br/>
      </w:r>
      <w:r>
        <w:tab/>
      </w:r>
      <w:r>
        <w:tab/>
      </w:r>
      <w:r w:rsidRPr="003067D1">
        <w:rPr>
          <w:smallCaps/>
        </w:rPr>
        <w:t>10sm</w:t>
      </w:r>
      <w:r w:rsidRPr="00172D77">
        <w:t>-be</w:t>
      </w:r>
      <w:r>
        <w:tab/>
      </w:r>
      <w:r w:rsidRPr="00172D77">
        <w:t>at-river</w:t>
      </w:r>
      <w:r>
        <w:br/>
      </w:r>
      <w:r>
        <w:tab/>
      </w:r>
      <w:r>
        <w:tab/>
        <w:t>‘</w:t>
      </w:r>
      <w:r w:rsidRPr="00172D77">
        <w:t>The cows which grandfather</w:t>
      </w:r>
      <w:r>
        <w:t xml:space="preserve"> gave the boys are at the river.’</w:t>
      </w:r>
    </w:p>
    <w:p w14:paraId="25965B22" w14:textId="77777777" w:rsidR="0020007F" w:rsidRDefault="0020007F" w:rsidP="0020007F">
      <w:pPr>
        <w:tabs>
          <w:tab w:val="left" w:pos="567"/>
          <w:tab w:val="left" w:pos="1134"/>
        </w:tabs>
      </w:pPr>
    </w:p>
    <w:p w14:paraId="1432E732" w14:textId="77777777" w:rsidR="0020007F" w:rsidRDefault="0020007F" w:rsidP="0020007F">
      <w:pPr>
        <w:tabs>
          <w:tab w:val="left" w:pos="567"/>
          <w:tab w:val="left" w:pos="1134"/>
          <w:tab w:val="left" w:pos="2410"/>
          <w:tab w:val="left" w:pos="3261"/>
          <w:tab w:val="left" w:pos="4678"/>
          <w:tab w:val="left" w:pos="6379"/>
        </w:tabs>
      </w:pPr>
      <w:r>
        <w:tab/>
      </w:r>
      <w:r w:rsidRPr="00172D77">
        <w:t>b</w:t>
      </w:r>
      <w:r>
        <w:t>.</w:t>
      </w:r>
      <w:r>
        <w:tab/>
        <w:t>Baa-sooreri</w:t>
      </w:r>
      <w:r>
        <w:tab/>
      </w:r>
      <w:r w:rsidRPr="00172D77">
        <w:t>ni-bo</w:t>
      </w:r>
      <w:r>
        <w:tab/>
      </w:r>
      <w:r w:rsidRPr="00172D77">
        <w:t>kuuka</w:t>
      </w:r>
      <w:r>
        <w:tab/>
      </w:r>
      <w:r w:rsidRPr="00172D77">
        <w:t>a-a-elesy-a</w:t>
      </w:r>
      <w:r>
        <w:tab/>
      </w:r>
      <w:r w:rsidRPr="00172D77">
        <w:t>chi-khaafu</w:t>
      </w:r>
      <w:r>
        <w:br/>
      </w:r>
      <w:r>
        <w:tab/>
      </w:r>
      <w:r>
        <w:tab/>
      </w:r>
      <w:r w:rsidRPr="00172D77">
        <w:t>2-boy</w:t>
      </w:r>
      <w:r>
        <w:t>s</w:t>
      </w:r>
      <w:r>
        <w:tab/>
      </w:r>
      <w:r w:rsidRPr="003067D1">
        <w:rPr>
          <w:smallCaps/>
        </w:rPr>
        <w:t>rel</w:t>
      </w:r>
      <w:r w:rsidRPr="00172D77">
        <w:t>-2</w:t>
      </w:r>
      <w:r>
        <w:tab/>
      </w:r>
      <w:r w:rsidRPr="00172D77">
        <w:t>1</w:t>
      </w:r>
      <w:r>
        <w:t>.</w:t>
      </w:r>
      <w:r w:rsidRPr="00172D77">
        <w:t>grandfather</w:t>
      </w:r>
      <w:r>
        <w:tab/>
      </w:r>
      <w:r w:rsidRPr="003067D1">
        <w:rPr>
          <w:smallCaps/>
        </w:rPr>
        <w:t>1sm-pst</w:t>
      </w:r>
      <w:r>
        <w:t>-give-</w:t>
      </w:r>
      <w:r w:rsidRPr="003067D1">
        <w:rPr>
          <w:smallCaps/>
        </w:rPr>
        <w:t>fv</w:t>
      </w:r>
      <w:r>
        <w:tab/>
        <w:t>10-cow</w:t>
      </w:r>
      <w:r>
        <w:tab/>
      </w:r>
    </w:p>
    <w:p w14:paraId="7FDC1358" w14:textId="77777777" w:rsidR="0020007F" w:rsidRPr="00172D77" w:rsidRDefault="0020007F" w:rsidP="0020007F">
      <w:pPr>
        <w:tabs>
          <w:tab w:val="left" w:pos="567"/>
          <w:tab w:val="left" w:pos="1134"/>
          <w:tab w:val="left" w:pos="2127"/>
          <w:tab w:val="left" w:pos="3261"/>
          <w:tab w:val="left" w:pos="4678"/>
          <w:tab w:val="left" w:pos="6379"/>
        </w:tabs>
      </w:pPr>
      <w:r>
        <w:tab/>
      </w:r>
      <w:r>
        <w:tab/>
      </w:r>
      <w:r w:rsidRPr="00172D77">
        <w:t>ba-li</w:t>
      </w:r>
      <w:r>
        <w:tab/>
      </w:r>
      <w:r w:rsidRPr="00172D77">
        <w:t>e-luuchi</w:t>
      </w:r>
      <w:r>
        <w:t>.</w:t>
      </w:r>
      <w:r>
        <w:br/>
      </w:r>
      <w:r>
        <w:tab/>
      </w:r>
      <w:r>
        <w:tab/>
        <w:t>2sm-be</w:t>
      </w:r>
      <w:r>
        <w:tab/>
        <w:t>at-river</w:t>
      </w:r>
      <w:r>
        <w:br/>
      </w:r>
      <w:r>
        <w:tab/>
      </w:r>
      <w:r>
        <w:tab/>
        <w:t>‘</w:t>
      </w:r>
      <w:r w:rsidRPr="00172D77">
        <w:t>The boys who grandfather</w:t>
      </w:r>
      <w:r>
        <w:t xml:space="preserve"> gave the cows are at the river.’</w:t>
      </w:r>
    </w:p>
    <w:p w14:paraId="38DF214A" w14:textId="77777777" w:rsidR="0020007F" w:rsidRPr="00FC3271" w:rsidRDefault="0020007F" w:rsidP="0020007F">
      <w:pPr>
        <w:widowControl w:val="0"/>
        <w:autoSpaceDE w:val="0"/>
        <w:autoSpaceDN w:val="0"/>
        <w:adjustRightInd w:val="0"/>
      </w:pPr>
    </w:p>
    <w:p w14:paraId="630CD358" w14:textId="02C30F34" w:rsidR="0020007F" w:rsidRDefault="00BE1AC6" w:rsidP="0020007F">
      <w:pPr>
        <w:widowControl w:val="0"/>
        <w:autoSpaceDE w:val="0"/>
        <w:autoSpaceDN w:val="0"/>
        <w:adjustRightInd w:val="0"/>
      </w:pPr>
      <w:r>
        <w:t>However, a</w:t>
      </w:r>
      <w:r w:rsidR="00BF2FB8">
        <w:t>gain, in both languages</w:t>
      </w:r>
      <w:r w:rsidR="0020007F" w:rsidRPr="00FC3271">
        <w:t xml:space="preserve">, when the theme is passivised, the </w:t>
      </w:r>
      <w:r w:rsidR="0020007F">
        <w:t>recipient cannot be relativised (whereas the reverse is fully grammatical):</w:t>
      </w:r>
    </w:p>
    <w:p w14:paraId="7E14D166" w14:textId="77777777" w:rsidR="0020007F" w:rsidRPr="00FC3271" w:rsidRDefault="0020007F" w:rsidP="0020007F">
      <w:pPr>
        <w:widowControl w:val="0"/>
        <w:autoSpaceDE w:val="0"/>
        <w:autoSpaceDN w:val="0"/>
        <w:adjustRightInd w:val="0"/>
      </w:pPr>
    </w:p>
    <w:p w14:paraId="7FB22E9C" w14:textId="1DE21FD9" w:rsidR="0020007F" w:rsidRPr="00FC3271" w:rsidRDefault="0020007F" w:rsidP="0020007F">
      <w:pPr>
        <w:widowControl w:val="0"/>
        <w:autoSpaceDE w:val="0"/>
        <w:autoSpaceDN w:val="0"/>
        <w:adjustRightInd w:val="0"/>
      </w:pPr>
      <w:r w:rsidRPr="00FC3271">
        <w:t>Zulu (Zeller 2011)</w:t>
      </w:r>
      <w:r w:rsidR="00AB64B9">
        <w:t>: extraction contrasts</w:t>
      </w:r>
    </w:p>
    <w:p w14:paraId="71B320E9" w14:textId="731CD38E" w:rsidR="0020007F" w:rsidRPr="00A01A4D" w:rsidRDefault="0020007F" w:rsidP="0020007F">
      <w:pPr>
        <w:widowControl w:val="0"/>
        <w:tabs>
          <w:tab w:val="left" w:pos="567"/>
          <w:tab w:val="left" w:pos="1134"/>
        </w:tabs>
        <w:autoSpaceDE w:val="0"/>
        <w:autoSpaceDN w:val="0"/>
        <w:adjustRightInd w:val="0"/>
      </w:pPr>
      <w:r w:rsidRPr="00FC3271">
        <w:t>(</w:t>
      </w:r>
      <w:r w:rsidR="009D3A42">
        <w:fldChar w:fldCharType="begin"/>
      </w:r>
      <w:r w:rsidR="00E33CA6">
        <w:instrText xml:space="preserve"> SEQ ( \* ARABIC </w:instrText>
      </w:r>
      <w:r w:rsidR="009D3A42">
        <w:fldChar w:fldCharType="separate"/>
      </w:r>
      <w:r w:rsidR="00F5549A">
        <w:rPr>
          <w:noProof/>
        </w:rPr>
        <w:t>13</w:t>
      </w:r>
      <w:r w:rsidR="009D3A42">
        <w:rPr>
          <w:noProof/>
        </w:rPr>
        <w:fldChar w:fldCharType="end"/>
      </w:r>
      <w:r w:rsidRPr="00FC3271">
        <w:t xml:space="preserve">) </w:t>
      </w:r>
      <w:r w:rsidR="00A15B29">
        <w:t>[</w:t>
      </w:r>
      <w:r w:rsidR="000900DE" w:rsidRPr="00A15B29">
        <w:t>Th</w:t>
      </w:r>
      <w:r w:rsidR="00055311" w:rsidRPr="00A15B29">
        <w:t>-</w:t>
      </w:r>
      <w:r w:rsidR="000900DE" w:rsidRPr="00A15B29">
        <w:t>relative</w:t>
      </w:r>
      <w:r w:rsidR="00055311" w:rsidRPr="00A15B29">
        <w:t>,</w:t>
      </w:r>
      <w:r w:rsidR="000900DE" w:rsidRPr="00A15B29">
        <w:t xml:space="preserve"> R passive</w:t>
      </w:r>
      <w:r w:rsidR="00A15B29">
        <w:t>]</w:t>
      </w:r>
    </w:p>
    <w:p w14:paraId="00028FCC" w14:textId="77777777" w:rsidR="0020007F" w:rsidRDefault="0020007F" w:rsidP="0020007F">
      <w:pPr>
        <w:widowControl w:val="0"/>
        <w:tabs>
          <w:tab w:val="left" w:pos="567"/>
          <w:tab w:val="left" w:pos="1134"/>
          <w:tab w:val="left" w:pos="2127"/>
          <w:tab w:val="left" w:pos="3261"/>
          <w:tab w:val="left" w:pos="6946"/>
        </w:tabs>
        <w:autoSpaceDE w:val="0"/>
        <w:autoSpaceDN w:val="0"/>
        <w:adjustRightInd w:val="0"/>
      </w:pPr>
      <w:r w:rsidRPr="00FC3271">
        <w:tab/>
        <w:t>a.</w:t>
      </w:r>
      <w:r w:rsidRPr="00FC3271">
        <w:tab/>
        <w:t>I-nyama</w:t>
      </w:r>
      <w:r w:rsidRPr="00FC3271">
        <w:tab/>
        <w:t>u-mama</w:t>
      </w:r>
      <w:r w:rsidRPr="00FC3271">
        <w:tab/>
        <w:t>a-yi-phek-el-w-a-yo</w:t>
      </w:r>
      <w:r w:rsidRPr="00FC3271">
        <w:tab/>
        <w:t>i-mnandi.</w:t>
      </w:r>
      <w:r w:rsidRPr="00FC3271">
        <w:br/>
      </w:r>
      <w:r w:rsidRPr="00FC3271">
        <w:tab/>
      </w:r>
      <w:r w:rsidRPr="00FC3271">
        <w:tab/>
        <w:t>9-meat</w:t>
      </w:r>
      <w:r w:rsidRPr="00FC3271">
        <w:tab/>
        <w:t>1a-mother</w:t>
      </w:r>
      <w:r w:rsidRPr="00FC3271">
        <w:tab/>
      </w:r>
      <w:r w:rsidRPr="00FC3271">
        <w:rPr>
          <w:smallCaps/>
        </w:rPr>
        <w:t>rel.1sm</w:t>
      </w:r>
      <w:r w:rsidRPr="00FC3271">
        <w:t>-</w:t>
      </w:r>
      <w:r w:rsidRPr="00FC3271">
        <w:rPr>
          <w:smallCaps/>
        </w:rPr>
        <w:t>9om</w:t>
      </w:r>
      <w:r w:rsidRPr="00FC3271">
        <w:t>-cook-</w:t>
      </w:r>
      <w:r w:rsidRPr="00FC3271">
        <w:rPr>
          <w:smallCaps/>
        </w:rPr>
        <w:t>appl</w:t>
      </w:r>
      <w:r w:rsidRPr="00FC3271">
        <w:t>-</w:t>
      </w:r>
      <w:r w:rsidRPr="00FC3271">
        <w:rPr>
          <w:smallCaps/>
        </w:rPr>
        <w:t>pass-fv-rs</w:t>
      </w:r>
      <w:r w:rsidRPr="00FC3271">
        <w:tab/>
      </w:r>
      <w:r w:rsidRPr="00FC3271">
        <w:rPr>
          <w:smallCaps/>
        </w:rPr>
        <w:t>9sm</w:t>
      </w:r>
      <w:r w:rsidRPr="00FC3271">
        <w:t>-tasty</w:t>
      </w:r>
      <w:r w:rsidRPr="00FC3271">
        <w:br/>
      </w:r>
      <w:r w:rsidRPr="00FC3271">
        <w:tab/>
      </w:r>
      <w:r w:rsidRPr="00FC3271">
        <w:tab/>
        <w:t>(lit) ‘The meat that mother is being cooked (it) for is tasty.’</w:t>
      </w:r>
    </w:p>
    <w:p w14:paraId="7D53300A" w14:textId="77777777" w:rsidR="0020007F" w:rsidRPr="00FC3271" w:rsidRDefault="0020007F" w:rsidP="0020007F">
      <w:pPr>
        <w:widowControl w:val="0"/>
        <w:tabs>
          <w:tab w:val="left" w:pos="567"/>
          <w:tab w:val="left" w:pos="1134"/>
          <w:tab w:val="left" w:pos="2127"/>
          <w:tab w:val="left" w:pos="3261"/>
          <w:tab w:val="left" w:pos="6946"/>
        </w:tabs>
        <w:autoSpaceDE w:val="0"/>
        <w:autoSpaceDN w:val="0"/>
        <w:adjustRightInd w:val="0"/>
      </w:pPr>
    </w:p>
    <w:p w14:paraId="52F0AB9E" w14:textId="2B4D6677" w:rsidR="00AB64B9" w:rsidRDefault="0020007F" w:rsidP="0020007F">
      <w:pPr>
        <w:widowControl w:val="0"/>
        <w:tabs>
          <w:tab w:val="left" w:pos="567"/>
          <w:tab w:val="left" w:pos="1134"/>
          <w:tab w:val="left" w:pos="2127"/>
          <w:tab w:val="left" w:pos="3402"/>
          <w:tab w:val="left" w:pos="6521"/>
        </w:tabs>
        <w:autoSpaceDE w:val="0"/>
        <w:autoSpaceDN w:val="0"/>
        <w:adjustRightInd w:val="0"/>
      </w:pPr>
      <w:r w:rsidRPr="00FC3271">
        <w:tab/>
        <w:t>b.</w:t>
      </w:r>
      <w:r w:rsidRPr="00FC3271">
        <w:tab/>
        <w:t>I-mali</w:t>
      </w:r>
      <w:r w:rsidRPr="00FC3271">
        <w:tab/>
        <w:t>aba-ntwana</w:t>
      </w:r>
      <w:r w:rsidRPr="00FC3271">
        <w:tab/>
        <w:t>a-ba-yi-nik-w-a-yo</w:t>
      </w:r>
      <w:r w:rsidRPr="00FC3271">
        <w:tab/>
      </w:r>
      <w:r w:rsidRPr="00FC3271">
        <w:br/>
      </w:r>
      <w:r w:rsidRPr="00FC3271">
        <w:tab/>
      </w:r>
      <w:r w:rsidRPr="00FC3271">
        <w:tab/>
        <w:t>9-money</w:t>
      </w:r>
      <w:r w:rsidRPr="00FC3271">
        <w:tab/>
        <w:t>2.children</w:t>
      </w:r>
      <w:r w:rsidRPr="00FC3271">
        <w:tab/>
      </w:r>
      <w:r w:rsidRPr="00FC3271">
        <w:rPr>
          <w:smallCaps/>
        </w:rPr>
        <w:t>rm-2sm-9om</w:t>
      </w:r>
      <w:r w:rsidRPr="00FC3271">
        <w:t>-give-</w:t>
      </w:r>
      <w:r w:rsidRPr="00FC3271">
        <w:rPr>
          <w:smallCaps/>
        </w:rPr>
        <w:t>pass-fv-rs</w:t>
      </w:r>
      <w:r w:rsidRPr="00FC3271">
        <w:tab/>
      </w:r>
      <w:r w:rsidR="00AB64B9" w:rsidRPr="00AB64B9">
        <w:t xml:space="preserve"> </w:t>
      </w:r>
    </w:p>
    <w:p w14:paraId="4C0FFFFB" w14:textId="77777777" w:rsidR="00AB64B9" w:rsidRDefault="00AB64B9" w:rsidP="0020007F">
      <w:pPr>
        <w:widowControl w:val="0"/>
        <w:tabs>
          <w:tab w:val="left" w:pos="567"/>
          <w:tab w:val="left" w:pos="1134"/>
          <w:tab w:val="left" w:pos="2127"/>
          <w:tab w:val="left" w:pos="3402"/>
          <w:tab w:val="left" w:pos="6521"/>
        </w:tabs>
        <w:autoSpaceDE w:val="0"/>
        <w:autoSpaceDN w:val="0"/>
        <w:adjustRightInd w:val="0"/>
      </w:pPr>
      <w:r>
        <w:tab/>
      </w:r>
      <w:r>
        <w:tab/>
      </w:r>
      <w:r w:rsidRPr="00FC3271">
        <w:t>ng-e-ya-mi.</w:t>
      </w:r>
    </w:p>
    <w:p w14:paraId="7B66F2E8" w14:textId="7BF62210" w:rsidR="0020007F" w:rsidRPr="00FC3271" w:rsidRDefault="00AB64B9" w:rsidP="0020007F">
      <w:pPr>
        <w:widowControl w:val="0"/>
        <w:tabs>
          <w:tab w:val="left" w:pos="567"/>
          <w:tab w:val="left" w:pos="1134"/>
          <w:tab w:val="left" w:pos="2127"/>
          <w:tab w:val="left" w:pos="3402"/>
          <w:tab w:val="left" w:pos="6521"/>
        </w:tabs>
        <w:autoSpaceDE w:val="0"/>
        <w:autoSpaceDN w:val="0"/>
        <w:adjustRightInd w:val="0"/>
      </w:pPr>
      <w:r>
        <w:tab/>
      </w:r>
      <w:r>
        <w:tab/>
      </w:r>
      <w:r w:rsidRPr="00FC3271">
        <w:rPr>
          <w:smallCaps/>
        </w:rPr>
        <w:t>cop</w:t>
      </w:r>
      <w:r w:rsidRPr="00FC3271">
        <w:t>-9.</w:t>
      </w:r>
      <w:r w:rsidRPr="00FC3271">
        <w:rPr>
          <w:smallCaps/>
        </w:rPr>
        <w:t>rel</w:t>
      </w:r>
      <w:r w:rsidRPr="00FC3271">
        <w:t>-</w:t>
      </w:r>
      <w:r w:rsidR="0020007F" w:rsidRPr="00FC3271">
        <w:t>9.</w:t>
      </w:r>
      <w:r w:rsidR="0020007F" w:rsidRPr="00FC3271">
        <w:rPr>
          <w:smallCaps/>
        </w:rPr>
        <w:t>poss</w:t>
      </w:r>
      <w:r w:rsidR="0020007F" w:rsidRPr="00FC3271">
        <w:t>-</w:t>
      </w:r>
      <w:r w:rsidR="0020007F" w:rsidRPr="00FC3271">
        <w:rPr>
          <w:smallCaps/>
        </w:rPr>
        <w:t>1sg</w:t>
      </w:r>
      <w:r w:rsidR="0020007F" w:rsidRPr="00FC3271">
        <w:br/>
      </w:r>
      <w:r w:rsidR="0020007F" w:rsidRPr="00FC3271">
        <w:tab/>
      </w:r>
      <w:r w:rsidR="0020007F" w:rsidRPr="00FC3271">
        <w:tab/>
        <w:t>(lit.) ‘The money that the children are given (it) is mine.’</w:t>
      </w:r>
    </w:p>
    <w:p w14:paraId="37819F0D" w14:textId="77777777" w:rsidR="0020007F" w:rsidRPr="00FC3271" w:rsidRDefault="0020007F" w:rsidP="0020007F">
      <w:pPr>
        <w:widowControl w:val="0"/>
        <w:tabs>
          <w:tab w:val="left" w:pos="567"/>
          <w:tab w:val="left" w:pos="1134"/>
        </w:tabs>
        <w:autoSpaceDE w:val="0"/>
        <w:autoSpaceDN w:val="0"/>
        <w:adjustRightInd w:val="0"/>
      </w:pPr>
    </w:p>
    <w:p w14:paraId="02BF7770" w14:textId="64C7FDB3" w:rsidR="0020007F" w:rsidRPr="00FC3271" w:rsidRDefault="0020007F" w:rsidP="0020007F">
      <w:pPr>
        <w:widowControl w:val="0"/>
        <w:tabs>
          <w:tab w:val="left" w:pos="567"/>
          <w:tab w:val="left" w:pos="1134"/>
        </w:tabs>
        <w:autoSpaceDE w:val="0"/>
        <w:autoSpaceDN w:val="0"/>
        <w:adjustRightInd w:val="0"/>
      </w:pPr>
      <w:r w:rsidRPr="00FC3271">
        <w:t>(</w:t>
      </w:r>
      <w:r w:rsidR="009D3A42">
        <w:fldChar w:fldCharType="begin"/>
      </w:r>
      <w:r w:rsidR="00E33CA6">
        <w:instrText xml:space="preserve"> SEQ ( \* ARABIC </w:instrText>
      </w:r>
      <w:r w:rsidR="009D3A42">
        <w:fldChar w:fldCharType="separate"/>
      </w:r>
      <w:r w:rsidR="00F5549A">
        <w:rPr>
          <w:noProof/>
        </w:rPr>
        <w:t>14</w:t>
      </w:r>
      <w:r w:rsidR="009D3A42">
        <w:rPr>
          <w:noProof/>
        </w:rPr>
        <w:fldChar w:fldCharType="end"/>
      </w:r>
      <w:r w:rsidRPr="00FC3271">
        <w:t>)</w:t>
      </w:r>
      <w:r>
        <w:t xml:space="preserve"> </w:t>
      </w:r>
      <w:r w:rsidR="00A15B29">
        <w:t>[</w:t>
      </w:r>
      <w:r w:rsidR="000900DE" w:rsidRPr="007E1BE6">
        <w:t>R</w:t>
      </w:r>
      <w:r w:rsidR="00055311" w:rsidRPr="007E1BE6">
        <w:t>-</w:t>
      </w:r>
      <w:r w:rsidR="000900DE" w:rsidRPr="007E1BE6">
        <w:t>relative</w:t>
      </w:r>
      <w:r w:rsidR="00055311" w:rsidRPr="007E1BE6">
        <w:t xml:space="preserve">, </w:t>
      </w:r>
      <w:r w:rsidR="000900DE" w:rsidRPr="007E1BE6">
        <w:t xml:space="preserve"> Th passive</w:t>
      </w:r>
      <w:r w:rsidR="00A15B29">
        <w:t>]</w:t>
      </w:r>
    </w:p>
    <w:p w14:paraId="0655C2A2" w14:textId="77777777" w:rsidR="0020007F" w:rsidRPr="00FC3271" w:rsidRDefault="0020007F" w:rsidP="0020007F">
      <w:pPr>
        <w:widowControl w:val="0"/>
        <w:tabs>
          <w:tab w:val="left" w:pos="567"/>
          <w:tab w:val="left" w:pos="1134"/>
          <w:tab w:val="left" w:pos="2268"/>
          <w:tab w:val="left" w:pos="3261"/>
          <w:tab w:val="left" w:pos="7088"/>
        </w:tabs>
        <w:autoSpaceDE w:val="0"/>
        <w:autoSpaceDN w:val="0"/>
        <w:adjustRightInd w:val="0"/>
      </w:pPr>
      <w:r w:rsidRPr="00FC3271">
        <w:tab/>
        <w:t>a.</w:t>
      </w:r>
      <w:r w:rsidRPr="00FC3271">
        <w:tab/>
      </w:r>
      <w:r w:rsidRPr="00995F69">
        <w:t>* U-mama</w:t>
      </w:r>
      <w:r w:rsidRPr="00995F69">
        <w:tab/>
        <w:t>i-nyama</w:t>
      </w:r>
      <w:r w:rsidRPr="00995F69">
        <w:tab/>
        <w:t>e-m-phek-el-w-a-yo</w:t>
      </w:r>
      <w:r w:rsidRPr="00995F69">
        <w:tab/>
        <w:t>u-kathele.</w:t>
      </w:r>
      <w:r w:rsidRPr="00FC3271">
        <w:br/>
      </w:r>
      <w:r w:rsidRPr="00FC3271">
        <w:tab/>
      </w:r>
      <w:r w:rsidRPr="00FC3271">
        <w:tab/>
        <w:t>1a-mother</w:t>
      </w:r>
      <w:r w:rsidRPr="00FC3271">
        <w:tab/>
        <w:t>9-meat</w:t>
      </w:r>
      <w:r w:rsidRPr="00FC3271">
        <w:tab/>
      </w:r>
      <w:r w:rsidRPr="00FC3271">
        <w:rPr>
          <w:smallCaps/>
        </w:rPr>
        <w:t>rel.9sm-1om</w:t>
      </w:r>
      <w:r w:rsidRPr="00FC3271">
        <w:t>-cook-</w:t>
      </w:r>
      <w:r w:rsidRPr="00FC3271">
        <w:rPr>
          <w:smallCaps/>
        </w:rPr>
        <w:t>appl-pass-fv-rs</w:t>
      </w:r>
      <w:r w:rsidRPr="00FC3271">
        <w:tab/>
      </w:r>
      <w:r w:rsidRPr="00FC3271">
        <w:rPr>
          <w:smallCaps/>
        </w:rPr>
        <w:t>1sm</w:t>
      </w:r>
      <w:r w:rsidRPr="00FC3271">
        <w:t>-tired</w:t>
      </w:r>
      <w:r w:rsidRPr="00FC3271">
        <w:br/>
      </w:r>
      <w:r w:rsidRPr="00FC3271">
        <w:tab/>
      </w:r>
      <w:r w:rsidRPr="00FC3271">
        <w:tab/>
        <w:t>‘Mother for whom the meat is being cooked (it) is tired.’</w:t>
      </w:r>
    </w:p>
    <w:p w14:paraId="23186426" w14:textId="77777777" w:rsidR="0020007F" w:rsidRPr="00FC3271" w:rsidRDefault="0020007F" w:rsidP="0020007F">
      <w:pPr>
        <w:widowControl w:val="0"/>
        <w:tabs>
          <w:tab w:val="left" w:pos="567"/>
          <w:tab w:val="left" w:pos="1134"/>
        </w:tabs>
        <w:autoSpaceDE w:val="0"/>
        <w:autoSpaceDN w:val="0"/>
        <w:adjustRightInd w:val="0"/>
      </w:pPr>
    </w:p>
    <w:p w14:paraId="72574C08" w14:textId="33ECD90F" w:rsidR="00A15B29" w:rsidRDefault="0020007F" w:rsidP="0020007F">
      <w:pPr>
        <w:widowControl w:val="0"/>
        <w:tabs>
          <w:tab w:val="left" w:pos="567"/>
          <w:tab w:val="left" w:pos="1134"/>
          <w:tab w:val="left" w:pos="2694"/>
          <w:tab w:val="left" w:pos="3686"/>
          <w:tab w:val="left" w:pos="6804"/>
        </w:tabs>
        <w:autoSpaceDE w:val="0"/>
        <w:autoSpaceDN w:val="0"/>
        <w:adjustRightInd w:val="0"/>
      </w:pPr>
      <w:r w:rsidRPr="00FC3271">
        <w:tab/>
        <w:t>b.</w:t>
      </w:r>
      <w:r w:rsidRPr="00FC3271">
        <w:tab/>
        <w:t>* Aba-ntwana</w:t>
      </w:r>
      <w:r w:rsidRPr="00FC3271">
        <w:tab/>
        <w:t>i-mali</w:t>
      </w:r>
      <w:r w:rsidRPr="00FC3271">
        <w:tab/>
        <w:t>e-ba-nik-w-a-yo</w:t>
      </w:r>
      <w:r w:rsidRPr="00FC3271">
        <w:tab/>
      </w:r>
      <w:r w:rsidRPr="00FC3271">
        <w:br/>
      </w:r>
      <w:r w:rsidRPr="00FC3271">
        <w:tab/>
      </w:r>
      <w:r w:rsidRPr="00FC3271">
        <w:tab/>
        <w:t>2-children</w:t>
      </w:r>
      <w:r w:rsidRPr="00FC3271">
        <w:tab/>
        <w:t>9-money</w:t>
      </w:r>
      <w:r w:rsidRPr="00FC3271">
        <w:tab/>
      </w:r>
      <w:r w:rsidRPr="00FC3271">
        <w:rPr>
          <w:smallCaps/>
        </w:rPr>
        <w:t>rel.9sm-2om</w:t>
      </w:r>
      <w:r w:rsidRPr="00FC3271">
        <w:t>-give-</w:t>
      </w:r>
      <w:r w:rsidRPr="00FC3271">
        <w:rPr>
          <w:smallCaps/>
        </w:rPr>
        <w:t>pass-fv-rs</w:t>
      </w:r>
      <w:r w:rsidRPr="00FC3271">
        <w:tab/>
      </w:r>
      <w:r w:rsidR="00A15B29" w:rsidRPr="00A15B29">
        <w:t xml:space="preserve"> </w:t>
      </w:r>
    </w:p>
    <w:p w14:paraId="4F694312" w14:textId="77777777" w:rsidR="00A15B29" w:rsidRDefault="00A15B29" w:rsidP="0020007F">
      <w:pPr>
        <w:widowControl w:val="0"/>
        <w:tabs>
          <w:tab w:val="left" w:pos="567"/>
          <w:tab w:val="left" w:pos="1134"/>
          <w:tab w:val="left" w:pos="2694"/>
          <w:tab w:val="left" w:pos="3686"/>
          <w:tab w:val="left" w:pos="6804"/>
        </w:tabs>
        <w:autoSpaceDE w:val="0"/>
        <w:autoSpaceDN w:val="0"/>
        <w:adjustRightInd w:val="0"/>
      </w:pPr>
      <w:r>
        <w:tab/>
      </w:r>
      <w:r>
        <w:tab/>
      </w:r>
      <w:r w:rsidRPr="00FC3271">
        <w:t>ba-ya-jabul-a.</w:t>
      </w:r>
    </w:p>
    <w:p w14:paraId="79C6BF1D" w14:textId="0193F989" w:rsidR="0020007F" w:rsidRPr="00FC3271" w:rsidRDefault="00A15B29" w:rsidP="0020007F">
      <w:pPr>
        <w:widowControl w:val="0"/>
        <w:tabs>
          <w:tab w:val="left" w:pos="567"/>
          <w:tab w:val="left" w:pos="1134"/>
          <w:tab w:val="left" w:pos="2694"/>
          <w:tab w:val="left" w:pos="3686"/>
          <w:tab w:val="left" w:pos="6804"/>
        </w:tabs>
        <w:autoSpaceDE w:val="0"/>
        <w:autoSpaceDN w:val="0"/>
        <w:adjustRightInd w:val="0"/>
      </w:pPr>
      <w:r>
        <w:tab/>
      </w:r>
      <w:r>
        <w:tab/>
      </w:r>
      <w:r w:rsidRPr="00FC3271">
        <w:rPr>
          <w:smallCaps/>
        </w:rPr>
        <w:t>2sm</w:t>
      </w:r>
      <w:r w:rsidRPr="00FC3271">
        <w:t>-</w:t>
      </w:r>
      <w:r w:rsidRPr="00FC3271">
        <w:rPr>
          <w:smallCaps/>
        </w:rPr>
        <w:t>dj</w:t>
      </w:r>
      <w:r w:rsidRPr="00FC3271">
        <w:t>-</w:t>
      </w:r>
      <w:r w:rsidR="0020007F" w:rsidRPr="00FC3271">
        <w:t>be.happy-</w:t>
      </w:r>
      <w:r w:rsidR="0020007F" w:rsidRPr="00FC3271">
        <w:rPr>
          <w:smallCaps/>
        </w:rPr>
        <w:t>fv</w:t>
      </w:r>
      <w:r w:rsidR="0020007F" w:rsidRPr="00FC3271">
        <w:br/>
      </w:r>
      <w:r w:rsidR="0020007F" w:rsidRPr="00FC3271">
        <w:tab/>
      </w:r>
      <w:r w:rsidR="0020007F" w:rsidRPr="00FC3271">
        <w:tab/>
        <w:t>‘The children to whom the money is given are happy.’</w:t>
      </w:r>
    </w:p>
    <w:p w14:paraId="589EAAC4" w14:textId="77777777" w:rsidR="0020007F" w:rsidRPr="00FC3271" w:rsidRDefault="0020007F" w:rsidP="0020007F">
      <w:pPr>
        <w:widowControl w:val="0"/>
        <w:tabs>
          <w:tab w:val="left" w:pos="567"/>
          <w:tab w:val="left" w:pos="1134"/>
        </w:tabs>
        <w:autoSpaceDE w:val="0"/>
        <w:autoSpaceDN w:val="0"/>
        <w:adjustRightInd w:val="0"/>
      </w:pPr>
    </w:p>
    <w:p w14:paraId="5A0A00BC" w14:textId="77777777" w:rsidR="0020007F" w:rsidRPr="00C074A4" w:rsidRDefault="0020007F" w:rsidP="0020007F">
      <w:pPr>
        <w:tabs>
          <w:tab w:val="left" w:pos="567"/>
          <w:tab w:val="left" w:pos="1134"/>
        </w:tabs>
      </w:pPr>
      <w:r>
        <w:t>Lubukusu (Justine Sikuku p.c. July 2015)</w:t>
      </w:r>
    </w:p>
    <w:p w14:paraId="4CCB1CD7" w14:textId="2B8748FC" w:rsidR="0020007F" w:rsidRDefault="0020007F" w:rsidP="0020007F">
      <w:pPr>
        <w:tabs>
          <w:tab w:val="left" w:pos="567"/>
          <w:tab w:val="left" w:pos="1134"/>
        </w:tabs>
      </w:pPr>
      <w:bookmarkStart w:id="11" w:name="_Ref299715418"/>
      <w:r w:rsidRPr="00496F73">
        <w:t>(</w:t>
      </w:r>
      <w:r w:rsidR="009D3A42">
        <w:fldChar w:fldCharType="begin"/>
      </w:r>
      <w:r w:rsidR="00E33CA6">
        <w:instrText xml:space="preserve"> SEQ ( \* ARABIC </w:instrText>
      </w:r>
      <w:r w:rsidR="009D3A42">
        <w:fldChar w:fldCharType="separate"/>
      </w:r>
      <w:r w:rsidR="00F5549A">
        <w:rPr>
          <w:noProof/>
        </w:rPr>
        <w:t>15</w:t>
      </w:r>
      <w:r w:rsidR="009D3A42">
        <w:rPr>
          <w:noProof/>
        </w:rPr>
        <w:fldChar w:fldCharType="end"/>
      </w:r>
      <w:bookmarkEnd w:id="11"/>
      <w:r w:rsidRPr="00496F73">
        <w:t>)</w:t>
      </w:r>
      <w:r>
        <w:tab/>
        <w:t>a</w:t>
      </w:r>
      <w:r w:rsidRPr="00C074A4">
        <w:t xml:space="preserve">. </w:t>
      </w:r>
      <w:r w:rsidR="00A15B29">
        <w:t>[</w:t>
      </w:r>
      <w:r w:rsidR="000900DE" w:rsidRPr="007E1BE6">
        <w:t>Th</w:t>
      </w:r>
      <w:r w:rsidR="00055311" w:rsidRPr="007E1BE6">
        <w:t>-</w:t>
      </w:r>
      <w:r w:rsidR="000900DE" w:rsidRPr="007E1BE6">
        <w:t>relative</w:t>
      </w:r>
      <w:r w:rsidR="00055311" w:rsidRPr="007E1BE6">
        <w:t>,</w:t>
      </w:r>
      <w:r w:rsidR="000900DE" w:rsidRPr="007E1BE6">
        <w:t xml:space="preserve"> R passive</w:t>
      </w:r>
      <w:r w:rsidR="00A15B29">
        <w:t>]</w:t>
      </w:r>
    </w:p>
    <w:p w14:paraId="271E3734" w14:textId="77777777" w:rsidR="0020007F" w:rsidRPr="003067D1" w:rsidRDefault="0020007F" w:rsidP="0020007F">
      <w:pPr>
        <w:tabs>
          <w:tab w:val="left" w:pos="567"/>
          <w:tab w:val="left" w:pos="1134"/>
        </w:tabs>
        <w:rPr>
          <w:smallCaps/>
        </w:rPr>
      </w:pPr>
      <w:r>
        <w:tab/>
      </w:r>
      <w:r>
        <w:tab/>
        <w:t>chi-kaafu</w:t>
      </w:r>
      <w:r>
        <w:tab/>
      </w:r>
      <w:r w:rsidRPr="00C074A4">
        <w:t>n</w:t>
      </w:r>
      <w:r>
        <w:t>i-cho</w:t>
      </w:r>
      <w:r>
        <w:tab/>
        <w:t>baa-sooreri</w:t>
      </w:r>
      <w:r>
        <w:tab/>
        <w:t>ba-a-eeb-w-a</w:t>
      </w:r>
      <w:r>
        <w:br/>
      </w:r>
      <w:r>
        <w:tab/>
      </w:r>
      <w:r>
        <w:tab/>
        <w:t>10-cows</w:t>
      </w:r>
      <w:r>
        <w:tab/>
      </w:r>
      <w:r w:rsidRPr="003067D1">
        <w:rPr>
          <w:smallCaps/>
        </w:rPr>
        <w:t>rel</w:t>
      </w:r>
      <w:r>
        <w:t>-10</w:t>
      </w:r>
      <w:r>
        <w:tab/>
        <w:t>2-boys</w:t>
      </w:r>
      <w:r>
        <w:tab/>
      </w:r>
      <w:r w:rsidRPr="003067D1">
        <w:rPr>
          <w:smallCaps/>
        </w:rPr>
        <w:t>2sm-pst-</w:t>
      </w:r>
      <w:r>
        <w:t>give-</w:t>
      </w:r>
      <w:r w:rsidRPr="003067D1">
        <w:rPr>
          <w:smallCaps/>
        </w:rPr>
        <w:t>pass-fv</w:t>
      </w:r>
      <w:r>
        <w:br/>
      </w:r>
      <w:r>
        <w:tab/>
      </w:r>
      <w:r>
        <w:tab/>
        <w:t>‘</w:t>
      </w:r>
      <w:r w:rsidRPr="00C074A4">
        <w:t>th</w:t>
      </w:r>
      <w:r>
        <w:t>e cows that the boys were given’</w:t>
      </w:r>
    </w:p>
    <w:p w14:paraId="4D388A3A" w14:textId="77777777" w:rsidR="0020007F" w:rsidRPr="00C074A4" w:rsidRDefault="0020007F" w:rsidP="0020007F">
      <w:pPr>
        <w:tabs>
          <w:tab w:val="left" w:pos="567"/>
          <w:tab w:val="left" w:pos="1134"/>
        </w:tabs>
      </w:pPr>
    </w:p>
    <w:p w14:paraId="0D1B9FBA" w14:textId="55AECEA9" w:rsidR="0020007F" w:rsidRPr="00C074A4" w:rsidRDefault="0020007F" w:rsidP="0020007F">
      <w:pPr>
        <w:tabs>
          <w:tab w:val="left" w:pos="567"/>
          <w:tab w:val="left" w:pos="1134"/>
        </w:tabs>
      </w:pPr>
      <w:r>
        <w:tab/>
        <w:t>b</w:t>
      </w:r>
      <w:r w:rsidRPr="00C074A4">
        <w:t>.</w:t>
      </w:r>
      <w:r>
        <w:t xml:space="preserve"> </w:t>
      </w:r>
      <w:r w:rsidR="00A15B29">
        <w:t>[</w:t>
      </w:r>
      <w:r w:rsidR="000900DE" w:rsidRPr="007E1BE6">
        <w:t>R</w:t>
      </w:r>
      <w:r w:rsidR="00055311" w:rsidRPr="007E1BE6">
        <w:t>-</w:t>
      </w:r>
      <w:r w:rsidR="000900DE" w:rsidRPr="007E1BE6">
        <w:t>relative</w:t>
      </w:r>
      <w:r w:rsidR="00055311" w:rsidRPr="007E1BE6">
        <w:t xml:space="preserve">, </w:t>
      </w:r>
      <w:r w:rsidR="000900DE" w:rsidRPr="007E1BE6">
        <w:t>Th passive</w:t>
      </w:r>
      <w:r w:rsidR="00A15B29">
        <w:t>]</w:t>
      </w:r>
    </w:p>
    <w:p w14:paraId="77CB4F13" w14:textId="77777777" w:rsidR="0020007F" w:rsidRPr="00C074A4" w:rsidRDefault="0020007F" w:rsidP="0020007F">
      <w:pPr>
        <w:tabs>
          <w:tab w:val="left" w:pos="567"/>
          <w:tab w:val="left" w:pos="1134"/>
          <w:tab w:val="left" w:pos="2552"/>
          <w:tab w:val="left" w:pos="3261"/>
          <w:tab w:val="left" w:pos="4253"/>
        </w:tabs>
      </w:pPr>
      <w:r>
        <w:tab/>
      </w:r>
      <w:r>
        <w:tab/>
      </w:r>
      <w:r w:rsidRPr="00995F69">
        <w:t>* baa-sooreri</w:t>
      </w:r>
      <w:r w:rsidRPr="00995F69">
        <w:tab/>
        <w:t>ni-bo</w:t>
      </w:r>
      <w:r w:rsidRPr="00995F69">
        <w:tab/>
        <w:t>chi-kaafu</w:t>
      </w:r>
      <w:r w:rsidRPr="00995F69">
        <w:tab/>
        <w:t>cha-a-eeb-w-a</w:t>
      </w:r>
      <w:r w:rsidRPr="008947D8">
        <w:rPr>
          <w:b/>
        </w:rPr>
        <w:br/>
      </w:r>
      <w:r>
        <w:tab/>
      </w:r>
      <w:r>
        <w:tab/>
        <w:t xml:space="preserve">   2-boys</w:t>
      </w:r>
      <w:r>
        <w:tab/>
      </w:r>
      <w:r w:rsidRPr="003067D1">
        <w:rPr>
          <w:smallCaps/>
        </w:rPr>
        <w:t>rel</w:t>
      </w:r>
      <w:r>
        <w:t>-2</w:t>
      </w:r>
      <w:r>
        <w:tab/>
        <w:t>10-cows</w:t>
      </w:r>
      <w:r>
        <w:tab/>
      </w:r>
      <w:r w:rsidRPr="003067D1">
        <w:rPr>
          <w:smallCaps/>
        </w:rPr>
        <w:t>10sm-pst</w:t>
      </w:r>
      <w:r>
        <w:t>-give-</w:t>
      </w:r>
      <w:r w:rsidRPr="003067D1">
        <w:rPr>
          <w:smallCaps/>
        </w:rPr>
        <w:t>pass-fv</w:t>
      </w:r>
    </w:p>
    <w:p w14:paraId="4DA5880F" w14:textId="77777777" w:rsidR="0020007F" w:rsidRPr="00C074A4" w:rsidRDefault="0020007F" w:rsidP="0020007F">
      <w:pPr>
        <w:tabs>
          <w:tab w:val="left" w:pos="567"/>
          <w:tab w:val="left" w:pos="1134"/>
        </w:tabs>
      </w:pPr>
      <w:r>
        <w:tab/>
      </w:r>
      <w:r>
        <w:tab/>
        <w:t>‘the boys who the cows were given to’</w:t>
      </w:r>
    </w:p>
    <w:p w14:paraId="6261808A" w14:textId="77777777" w:rsidR="0020007F" w:rsidRDefault="0020007F" w:rsidP="0020007F">
      <w:pPr>
        <w:autoSpaceDE w:val="0"/>
        <w:autoSpaceDN w:val="0"/>
        <w:adjustRightInd w:val="0"/>
        <w:rPr>
          <w:bCs/>
        </w:rPr>
      </w:pPr>
    </w:p>
    <w:p w14:paraId="518D06D9" w14:textId="46936B46" w:rsidR="0020007F" w:rsidRPr="00FC3271" w:rsidRDefault="00BE1AC6" w:rsidP="0020007F">
      <w:pPr>
        <w:autoSpaceDE w:val="0"/>
        <w:autoSpaceDN w:val="0"/>
        <w:adjustRightInd w:val="0"/>
      </w:pPr>
      <w:r>
        <w:lastRenderedPageBreak/>
        <w:t>We summarise this asymmetry as the</w:t>
      </w:r>
      <w:r w:rsidR="00AC1F7C">
        <w:t xml:space="preserve"> constraint in </w:t>
      </w:r>
      <w:r w:rsidR="009D3A42">
        <w:fldChar w:fldCharType="begin"/>
      </w:r>
      <w:r w:rsidR="00AC1F7C">
        <w:instrText xml:space="preserve"> REF _Ref311270752 \h </w:instrText>
      </w:r>
      <w:r w:rsidR="009D3A42">
        <w:fldChar w:fldCharType="separate"/>
      </w:r>
      <w:r w:rsidR="00F5549A" w:rsidRPr="00496F73">
        <w:t>(</w:t>
      </w:r>
      <w:r w:rsidR="00F5549A">
        <w:rPr>
          <w:noProof/>
        </w:rPr>
        <w:t>16</w:t>
      </w:r>
      <w:r w:rsidR="009D3A42">
        <w:fldChar w:fldCharType="end"/>
      </w:r>
      <w:r w:rsidR="00AC1F7C">
        <w:t>)</w:t>
      </w:r>
      <w:r w:rsidR="00055311">
        <w:t xml:space="preserve"> (in the following we use </w:t>
      </w:r>
      <w:r w:rsidR="00055311" w:rsidRPr="00A15B29">
        <w:rPr>
          <w:i/>
        </w:rPr>
        <w:t>extraction</w:t>
      </w:r>
      <w:r w:rsidR="00055311">
        <w:t xml:space="preserve"> as a cover term for A-bar movement to the C-domain)</w:t>
      </w:r>
      <w:r w:rsidR="00AC1F7C">
        <w:t>:</w:t>
      </w:r>
      <w:r w:rsidR="00CE1D69">
        <w:rPr>
          <w:rStyle w:val="FootnoteReference"/>
        </w:rPr>
        <w:footnoteReference w:id="4"/>
      </w:r>
    </w:p>
    <w:p w14:paraId="2A4C8F12" w14:textId="77777777" w:rsidR="0020007F" w:rsidRDefault="0020007F" w:rsidP="0020007F">
      <w:pPr>
        <w:autoSpaceDE w:val="0"/>
        <w:autoSpaceDN w:val="0"/>
        <w:adjustRightInd w:val="0"/>
      </w:pPr>
    </w:p>
    <w:p w14:paraId="56197004" w14:textId="79985872" w:rsidR="00995F69" w:rsidRPr="00FC3271" w:rsidRDefault="00995F69" w:rsidP="00995F69">
      <w:pPr>
        <w:autoSpaceDE w:val="0"/>
        <w:autoSpaceDN w:val="0"/>
        <w:adjustRightInd w:val="0"/>
        <w:rPr>
          <w:b/>
        </w:rPr>
      </w:pPr>
      <w:bookmarkStart w:id="12" w:name="_Ref311270752"/>
      <w:r w:rsidRPr="00496F73">
        <w:t>(</w:t>
      </w:r>
      <w:r w:rsidR="009D3A42">
        <w:fldChar w:fldCharType="begin"/>
      </w:r>
      <w:r w:rsidR="00E33CA6">
        <w:instrText xml:space="preserve"> SEQ ( \* ARABIC </w:instrText>
      </w:r>
      <w:r w:rsidR="009D3A42">
        <w:fldChar w:fldCharType="separate"/>
      </w:r>
      <w:r w:rsidR="00F5549A">
        <w:rPr>
          <w:noProof/>
        </w:rPr>
        <w:t>16</w:t>
      </w:r>
      <w:r w:rsidR="009D3A42">
        <w:rPr>
          <w:noProof/>
        </w:rPr>
        <w:fldChar w:fldCharType="end"/>
      </w:r>
      <w:bookmarkEnd w:id="12"/>
      <w:r>
        <w:rPr>
          <w:noProof/>
        </w:rPr>
        <w:t>)</w:t>
      </w:r>
      <w:r>
        <w:rPr>
          <w:noProof/>
        </w:rPr>
        <w:tab/>
      </w:r>
      <w:r w:rsidR="00093BD0">
        <w:rPr>
          <w:noProof/>
        </w:rPr>
        <w:t xml:space="preserve">Double object </w:t>
      </w:r>
      <w:r w:rsidR="00831658">
        <w:rPr>
          <w:noProof/>
        </w:rPr>
        <w:t>movement</w:t>
      </w:r>
      <w:r w:rsidR="002C18C5">
        <w:rPr>
          <w:noProof/>
        </w:rPr>
        <w:t xml:space="preserve"> asymmetry (</w:t>
      </w:r>
      <w:r w:rsidR="00831658">
        <w:rPr>
          <w:noProof/>
        </w:rPr>
        <w:t>DOMA</w:t>
      </w:r>
      <w:r w:rsidR="00093BD0">
        <w:rPr>
          <w:noProof/>
        </w:rPr>
        <w:t>)</w:t>
      </w:r>
    </w:p>
    <w:p w14:paraId="28EB386C" w14:textId="1172EAF9" w:rsidR="00995F69" w:rsidRPr="00FC3271" w:rsidRDefault="00995F69" w:rsidP="00995F69">
      <w:pPr>
        <w:autoSpaceDE w:val="0"/>
        <w:autoSpaceDN w:val="0"/>
        <w:adjustRightInd w:val="0"/>
      </w:pPr>
      <w:r>
        <w:rPr>
          <w:rFonts w:ascii="Zapf Dingbats" w:hAnsi="Zapf Dingbats"/>
        </w:rPr>
        <w:tab/>
      </w:r>
      <w:r w:rsidR="00E06553">
        <w:rPr>
          <w:rFonts w:ascii="Zapf Dingbats" w:hAnsi="Zapf Dingbats"/>
        </w:rPr>
        <w:sym w:font="Wingdings 2" w:char="F050"/>
      </w:r>
      <w:r w:rsidRPr="00FC3271">
        <w:t xml:space="preserve"> </w:t>
      </w:r>
      <w:r w:rsidR="00683B53" w:rsidRPr="00FC3271">
        <w:t xml:space="preserve">Th-extraction </w:t>
      </w:r>
      <w:r w:rsidR="00683B53">
        <w:t xml:space="preserve">out of an </w:t>
      </w:r>
      <w:r w:rsidRPr="00FC3271">
        <w:t>R-passive (‘Which book were the children given?’)</w:t>
      </w:r>
    </w:p>
    <w:p w14:paraId="62E06172" w14:textId="711FDEB9" w:rsidR="00995F69" w:rsidRDefault="00995F69" w:rsidP="00995F69">
      <w:pPr>
        <w:autoSpaceDE w:val="0"/>
        <w:autoSpaceDN w:val="0"/>
        <w:adjustRightInd w:val="0"/>
      </w:pPr>
      <w:r>
        <w:rPr>
          <w:rFonts w:ascii="Zapf Dingbats" w:hAnsi="Zapf Dingbats"/>
        </w:rPr>
        <w:tab/>
      </w:r>
      <w:r w:rsidR="00E06553">
        <w:rPr>
          <w:rFonts w:ascii="Zapf Dingbats" w:hAnsi="Zapf Dingbats"/>
        </w:rPr>
        <w:sym w:font="Wingdings 2" w:char="F04F"/>
      </w:r>
      <w:r w:rsidRPr="00FC3271">
        <w:t xml:space="preserve"> </w:t>
      </w:r>
      <w:r w:rsidR="00683B53" w:rsidRPr="00FC3271">
        <w:t xml:space="preserve">R-extraction </w:t>
      </w:r>
      <w:r w:rsidR="00683B53">
        <w:t xml:space="preserve">out of a </w:t>
      </w:r>
      <w:r w:rsidRPr="00FC3271">
        <w:t>Th-passive (* ‘Which children was the book given?’</w:t>
      </w:r>
      <w:r>
        <w:t>)</w:t>
      </w:r>
    </w:p>
    <w:p w14:paraId="550746ED" w14:textId="77777777" w:rsidR="002C65EB" w:rsidRDefault="002C65EB" w:rsidP="00995F69">
      <w:pPr>
        <w:autoSpaceDE w:val="0"/>
        <w:autoSpaceDN w:val="0"/>
        <w:adjustRightInd w:val="0"/>
      </w:pPr>
    </w:p>
    <w:p w14:paraId="078C89FD" w14:textId="7438DA71" w:rsidR="00826841" w:rsidRDefault="00BE1AC6" w:rsidP="00995F69">
      <w:pPr>
        <w:autoSpaceDE w:val="0"/>
        <w:autoSpaceDN w:val="0"/>
        <w:adjustRightInd w:val="0"/>
      </w:pPr>
      <w:r>
        <w:t xml:space="preserve">The question we address below is how we can account for DOMA in a language that is otherwise symmetrical. </w:t>
      </w:r>
      <w:r w:rsidR="00C039E2" w:rsidRPr="00EA1CD9">
        <w:t>Given the standard view, A-movement and A-bar movement do not interact</w:t>
      </w:r>
      <w:r>
        <w:t xml:space="preserve"> (see Rizzi 1990) and so</w:t>
      </w:r>
      <w:r w:rsidR="00C039E2" w:rsidRPr="00EA1CD9">
        <w:t xml:space="preserve"> DOMA is unexpected.</w:t>
      </w:r>
      <w:r w:rsidR="00202197">
        <w:t xml:space="preserve"> </w:t>
      </w:r>
      <w:r>
        <w:t xml:space="preserve">It seems necessary to revisit this view in line with proposals by Aldridge </w:t>
      </w:r>
      <w:r w:rsidR="00A01A4D">
        <w:t>(</w:t>
      </w:r>
      <w:r>
        <w:t>2004</w:t>
      </w:r>
      <w:r w:rsidR="00A01A4D">
        <w:t>)</w:t>
      </w:r>
      <w:r>
        <w:t xml:space="preserve">, Coon et al. </w:t>
      </w:r>
      <w:r w:rsidR="00A01A4D">
        <w:t>(</w:t>
      </w:r>
      <w:r>
        <w:t>2014</w:t>
      </w:r>
      <w:r w:rsidR="00A01A4D">
        <w:t>)</w:t>
      </w:r>
      <w:r w:rsidR="008E6A38">
        <w:t xml:space="preserve"> and </w:t>
      </w:r>
      <w:r w:rsidR="00314508">
        <w:t xml:space="preserve">van Urk </w:t>
      </w:r>
      <w:r w:rsidR="00A01A4D">
        <w:t>(</w:t>
      </w:r>
      <w:r w:rsidR="00314508">
        <w:t>2015</w:t>
      </w:r>
      <w:r w:rsidR="00A01A4D">
        <w:t>)</w:t>
      </w:r>
      <w:r w:rsidR="00314508">
        <w:t>.</w:t>
      </w:r>
      <w:r w:rsidR="003C54D8">
        <w:rPr>
          <w:rStyle w:val="FootnoteReference"/>
        </w:rPr>
        <w:footnoteReference w:id="5"/>
      </w:r>
      <w:r>
        <w:t xml:space="preserve"> </w:t>
      </w:r>
    </w:p>
    <w:p w14:paraId="3596690E" w14:textId="77777777" w:rsidR="00826841" w:rsidRPr="00B42F9F" w:rsidRDefault="00826841" w:rsidP="00995F69">
      <w:pPr>
        <w:autoSpaceDE w:val="0"/>
        <w:autoSpaceDN w:val="0"/>
        <w:adjustRightInd w:val="0"/>
      </w:pPr>
    </w:p>
    <w:p w14:paraId="66491620" w14:textId="77777777" w:rsidR="00CD3E4B" w:rsidRDefault="00382541" w:rsidP="00264D34">
      <w:pPr>
        <w:pStyle w:val="Heading1"/>
      </w:pPr>
      <w:bookmarkStart w:id="13" w:name="_Ref311274532"/>
      <w:r w:rsidRPr="001262FB">
        <w:t xml:space="preserve">Analysis: </w:t>
      </w:r>
      <w:r w:rsidR="00B20ECF">
        <w:t xml:space="preserve">flexible licensing, </w:t>
      </w:r>
      <w:r w:rsidRPr="001262FB">
        <w:t>phasehood and locality</w:t>
      </w:r>
      <w:bookmarkEnd w:id="13"/>
    </w:p>
    <w:p w14:paraId="455D6AE2" w14:textId="2BDA4C4D" w:rsidR="00D00823" w:rsidRPr="00D00823" w:rsidRDefault="00D00823" w:rsidP="007951B8">
      <w:pPr>
        <w:pStyle w:val="Heading2"/>
      </w:pPr>
      <w:r>
        <w:t>Thematic structure</w:t>
      </w:r>
    </w:p>
    <w:p w14:paraId="1CE2B3E0" w14:textId="2EFAEB21" w:rsidR="00826841" w:rsidRPr="00FC3271" w:rsidRDefault="00826841" w:rsidP="00826841">
      <w:pPr>
        <w:autoSpaceDE w:val="0"/>
        <w:autoSpaceDN w:val="0"/>
        <w:adjustRightInd w:val="0"/>
        <w:rPr>
          <w:bCs/>
        </w:rPr>
      </w:pPr>
      <w:r>
        <w:t xml:space="preserve">It is important to </w:t>
      </w:r>
      <w:r w:rsidR="00202197">
        <w:t>specify</w:t>
      </w:r>
      <w:r>
        <w:t xml:space="preserve"> what structure we take to underlie the ditransitives under </w:t>
      </w:r>
      <w:r w:rsidR="00202197">
        <w:t>investigation</w:t>
      </w:r>
      <w:r>
        <w:t xml:space="preserve">. </w:t>
      </w:r>
      <w:r w:rsidR="00907B27">
        <w:t>W</w:t>
      </w:r>
      <w:r>
        <w:t xml:space="preserve">e distinguish between </w:t>
      </w:r>
      <w:r>
        <w:rPr>
          <w:bCs/>
        </w:rPr>
        <w:t xml:space="preserve">two </w:t>
      </w:r>
      <w:r w:rsidR="00EE3AC2">
        <w:rPr>
          <w:bCs/>
        </w:rPr>
        <w:t xml:space="preserve">underlying structures for </w:t>
      </w:r>
      <w:r>
        <w:rPr>
          <w:bCs/>
        </w:rPr>
        <w:t xml:space="preserve">ditransitives: </w:t>
      </w:r>
      <w:r w:rsidRPr="00FC3271">
        <w:rPr>
          <w:bCs/>
        </w:rPr>
        <w:t>the double</w:t>
      </w:r>
      <w:r>
        <w:rPr>
          <w:bCs/>
        </w:rPr>
        <w:t xml:space="preserve"> object construction (DOC)</w:t>
      </w:r>
      <w:r w:rsidR="00907B27">
        <w:rPr>
          <w:bCs/>
        </w:rPr>
        <w:t xml:space="preserve"> that we focus on in this paper</w:t>
      </w:r>
      <w:r>
        <w:rPr>
          <w:bCs/>
        </w:rPr>
        <w:t xml:space="preserve"> and the</w:t>
      </w:r>
      <w:r w:rsidRPr="00FC3271">
        <w:rPr>
          <w:bCs/>
        </w:rPr>
        <w:t xml:space="preserve"> prepositional dative construction</w:t>
      </w:r>
      <w:r w:rsidR="00202197">
        <w:rPr>
          <w:bCs/>
        </w:rPr>
        <w:t>, which has different thematic properties</w:t>
      </w:r>
      <w:r>
        <w:rPr>
          <w:bCs/>
        </w:rPr>
        <w:t xml:space="preserve">. </w:t>
      </w:r>
      <w:r w:rsidR="004E717A">
        <w:rPr>
          <w:bCs/>
        </w:rPr>
        <w:t>The difference is illustrated here for English, but the same distinction obtains in a number of langu</w:t>
      </w:r>
      <w:r w:rsidR="008358BC">
        <w:rPr>
          <w:bCs/>
        </w:rPr>
        <w:t>ages (see Harley &amp; Miyagawa 2016</w:t>
      </w:r>
      <w:r w:rsidR="004E717A">
        <w:rPr>
          <w:bCs/>
        </w:rPr>
        <w:t>)</w:t>
      </w:r>
      <w:r w:rsidR="00D9135D">
        <w:rPr>
          <w:bCs/>
        </w:rPr>
        <w:t>:</w:t>
      </w:r>
    </w:p>
    <w:p w14:paraId="401B6195" w14:textId="77777777" w:rsidR="00826841" w:rsidRPr="00FC3271" w:rsidRDefault="00826841" w:rsidP="00826841">
      <w:pPr>
        <w:autoSpaceDE w:val="0"/>
        <w:autoSpaceDN w:val="0"/>
        <w:adjustRightInd w:val="0"/>
        <w:rPr>
          <w:bCs/>
        </w:rPr>
      </w:pPr>
    </w:p>
    <w:p w14:paraId="757B565C" w14:textId="77777777" w:rsidR="00826841" w:rsidRPr="00FC3271" w:rsidRDefault="00826841" w:rsidP="00826841">
      <w:pPr>
        <w:autoSpaceDE w:val="0"/>
        <w:autoSpaceDN w:val="0"/>
        <w:adjustRightInd w:val="0"/>
        <w:rPr>
          <w:bCs/>
        </w:rPr>
      </w:pPr>
      <w:bookmarkStart w:id="14" w:name="_Ref296316438"/>
      <w:r w:rsidRPr="00FC3271">
        <w:t>(</w:t>
      </w:r>
      <w:r w:rsidR="009D3A42">
        <w:fldChar w:fldCharType="begin"/>
      </w:r>
      <w:r w:rsidR="00E33CA6">
        <w:instrText xml:space="preserve"> SEQ ( \* ARABIC </w:instrText>
      </w:r>
      <w:r w:rsidR="009D3A42">
        <w:fldChar w:fldCharType="separate"/>
      </w:r>
      <w:r w:rsidR="00F5549A">
        <w:rPr>
          <w:noProof/>
        </w:rPr>
        <w:t>17</w:t>
      </w:r>
      <w:r w:rsidR="009D3A42">
        <w:rPr>
          <w:noProof/>
        </w:rPr>
        <w:fldChar w:fldCharType="end"/>
      </w:r>
      <w:r w:rsidRPr="00FC3271">
        <w:t>)</w:t>
      </w:r>
      <w:r>
        <w:t xml:space="preserve"> Double object construction: </w:t>
      </w:r>
      <w:r>
        <w:br/>
      </w:r>
      <w:r>
        <w:tab/>
        <w:t xml:space="preserve">V Recipient Theme </w:t>
      </w:r>
      <w:r>
        <w:br/>
      </w:r>
      <w:r>
        <w:tab/>
      </w:r>
      <w:r>
        <w:rPr>
          <w:bCs/>
        </w:rPr>
        <w:t>I gave the children the book.</w:t>
      </w:r>
    </w:p>
    <w:p w14:paraId="17AD0155" w14:textId="77777777" w:rsidR="00826841" w:rsidRPr="00FC3271" w:rsidRDefault="00826841" w:rsidP="00826841">
      <w:pPr>
        <w:autoSpaceDE w:val="0"/>
        <w:autoSpaceDN w:val="0"/>
        <w:adjustRightInd w:val="0"/>
        <w:rPr>
          <w:bCs/>
        </w:rPr>
      </w:pPr>
    </w:p>
    <w:p w14:paraId="6318E1BC" w14:textId="77777777" w:rsidR="00826841" w:rsidRDefault="00826841" w:rsidP="00826841">
      <w:pPr>
        <w:autoSpaceDE w:val="0"/>
        <w:autoSpaceDN w:val="0"/>
        <w:adjustRightInd w:val="0"/>
        <w:rPr>
          <w:bCs/>
        </w:rPr>
      </w:pPr>
      <w:bookmarkStart w:id="15" w:name="_Ref310869531"/>
      <w:r w:rsidRPr="00FC3271">
        <w:t>(</w:t>
      </w:r>
      <w:r w:rsidR="009D3A42">
        <w:fldChar w:fldCharType="begin"/>
      </w:r>
      <w:r w:rsidR="00E33CA6">
        <w:instrText xml:space="preserve"> SEQ ( \* ARABIC </w:instrText>
      </w:r>
      <w:r w:rsidR="009D3A42">
        <w:fldChar w:fldCharType="separate"/>
      </w:r>
      <w:r w:rsidR="00F5549A">
        <w:rPr>
          <w:noProof/>
        </w:rPr>
        <w:t>18</w:t>
      </w:r>
      <w:r w:rsidR="009D3A42">
        <w:rPr>
          <w:noProof/>
        </w:rPr>
        <w:fldChar w:fldCharType="end"/>
      </w:r>
      <w:bookmarkEnd w:id="14"/>
      <w:bookmarkEnd w:id="15"/>
      <w:r w:rsidRPr="00FC3271">
        <w:t>)</w:t>
      </w:r>
      <w:r>
        <w:t xml:space="preserve"> Prepositional dative</w:t>
      </w:r>
      <w:r>
        <w:br/>
      </w:r>
      <w:r>
        <w:rPr>
          <w:bCs/>
        </w:rPr>
        <w:tab/>
        <w:t>V Theme Goal</w:t>
      </w:r>
      <w:r>
        <w:rPr>
          <w:bCs/>
        </w:rPr>
        <w:br/>
      </w:r>
      <w:r>
        <w:rPr>
          <w:bCs/>
        </w:rPr>
        <w:tab/>
        <w:t>I gave the book to the children.</w:t>
      </w:r>
    </w:p>
    <w:p w14:paraId="4C98CA8E" w14:textId="77777777" w:rsidR="0050048E" w:rsidRDefault="0050048E" w:rsidP="0050048E">
      <w:pPr>
        <w:rPr>
          <w:bCs/>
        </w:rPr>
      </w:pPr>
    </w:p>
    <w:p w14:paraId="1C9F7A96" w14:textId="7B8DAC9E" w:rsidR="0050048E" w:rsidRPr="005F6160" w:rsidRDefault="0050048E" w:rsidP="0050048E">
      <w:pPr>
        <w:autoSpaceDE w:val="0"/>
        <w:autoSpaceDN w:val="0"/>
        <w:adjustRightInd w:val="0"/>
        <w:rPr>
          <w:bCs/>
        </w:rPr>
      </w:pPr>
      <w:r>
        <w:rPr>
          <w:bCs/>
        </w:rPr>
        <w:t xml:space="preserve">The two </w:t>
      </w:r>
      <w:r w:rsidRPr="00FC3271">
        <w:rPr>
          <w:bCs/>
        </w:rPr>
        <w:t xml:space="preserve">can be distinguished </w:t>
      </w:r>
      <w:r w:rsidR="002C18C5" w:rsidRPr="005F6160">
        <w:rPr>
          <w:bCs/>
        </w:rPr>
        <w:t>by</w:t>
      </w:r>
      <w:r w:rsidRPr="005F6160">
        <w:rPr>
          <w:bCs/>
        </w:rPr>
        <w:t xml:space="preserve"> two animacy</w:t>
      </w:r>
      <w:r w:rsidR="0056753A" w:rsidRPr="005F6160">
        <w:rPr>
          <w:bCs/>
        </w:rPr>
        <w:t>-related</w:t>
      </w:r>
      <w:r w:rsidRPr="005F6160">
        <w:rPr>
          <w:bCs/>
        </w:rPr>
        <w:t xml:space="preserve"> tests (Oehrle 1976).</w:t>
      </w:r>
      <w:r w:rsidR="00D00823" w:rsidRPr="005F6160">
        <w:rPr>
          <w:bCs/>
        </w:rPr>
        <w:t xml:space="preserve"> First, n</w:t>
      </w:r>
      <w:r w:rsidR="006F358D" w:rsidRPr="005F6160">
        <w:rPr>
          <w:bCs/>
        </w:rPr>
        <w:t>on-agentive</w:t>
      </w:r>
      <w:r w:rsidR="002C18C5" w:rsidRPr="005F6160">
        <w:rPr>
          <w:bCs/>
        </w:rPr>
        <w:t xml:space="preserve"> causer subjects</w:t>
      </w:r>
      <w:r w:rsidR="0056753A" w:rsidRPr="005F6160">
        <w:rPr>
          <w:bCs/>
        </w:rPr>
        <w:t>, including inanimate subjects,</w:t>
      </w:r>
      <w:r w:rsidR="002C18C5" w:rsidRPr="005F6160">
        <w:rPr>
          <w:bCs/>
        </w:rPr>
        <w:t xml:space="preserve"> are possible</w:t>
      </w:r>
      <w:r w:rsidR="00D00823" w:rsidRPr="005F6160">
        <w:rPr>
          <w:bCs/>
        </w:rPr>
        <w:t xml:space="preserve"> only</w:t>
      </w:r>
      <w:r w:rsidR="002C18C5" w:rsidRPr="005F6160">
        <w:rPr>
          <w:bCs/>
        </w:rPr>
        <w:t xml:space="preserve"> in the DOC and not in the </w:t>
      </w:r>
      <w:r w:rsidR="007574BB" w:rsidRPr="005F6160">
        <w:rPr>
          <w:bCs/>
        </w:rPr>
        <w:t>prepositional dative construction</w:t>
      </w:r>
      <w:r w:rsidRPr="005F6160">
        <w:rPr>
          <w:bCs/>
        </w:rPr>
        <w:t>:</w:t>
      </w:r>
    </w:p>
    <w:p w14:paraId="2D2E8D88" w14:textId="77777777" w:rsidR="0050048E" w:rsidRPr="005F6160" w:rsidRDefault="0050048E" w:rsidP="0050048E">
      <w:pPr>
        <w:autoSpaceDE w:val="0"/>
        <w:autoSpaceDN w:val="0"/>
        <w:adjustRightInd w:val="0"/>
        <w:rPr>
          <w:bCs/>
        </w:rPr>
      </w:pPr>
    </w:p>
    <w:p w14:paraId="6DF8675B" w14:textId="77777777" w:rsidR="0050048E" w:rsidRPr="00FC3271" w:rsidRDefault="0050048E" w:rsidP="0050048E">
      <w:pPr>
        <w:autoSpaceDE w:val="0"/>
        <w:autoSpaceDN w:val="0"/>
        <w:adjustRightInd w:val="0"/>
        <w:rPr>
          <w:bCs/>
        </w:rPr>
      </w:pPr>
      <w:r w:rsidRPr="005F6160">
        <w:t>(</w:t>
      </w:r>
      <w:r w:rsidR="009D3A42" w:rsidRPr="005F6160">
        <w:fldChar w:fldCharType="begin"/>
      </w:r>
      <w:r w:rsidR="00E33CA6" w:rsidRPr="005F6160">
        <w:instrText xml:space="preserve"> SEQ ( \* ARABIC </w:instrText>
      </w:r>
      <w:r w:rsidR="009D3A42" w:rsidRPr="005F6160">
        <w:fldChar w:fldCharType="separate"/>
      </w:r>
      <w:r w:rsidR="00F5549A">
        <w:rPr>
          <w:noProof/>
        </w:rPr>
        <w:t>19</w:t>
      </w:r>
      <w:r w:rsidR="009D3A42" w:rsidRPr="005F6160">
        <w:rPr>
          <w:noProof/>
        </w:rPr>
        <w:fldChar w:fldCharType="end"/>
      </w:r>
      <w:r w:rsidRPr="005F6160">
        <w:t>)</w:t>
      </w:r>
      <w:r w:rsidRPr="005F6160">
        <w:rPr>
          <w:bCs/>
        </w:rPr>
        <w:tab/>
        <w:t xml:space="preserve">a.        This book gave me </w:t>
      </w:r>
      <w:r w:rsidRPr="00FC3271">
        <w:rPr>
          <w:bCs/>
        </w:rPr>
        <w:t>an idea.</w:t>
      </w:r>
    </w:p>
    <w:p w14:paraId="6DA1FCCD" w14:textId="77777777" w:rsidR="0050048E" w:rsidRPr="00FC3271" w:rsidRDefault="0050048E" w:rsidP="0050048E">
      <w:pPr>
        <w:autoSpaceDE w:val="0"/>
        <w:autoSpaceDN w:val="0"/>
        <w:adjustRightInd w:val="0"/>
        <w:rPr>
          <w:bCs/>
        </w:rPr>
      </w:pPr>
      <w:r w:rsidRPr="00FC3271">
        <w:rPr>
          <w:bCs/>
        </w:rPr>
        <w:tab/>
        <w:t>b.        * This book gave an idea to me.</w:t>
      </w:r>
    </w:p>
    <w:p w14:paraId="7A6C304B" w14:textId="77777777" w:rsidR="0050048E" w:rsidRPr="00FC3271" w:rsidRDefault="0050048E" w:rsidP="0050048E">
      <w:pPr>
        <w:autoSpaceDE w:val="0"/>
        <w:autoSpaceDN w:val="0"/>
        <w:adjustRightInd w:val="0"/>
        <w:rPr>
          <w:bCs/>
        </w:rPr>
      </w:pPr>
    </w:p>
    <w:p w14:paraId="238595C6" w14:textId="6F34C70D" w:rsidR="0050048E" w:rsidRPr="00FC3271" w:rsidRDefault="0050048E" w:rsidP="0050048E">
      <w:pPr>
        <w:autoSpaceDE w:val="0"/>
        <w:autoSpaceDN w:val="0"/>
        <w:adjustRightInd w:val="0"/>
        <w:rPr>
          <w:bCs/>
        </w:rPr>
      </w:pPr>
      <w:r w:rsidRPr="002C18C5">
        <w:rPr>
          <w:bCs/>
        </w:rPr>
        <w:t xml:space="preserve">Second, </w:t>
      </w:r>
      <w:r w:rsidR="00C77E6B">
        <w:rPr>
          <w:bCs/>
        </w:rPr>
        <w:t xml:space="preserve">where a relationship of </w:t>
      </w:r>
      <w:r w:rsidR="00C77E6B" w:rsidRPr="006D7A4F">
        <w:rPr>
          <w:bCs/>
          <w:i/>
        </w:rPr>
        <w:t>alienable</w:t>
      </w:r>
      <w:r w:rsidR="00C77E6B">
        <w:rPr>
          <w:bCs/>
        </w:rPr>
        <w:t xml:space="preserve"> possession is concerned, </w:t>
      </w:r>
      <w:r w:rsidR="004E717A">
        <w:rPr>
          <w:bCs/>
        </w:rPr>
        <w:t>inanimate goals</w:t>
      </w:r>
      <w:r w:rsidR="00C77E6B">
        <w:rPr>
          <w:bCs/>
        </w:rPr>
        <w:t>/recipients</w:t>
      </w:r>
      <w:r w:rsidR="002C18C5" w:rsidRPr="002C18C5">
        <w:rPr>
          <w:bCs/>
        </w:rPr>
        <w:t xml:space="preserve"> are only possible in the </w:t>
      </w:r>
      <w:r w:rsidRPr="002C18C5">
        <w:rPr>
          <w:bCs/>
        </w:rPr>
        <w:t>prepositional dative construction</w:t>
      </w:r>
      <w:r w:rsidR="002C18C5" w:rsidRPr="002C18C5">
        <w:rPr>
          <w:bCs/>
        </w:rPr>
        <w:t xml:space="preserve"> and not in the DOC</w:t>
      </w:r>
      <w:r w:rsidRPr="002C18C5">
        <w:rPr>
          <w:bCs/>
        </w:rPr>
        <w:t>:</w:t>
      </w:r>
    </w:p>
    <w:p w14:paraId="56CF8F64" w14:textId="77777777" w:rsidR="0050048E" w:rsidRPr="00FC3271" w:rsidRDefault="0050048E" w:rsidP="0050048E">
      <w:pPr>
        <w:autoSpaceDE w:val="0"/>
        <w:autoSpaceDN w:val="0"/>
        <w:adjustRightInd w:val="0"/>
        <w:rPr>
          <w:bCs/>
        </w:rPr>
      </w:pPr>
    </w:p>
    <w:p w14:paraId="73BCCD96" w14:textId="58DDF95C" w:rsidR="0050048E" w:rsidRDefault="0050048E" w:rsidP="0050048E">
      <w:pPr>
        <w:autoSpaceDE w:val="0"/>
        <w:autoSpaceDN w:val="0"/>
        <w:adjustRightInd w:val="0"/>
        <w:rPr>
          <w:bCs/>
        </w:rPr>
      </w:pPr>
      <w:r w:rsidRPr="00FC3271">
        <w:t>(</w:t>
      </w:r>
      <w:r w:rsidR="009D3A42">
        <w:fldChar w:fldCharType="begin"/>
      </w:r>
      <w:r w:rsidR="00E33CA6">
        <w:instrText xml:space="preserve"> SEQ ( \* ARABIC </w:instrText>
      </w:r>
      <w:r w:rsidR="009D3A42">
        <w:fldChar w:fldCharType="separate"/>
      </w:r>
      <w:r w:rsidR="00F5549A">
        <w:rPr>
          <w:noProof/>
        </w:rPr>
        <w:t>20</w:t>
      </w:r>
      <w:r w:rsidR="009D3A42">
        <w:rPr>
          <w:noProof/>
        </w:rPr>
        <w:fldChar w:fldCharType="end"/>
      </w:r>
      <w:r w:rsidRPr="00FC3271">
        <w:t>)</w:t>
      </w:r>
      <w:r w:rsidR="00382FA9">
        <w:rPr>
          <w:bCs/>
        </w:rPr>
        <w:tab/>
        <w:t xml:space="preserve">a.      </w:t>
      </w:r>
      <w:r w:rsidR="00382FA9">
        <w:rPr>
          <w:bCs/>
        </w:rPr>
        <w:tab/>
      </w:r>
      <w:r w:rsidRPr="00FC3271">
        <w:rPr>
          <w:bCs/>
        </w:rPr>
        <w:t xml:space="preserve">* I sent </w:t>
      </w:r>
      <w:r w:rsidR="00D00823">
        <w:rPr>
          <w:bCs/>
        </w:rPr>
        <w:t>his house</w:t>
      </w:r>
      <w:r w:rsidRPr="00FC3271">
        <w:rPr>
          <w:bCs/>
        </w:rPr>
        <w:t xml:space="preserve"> a book.</w:t>
      </w:r>
    </w:p>
    <w:p w14:paraId="2D27E0AA" w14:textId="5A88C0AB" w:rsidR="0050048E" w:rsidRPr="00FC3271" w:rsidRDefault="0050048E" w:rsidP="0050048E">
      <w:pPr>
        <w:autoSpaceDE w:val="0"/>
        <w:autoSpaceDN w:val="0"/>
        <w:adjustRightInd w:val="0"/>
        <w:rPr>
          <w:bCs/>
        </w:rPr>
      </w:pPr>
      <w:r>
        <w:rPr>
          <w:bCs/>
        </w:rPr>
        <w:tab/>
        <w:t>b.</w:t>
      </w:r>
      <w:r>
        <w:rPr>
          <w:bCs/>
        </w:rPr>
        <w:tab/>
      </w:r>
      <w:r w:rsidRPr="00FC3271">
        <w:rPr>
          <w:bCs/>
        </w:rPr>
        <w:t xml:space="preserve">I sent a book to </w:t>
      </w:r>
      <w:r w:rsidR="00D00823">
        <w:rPr>
          <w:bCs/>
        </w:rPr>
        <w:t>his house</w:t>
      </w:r>
      <w:r w:rsidRPr="00FC3271">
        <w:rPr>
          <w:bCs/>
        </w:rPr>
        <w:t>.</w:t>
      </w:r>
    </w:p>
    <w:p w14:paraId="6DE2A642" w14:textId="77777777" w:rsidR="0050048E" w:rsidRDefault="0050048E" w:rsidP="0050048E"/>
    <w:p w14:paraId="3498B56B" w14:textId="6A32E65B" w:rsidR="00C77E6B" w:rsidRDefault="00C77E6B" w:rsidP="0050048E">
      <w:r>
        <w:t xml:space="preserve">Where the relationship between recipient and theme is one of </w:t>
      </w:r>
      <w:r w:rsidRPr="002E788F">
        <w:rPr>
          <w:i/>
        </w:rPr>
        <w:t>inalienable</w:t>
      </w:r>
      <w:r>
        <w:t xml:space="preserve"> possession, however, </w:t>
      </w:r>
      <w:r w:rsidR="006D7A4F">
        <w:t>inanimate recipients are possible</w:t>
      </w:r>
      <w:r>
        <w:t xml:space="preserve"> (Harley &amp; Jung 2015):</w:t>
      </w:r>
    </w:p>
    <w:p w14:paraId="6174A5A8" w14:textId="77777777" w:rsidR="00C77E6B" w:rsidRDefault="00C77E6B" w:rsidP="0050048E"/>
    <w:p w14:paraId="511C3C52" w14:textId="1D93D050" w:rsidR="00C77E6B" w:rsidRDefault="00C77E6B" w:rsidP="00C77E6B">
      <w:pPr>
        <w:rPr>
          <w:lang w:val="en-US"/>
        </w:rPr>
      </w:pPr>
      <w:r w:rsidRPr="00AE3879">
        <w:t>(</w:t>
      </w:r>
      <w:r w:rsidR="0026357A">
        <w:fldChar w:fldCharType="begin"/>
      </w:r>
      <w:r w:rsidR="0026357A">
        <w:instrText xml:space="preserve"> SEQ ( \* ARABIC </w:instrText>
      </w:r>
      <w:r w:rsidR="0026357A">
        <w:fldChar w:fldCharType="separate"/>
      </w:r>
      <w:r w:rsidR="00F5549A">
        <w:rPr>
          <w:noProof/>
        </w:rPr>
        <w:t>21</w:t>
      </w:r>
      <w:r w:rsidR="0026357A">
        <w:rPr>
          <w:noProof/>
        </w:rPr>
        <w:fldChar w:fldCharType="end"/>
      </w:r>
      <w:r w:rsidRPr="00AE3879">
        <w:t>)</w:t>
      </w:r>
      <w:r w:rsidRPr="00001F43">
        <w:rPr>
          <w:lang w:val="en-US"/>
        </w:rPr>
        <w:t> </w:t>
      </w:r>
      <w:r>
        <w:rPr>
          <w:lang w:val="en-US"/>
        </w:rPr>
        <w:tab/>
        <w:t xml:space="preserve">a. </w:t>
      </w:r>
      <w:r>
        <w:rPr>
          <w:lang w:val="en-US"/>
        </w:rPr>
        <w:tab/>
        <w:t xml:space="preserve">John gave the house a </w:t>
      </w:r>
      <w:r w:rsidR="00467301">
        <w:rPr>
          <w:lang w:val="en-US"/>
        </w:rPr>
        <w:t>lick</w:t>
      </w:r>
      <w:r>
        <w:rPr>
          <w:lang w:val="en-US"/>
        </w:rPr>
        <w:t xml:space="preserve"> of paint.</w:t>
      </w:r>
    </w:p>
    <w:p w14:paraId="4342E969" w14:textId="2730DBCC" w:rsidR="00C77E6B" w:rsidRDefault="00C77E6B" w:rsidP="00C77E6B">
      <w:pPr>
        <w:rPr>
          <w:lang w:val="en-US"/>
        </w:rPr>
      </w:pPr>
      <w:r>
        <w:rPr>
          <w:lang w:val="en-US"/>
        </w:rPr>
        <w:tab/>
        <w:t xml:space="preserve">b. </w:t>
      </w:r>
      <w:r>
        <w:rPr>
          <w:lang w:val="en-US"/>
        </w:rPr>
        <w:tab/>
        <w:t xml:space="preserve">* John gave a </w:t>
      </w:r>
      <w:r w:rsidR="00467301">
        <w:rPr>
          <w:lang w:val="en-US"/>
        </w:rPr>
        <w:t>lick</w:t>
      </w:r>
      <w:r>
        <w:rPr>
          <w:lang w:val="en-US"/>
        </w:rPr>
        <w:t xml:space="preserve"> of paint to the house. </w:t>
      </w:r>
    </w:p>
    <w:p w14:paraId="061AE6FD" w14:textId="77777777" w:rsidR="00C77E6B" w:rsidRDefault="00C77E6B" w:rsidP="0050048E"/>
    <w:p w14:paraId="2B111D47" w14:textId="09F6AFB1" w:rsidR="0050048E" w:rsidRPr="00C77E6B" w:rsidRDefault="00382FA9" w:rsidP="0050048E">
      <w:r w:rsidRPr="00C77E6B">
        <w:t>Following</w:t>
      </w:r>
      <w:r w:rsidR="0050048E" w:rsidRPr="00C77E6B">
        <w:rPr>
          <w:bCs/>
        </w:rPr>
        <w:t xml:space="preserve"> </w:t>
      </w:r>
      <w:r w:rsidRPr="00C77E6B">
        <w:rPr>
          <w:bCs/>
        </w:rPr>
        <w:t xml:space="preserve">Harley (1995, 2002), </w:t>
      </w:r>
      <w:r w:rsidR="0056753A" w:rsidRPr="00C77E6B">
        <w:rPr>
          <w:bCs/>
        </w:rPr>
        <w:t>Holmberg and Platzack</w:t>
      </w:r>
      <w:r w:rsidR="006D0736" w:rsidRPr="00C77E6B">
        <w:rPr>
          <w:bCs/>
        </w:rPr>
        <w:t xml:space="preserve"> </w:t>
      </w:r>
      <w:r w:rsidRPr="00C77E6B">
        <w:rPr>
          <w:bCs/>
        </w:rPr>
        <w:t>(</w:t>
      </w:r>
      <w:r w:rsidR="0056753A" w:rsidRPr="00C77E6B">
        <w:rPr>
          <w:bCs/>
        </w:rPr>
        <w:t>1995</w:t>
      </w:r>
      <w:r w:rsidRPr="00C77E6B">
        <w:rPr>
          <w:bCs/>
        </w:rPr>
        <w:t>)</w:t>
      </w:r>
      <w:r w:rsidR="0056753A" w:rsidRPr="00C77E6B">
        <w:rPr>
          <w:bCs/>
        </w:rPr>
        <w:t xml:space="preserve">, </w:t>
      </w:r>
      <w:r w:rsidR="0050048E" w:rsidRPr="00C77E6B">
        <w:t xml:space="preserve">Pesetsky </w:t>
      </w:r>
      <w:r w:rsidRPr="00C77E6B">
        <w:t>(</w:t>
      </w:r>
      <w:r w:rsidR="0050048E" w:rsidRPr="00C77E6B">
        <w:t>1995</w:t>
      </w:r>
      <w:r w:rsidRPr="00C77E6B">
        <w:t xml:space="preserve">) we assume that </w:t>
      </w:r>
      <w:r w:rsidR="00EC4F42" w:rsidRPr="00C77E6B">
        <w:t xml:space="preserve">the </w:t>
      </w:r>
      <w:r w:rsidR="00F04D9D">
        <w:t>double object construction and prepositional dative</w:t>
      </w:r>
      <w:r w:rsidR="00EC4F42" w:rsidRPr="00C77E6B">
        <w:t xml:space="preserve"> </w:t>
      </w:r>
      <w:r w:rsidR="00D00823">
        <w:t>have</w:t>
      </w:r>
      <w:r w:rsidR="00EC4F42" w:rsidRPr="00C77E6B">
        <w:t xml:space="preserve"> distinct un</w:t>
      </w:r>
      <w:r w:rsidR="005F6160">
        <w:t>derlying structures, as</w:t>
      </w:r>
      <w:r w:rsidR="0050048E" w:rsidRPr="00C77E6B">
        <w:t xml:space="preserve"> represented in</w:t>
      </w:r>
      <w:r w:rsidR="00662AE6">
        <w:t xml:space="preserve"> </w:t>
      </w:r>
      <w:r w:rsidR="005F6160">
        <w:fldChar w:fldCharType="begin"/>
      </w:r>
      <w:r w:rsidR="005F6160">
        <w:instrText xml:space="preserve"> REF _Ref323366228 \h </w:instrText>
      </w:r>
      <w:r w:rsidR="005F6160">
        <w:fldChar w:fldCharType="separate"/>
      </w:r>
      <w:r w:rsidR="00F5549A" w:rsidRPr="00AE3879">
        <w:t>(</w:t>
      </w:r>
      <w:r w:rsidR="00F5549A">
        <w:rPr>
          <w:noProof/>
        </w:rPr>
        <w:t>22</w:t>
      </w:r>
      <w:r w:rsidR="005F6160">
        <w:fldChar w:fldCharType="end"/>
      </w:r>
      <w:r w:rsidR="005F6160">
        <w:t>)</w:t>
      </w:r>
      <w:r w:rsidR="00EC4F42" w:rsidRPr="00C77E6B">
        <w:rPr>
          <w:bCs/>
        </w:rPr>
        <w:t xml:space="preserve">; </w:t>
      </w:r>
      <w:r w:rsidR="00467301">
        <w:rPr>
          <w:bCs/>
        </w:rPr>
        <w:t xml:space="preserve">but </w:t>
      </w:r>
      <w:r w:rsidR="00EC4F42" w:rsidRPr="00C77E6B">
        <w:rPr>
          <w:bCs/>
        </w:rPr>
        <w:t xml:space="preserve">see Larson (1988), </w:t>
      </w:r>
      <w:r w:rsidR="00F04D9D">
        <w:rPr>
          <w:bCs/>
        </w:rPr>
        <w:t>Baker (1996), (</w:t>
      </w:r>
      <w:r w:rsidR="00EC4F42" w:rsidRPr="00C77E6B">
        <w:rPr>
          <w:bCs/>
        </w:rPr>
        <w:t>Bruening (201</w:t>
      </w:r>
      <w:r w:rsidR="004906CE">
        <w:rPr>
          <w:bCs/>
        </w:rPr>
        <w:t>0</w:t>
      </w:r>
      <w:r w:rsidR="00EC4F42" w:rsidRPr="00C77E6B">
        <w:rPr>
          <w:bCs/>
        </w:rPr>
        <w:t>)</w:t>
      </w:r>
      <w:r w:rsidR="008440D4">
        <w:rPr>
          <w:bCs/>
        </w:rPr>
        <w:t xml:space="preserve"> and Ormazabal &amp; Romero (2010)</w:t>
      </w:r>
      <w:r w:rsidR="0050048E" w:rsidRPr="00C77E6B">
        <w:rPr>
          <w:bCs/>
        </w:rPr>
        <w:t xml:space="preserve"> </w:t>
      </w:r>
      <w:r w:rsidR="00EC4F42" w:rsidRPr="00C77E6B">
        <w:rPr>
          <w:bCs/>
        </w:rPr>
        <w:t>for theories in which they are de</w:t>
      </w:r>
      <w:r w:rsidR="00662AE6">
        <w:rPr>
          <w:bCs/>
        </w:rPr>
        <w:t xml:space="preserve">rived from the same </w:t>
      </w:r>
      <w:r w:rsidR="008440D4">
        <w:rPr>
          <w:bCs/>
        </w:rPr>
        <w:t xml:space="preserve">underlying </w:t>
      </w:r>
      <w:r w:rsidR="00662AE6">
        <w:rPr>
          <w:bCs/>
        </w:rPr>
        <w:t xml:space="preserve">structure. </w:t>
      </w:r>
      <w:r w:rsidR="0050048E" w:rsidRPr="00C77E6B">
        <w:t xml:space="preserve">For DOCs, we assume </w:t>
      </w:r>
      <w:r w:rsidR="003F6083" w:rsidRPr="00C77E6B">
        <w:t xml:space="preserve">the structure in </w:t>
      </w:r>
      <w:r w:rsidR="002E788F">
        <w:fldChar w:fldCharType="begin"/>
      </w:r>
      <w:r w:rsidR="002E788F">
        <w:instrText xml:space="preserve"> REF _Ref323366228 \h </w:instrText>
      </w:r>
      <w:r w:rsidR="002E788F">
        <w:fldChar w:fldCharType="separate"/>
      </w:r>
      <w:r w:rsidR="00F5549A" w:rsidRPr="00AE3879">
        <w:t>(</w:t>
      </w:r>
      <w:r w:rsidR="00F5549A">
        <w:rPr>
          <w:noProof/>
        </w:rPr>
        <w:t>22</w:t>
      </w:r>
      <w:r w:rsidR="002E788F">
        <w:fldChar w:fldCharType="end"/>
      </w:r>
      <w:r w:rsidR="002E788F">
        <w:t>a)</w:t>
      </w:r>
      <w:r w:rsidR="003F6083" w:rsidRPr="00C77E6B">
        <w:t xml:space="preserve">: </w:t>
      </w:r>
      <w:r w:rsidR="006D0736" w:rsidRPr="00C77E6B">
        <w:t>the Theme is</w:t>
      </w:r>
      <w:r w:rsidR="00290A4B" w:rsidRPr="00C77E6B">
        <w:t xml:space="preserve"> merged with, </w:t>
      </w:r>
      <w:r w:rsidR="006D0736" w:rsidRPr="00C77E6B">
        <w:t xml:space="preserve">and assigned its </w:t>
      </w:r>
      <w:r w:rsidR="005F6160">
        <w:t>theta-</w:t>
      </w:r>
      <w:r w:rsidR="006D0736" w:rsidRPr="00C77E6B">
        <w:t>role by V</w:t>
      </w:r>
      <w:r w:rsidR="00EC4F42" w:rsidRPr="00C77E6B">
        <w:t>, while t</w:t>
      </w:r>
      <w:r w:rsidR="0050048E" w:rsidRPr="00C77E6B">
        <w:t xml:space="preserve">he Recipient is </w:t>
      </w:r>
      <w:r w:rsidR="00290A4B" w:rsidRPr="00C77E6B">
        <w:t xml:space="preserve">assigned its </w:t>
      </w:r>
      <w:r w:rsidR="00467301">
        <w:t>theta-</w:t>
      </w:r>
      <w:r w:rsidR="00290A4B" w:rsidRPr="00C77E6B">
        <w:t>role by</w:t>
      </w:r>
      <w:r w:rsidR="0050048E" w:rsidRPr="00C77E6B">
        <w:t xml:space="preserve"> an Applicative head</w:t>
      </w:r>
      <w:r w:rsidR="00290A4B" w:rsidRPr="00C77E6B">
        <w:t xml:space="preserve"> merged with VP. </w:t>
      </w:r>
      <w:r w:rsidR="006A2046" w:rsidRPr="00C77E6B">
        <w:t xml:space="preserve">There is a family of structural descriptions </w:t>
      </w:r>
      <w:r w:rsidR="00290A4B" w:rsidRPr="00C77E6B">
        <w:t>of the DOC</w:t>
      </w:r>
      <w:r w:rsidR="006A2046" w:rsidRPr="00C77E6B">
        <w:t xml:space="preserve"> that have been</w:t>
      </w:r>
      <w:r w:rsidR="00290A4B" w:rsidRPr="00C77E6B">
        <w:t xml:space="preserve"> proposed in the literature</w:t>
      </w:r>
      <w:r w:rsidR="00DE5A7E" w:rsidRPr="00C77E6B">
        <w:t xml:space="preserve"> </w:t>
      </w:r>
      <w:r w:rsidR="00492483" w:rsidRPr="00C77E6B">
        <w:t>in which the two objects</w:t>
      </w:r>
      <w:r w:rsidR="00EF0CC7" w:rsidRPr="00C77E6B">
        <w:t xml:space="preserve"> form a small-clause-like constituent where there is</w:t>
      </w:r>
      <w:r w:rsidR="00DE5A7E" w:rsidRPr="00C77E6B">
        <w:t xml:space="preserve"> a</w:t>
      </w:r>
      <w:r w:rsidR="00EF0CC7" w:rsidRPr="00C77E6B">
        <w:t xml:space="preserve"> head</w:t>
      </w:r>
      <w:r w:rsidR="00DE5A7E" w:rsidRPr="00C77E6B">
        <w:t xml:space="preserve"> which </w:t>
      </w:r>
      <w:r w:rsidR="00EF0CC7" w:rsidRPr="00C77E6B">
        <w:t xml:space="preserve">in many languages is abstract, and which </w:t>
      </w:r>
      <w:r w:rsidR="00DE5A7E" w:rsidRPr="00C77E6B">
        <w:t xml:space="preserve">assigns theta-role and case to one of the two objects (Pesetsky 1995, Harley 1995, 2002, </w:t>
      </w:r>
      <w:r w:rsidR="00492483" w:rsidRPr="00C77E6B">
        <w:t xml:space="preserve">Anagnostopoulou 2003, </w:t>
      </w:r>
      <w:r w:rsidR="00DE5A7E" w:rsidRPr="00C77E6B">
        <w:t>Pylkkänen 2008</w:t>
      </w:r>
      <w:r w:rsidR="00492483" w:rsidRPr="00C77E6B">
        <w:t>, Harley and Jung 2015</w:t>
      </w:r>
      <w:r w:rsidR="00DE5A7E" w:rsidRPr="00C77E6B">
        <w:t>).</w:t>
      </w:r>
      <w:r w:rsidR="00492483" w:rsidRPr="00C77E6B">
        <w:t xml:space="preserve"> The structure</w:t>
      </w:r>
      <w:r w:rsidR="002E788F">
        <w:t xml:space="preserve"> in </w:t>
      </w:r>
      <w:r w:rsidR="002E788F">
        <w:fldChar w:fldCharType="begin"/>
      </w:r>
      <w:r w:rsidR="002E788F">
        <w:instrText xml:space="preserve"> REF _Ref323366228 \h </w:instrText>
      </w:r>
      <w:r w:rsidR="002E788F">
        <w:fldChar w:fldCharType="separate"/>
      </w:r>
      <w:r w:rsidR="00F5549A" w:rsidRPr="00AE3879">
        <w:t>(</w:t>
      </w:r>
      <w:r w:rsidR="00F5549A">
        <w:rPr>
          <w:noProof/>
        </w:rPr>
        <w:t>22</w:t>
      </w:r>
      <w:r w:rsidR="002E788F">
        <w:fldChar w:fldCharType="end"/>
      </w:r>
      <w:r w:rsidR="002E788F">
        <w:t>a)</w:t>
      </w:r>
      <w:r w:rsidR="00492483" w:rsidRPr="00C77E6B">
        <w:t xml:space="preserve"> belongs to this family. </w:t>
      </w:r>
      <w:r w:rsidR="00EF0CC7" w:rsidRPr="00C77E6B">
        <w:t xml:space="preserve">It should not be crucial which version of this general structural description we assume here, </w:t>
      </w:r>
      <w:r w:rsidR="00995604">
        <w:t xml:space="preserve">as long as the Recipient is introduced by a functional head above the Theme, </w:t>
      </w:r>
      <w:r w:rsidR="00EF0CC7" w:rsidRPr="00C77E6B">
        <w:t xml:space="preserve">although obviously there may be differences </w:t>
      </w:r>
      <w:r w:rsidR="007574BB" w:rsidRPr="00C77E6B">
        <w:t>in</w:t>
      </w:r>
      <w:r w:rsidR="00EF0CC7" w:rsidRPr="00C77E6B">
        <w:t xml:space="preserve"> the details.</w:t>
      </w:r>
    </w:p>
    <w:p w14:paraId="4A9CE477" w14:textId="77777777" w:rsidR="00826841" w:rsidRPr="00C77E6B" w:rsidRDefault="00826841" w:rsidP="00826841">
      <w:pPr>
        <w:autoSpaceDE w:val="0"/>
        <w:autoSpaceDN w:val="0"/>
        <w:adjustRightInd w:val="0"/>
        <w:rPr>
          <w:bCs/>
        </w:rPr>
      </w:pPr>
    </w:p>
    <w:p w14:paraId="7FF5817E" w14:textId="37FB78FE" w:rsidR="00826841" w:rsidRPr="00FC3271" w:rsidRDefault="00826841" w:rsidP="00B824F0">
      <w:pPr>
        <w:pStyle w:val="ListNumber"/>
      </w:pPr>
      <w:bookmarkStart w:id="16" w:name="_Ref271186328"/>
      <w:r w:rsidRPr="00FC3271">
        <w:t xml:space="preserve"> </w:t>
      </w:r>
      <w:bookmarkStart w:id="17" w:name="_Ref323366228"/>
      <w:bookmarkEnd w:id="16"/>
      <w:r w:rsidR="00D00823" w:rsidRPr="00AE3879">
        <w:t>(</w:t>
      </w:r>
      <w:r w:rsidR="00D00823">
        <w:fldChar w:fldCharType="begin"/>
      </w:r>
      <w:r w:rsidR="00D00823">
        <w:instrText xml:space="preserve"> SEQ ( \* ARABIC </w:instrText>
      </w:r>
      <w:r w:rsidR="00D00823">
        <w:fldChar w:fldCharType="separate"/>
      </w:r>
      <w:r w:rsidR="00F5549A">
        <w:rPr>
          <w:noProof/>
        </w:rPr>
        <w:t>22</w:t>
      </w:r>
      <w:r w:rsidR="00D00823">
        <w:rPr>
          <w:noProof/>
        </w:rPr>
        <w:fldChar w:fldCharType="end"/>
      </w:r>
      <w:bookmarkEnd w:id="17"/>
      <w:r w:rsidR="00D00823" w:rsidRPr="00AE3879">
        <w:t>)</w:t>
      </w:r>
      <w:r w:rsidR="00D00823" w:rsidRPr="00001F43">
        <w:t> </w:t>
      </w:r>
      <w:r w:rsidRPr="00FC3271">
        <w:t>The two base-generated structures for ditransit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5"/>
        <w:gridCol w:w="4355"/>
      </w:tblGrid>
      <w:tr w:rsidR="00826841" w:rsidRPr="00907B27" w14:paraId="154E0E3E" w14:textId="77777777" w:rsidTr="00826841">
        <w:tc>
          <w:tcPr>
            <w:tcW w:w="4043" w:type="dxa"/>
          </w:tcPr>
          <w:p w14:paraId="1734545D" w14:textId="77777777" w:rsidR="00662AE6" w:rsidRDefault="00662AE6" w:rsidP="00662AE6">
            <w:pPr>
              <w:rPr>
                <w:szCs w:val="24"/>
              </w:rPr>
            </w:pPr>
          </w:p>
          <w:p w14:paraId="0875BDEE" w14:textId="7B6C9EF2" w:rsidR="00826841" w:rsidRPr="00907B27" w:rsidRDefault="00826841" w:rsidP="00662AE6">
            <w:pPr>
              <w:rPr>
                <w:szCs w:val="24"/>
              </w:rPr>
            </w:pPr>
            <w:r w:rsidRPr="00907B27">
              <w:rPr>
                <w:szCs w:val="24"/>
              </w:rPr>
              <w:t>a. DOC</w:t>
            </w:r>
          </w:p>
          <w:p w14:paraId="059EF2AE" w14:textId="77777777" w:rsidR="00901B52" w:rsidRDefault="00826841" w:rsidP="00826841">
            <w:pPr>
              <w:rPr>
                <w:szCs w:val="24"/>
              </w:rPr>
            </w:pPr>
            <w:r w:rsidRPr="00907B27">
              <w:rPr>
                <w:szCs w:val="24"/>
              </w:rPr>
              <w:t xml:space="preserve">    </w:t>
            </w:r>
          </w:p>
          <w:p w14:paraId="28041061" w14:textId="3DD0A2E6" w:rsidR="00826841" w:rsidRPr="00907B27" w:rsidRDefault="00826841" w:rsidP="00826841">
            <w:pPr>
              <w:rPr>
                <w:szCs w:val="24"/>
              </w:rPr>
            </w:pPr>
            <w:r w:rsidRPr="00907B27">
              <w:rPr>
                <w:szCs w:val="24"/>
              </w:rPr>
              <w:t xml:space="preserve">    ApplP</w:t>
            </w:r>
          </w:p>
          <w:p w14:paraId="3EF52691" w14:textId="77777777" w:rsidR="00826841" w:rsidRPr="00907B27" w:rsidRDefault="00826841" w:rsidP="00826841">
            <w:pPr>
              <w:rPr>
                <w:rFonts w:ascii="ArborWin" w:hAnsi="ArborWin"/>
                <w:szCs w:val="24"/>
              </w:rPr>
            </w:pPr>
            <w:r w:rsidRPr="00907B27">
              <w:rPr>
                <w:rFonts w:ascii="ArborWin" w:hAnsi="ArborWin"/>
                <w:szCs w:val="24"/>
              </w:rPr>
              <w:t xml:space="preserve">    3</w:t>
            </w:r>
          </w:p>
          <w:p w14:paraId="5DD54D89" w14:textId="77777777" w:rsidR="00826841" w:rsidRPr="00907B27" w:rsidRDefault="00826841" w:rsidP="00826841">
            <w:pPr>
              <w:rPr>
                <w:szCs w:val="24"/>
              </w:rPr>
            </w:pPr>
            <w:r w:rsidRPr="00907B27">
              <w:rPr>
                <w:i/>
                <w:szCs w:val="24"/>
              </w:rPr>
              <w:t>Recipient</w:t>
            </w:r>
            <w:r w:rsidRPr="00907B27">
              <w:rPr>
                <w:szCs w:val="24"/>
              </w:rPr>
              <w:t xml:space="preserve">    Appl’</w:t>
            </w:r>
          </w:p>
          <w:p w14:paraId="5B0C57D6" w14:textId="77777777" w:rsidR="00826841" w:rsidRPr="00907B27" w:rsidRDefault="00826841" w:rsidP="00826841">
            <w:pPr>
              <w:ind w:firstLine="720"/>
              <w:rPr>
                <w:rFonts w:ascii="ArborWin" w:hAnsi="ArborWin"/>
                <w:szCs w:val="24"/>
              </w:rPr>
            </w:pPr>
            <w:r w:rsidRPr="00907B27">
              <w:rPr>
                <w:rFonts w:ascii="ArborWin" w:hAnsi="ArborWin"/>
                <w:szCs w:val="24"/>
              </w:rPr>
              <w:t xml:space="preserve">     3</w:t>
            </w:r>
          </w:p>
          <w:p w14:paraId="03928922" w14:textId="45BE00ED" w:rsidR="00826841" w:rsidRPr="00907B27" w:rsidRDefault="00826841" w:rsidP="00826841">
            <w:pPr>
              <w:rPr>
                <w:szCs w:val="24"/>
              </w:rPr>
            </w:pPr>
            <w:r w:rsidRPr="00907B27">
              <w:rPr>
                <w:szCs w:val="24"/>
              </w:rPr>
              <w:tab/>
              <w:t xml:space="preserve">    Appl          VP</w:t>
            </w:r>
          </w:p>
          <w:p w14:paraId="27A38F68" w14:textId="77777777" w:rsidR="00826841" w:rsidRPr="00907B27" w:rsidRDefault="00826841" w:rsidP="00826841">
            <w:pPr>
              <w:ind w:left="720" w:firstLine="720"/>
              <w:rPr>
                <w:rFonts w:ascii="ArborWin" w:hAnsi="ArborWin"/>
                <w:szCs w:val="24"/>
              </w:rPr>
            </w:pPr>
            <w:r w:rsidRPr="00907B27">
              <w:rPr>
                <w:rFonts w:ascii="ArborWin" w:hAnsi="ArborWin"/>
                <w:szCs w:val="24"/>
              </w:rPr>
              <w:t xml:space="preserve">   3</w:t>
            </w:r>
          </w:p>
          <w:p w14:paraId="48C14925" w14:textId="48CCFF58" w:rsidR="00826841" w:rsidRPr="00907B27" w:rsidRDefault="00467301" w:rsidP="00826841">
            <w:pPr>
              <w:ind w:left="720" w:firstLine="720"/>
              <w:rPr>
                <w:szCs w:val="24"/>
              </w:rPr>
            </w:pPr>
            <w:r>
              <w:rPr>
                <w:szCs w:val="24"/>
              </w:rPr>
              <w:t xml:space="preserve">  V</w:t>
            </w:r>
            <w:r w:rsidR="00826841" w:rsidRPr="00907B27">
              <w:rPr>
                <w:szCs w:val="24"/>
              </w:rPr>
              <w:tab/>
              <w:t xml:space="preserve">     </w:t>
            </w:r>
            <w:r w:rsidR="00826841" w:rsidRPr="00907B27">
              <w:rPr>
                <w:i/>
                <w:szCs w:val="24"/>
              </w:rPr>
              <w:t>Theme</w:t>
            </w:r>
          </w:p>
          <w:p w14:paraId="3A1FEB68" w14:textId="77777777" w:rsidR="00826841" w:rsidRPr="00907B27" w:rsidRDefault="00826841" w:rsidP="00826841">
            <w:pPr>
              <w:jc w:val="center"/>
              <w:rPr>
                <w:szCs w:val="24"/>
              </w:rPr>
            </w:pPr>
          </w:p>
        </w:tc>
        <w:tc>
          <w:tcPr>
            <w:tcW w:w="4473" w:type="dxa"/>
          </w:tcPr>
          <w:p w14:paraId="4D952829" w14:textId="77777777" w:rsidR="00662AE6" w:rsidRDefault="00662AE6" w:rsidP="00662AE6">
            <w:pPr>
              <w:rPr>
                <w:szCs w:val="24"/>
              </w:rPr>
            </w:pPr>
          </w:p>
          <w:p w14:paraId="7596BBE3" w14:textId="77777777" w:rsidR="00826841" w:rsidRPr="00907B27" w:rsidRDefault="00826841" w:rsidP="00662AE6">
            <w:pPr>
              <w:rPr>
                <w:szCs w:val="24"/>
              </w:rPr>
            </w:pPr>
            <w:r w:rsidRPr="00907B27">
              <w:rPr>
                <w:szCs w:val="24"/>
              </w:rPr>
              <w:t xml:space="preserve">b. Prepositional dative </w:t>
            </w:r>
          </w:p>
          <w:p w14:paraId="32B2DBC4" w14:textId="77777777" w:rsidR="00826841" w:rsidRPr="00907B27" w:rsidRDefault="00826841" w:rsidP="00826841">
            <w:pPr>
              <w:ind w:firstLine="720"/>
              <w:rPr>
                <w:szCs w:val="24"/>
              </w:rPr>
            </w:pPr>
          </w:p>
          <w:p w14:paraId="12A5C20D" w14:textId="3A153FAC" w:rsidR="00826841" w:rsidRPr="00907B27" w:rsidRDefault="005F6160" w:rsidP="005F6160">
            <w:pPr>
              <w:rPr>
                <w:szCs w:val="24"/>
              </w:rPr>
            </w:pPr>
            <w:r>
              <w:rPr>
                <w:szCs w:val="24"/>
              </w:rPr>
              <w:t xml:space="preserve">           </w:t>
            </w:r>
            <w:r w:rsidR="00826841" w:rsidRPr="00907B27">
              <w:rPr>
                <w:szCs w:val="24"/>
              </w:rPr>
              <w:t>VP</w:t>
            </w:r>
          </w:p>
          <w:p w14:paraId="7C122A03" w14:textId="77777777" w:rsidR="00826841" w:rsidRPr="00907B27" w:rsidRDefault="00826841" w:rsidP="00826841">
            <w:pPr>
              <w:rPr>
                <w:rFonts w:ascii="ArborWin" w:hAnsi="ArborWin"/>
                <w:szCs w:val="24"/>
              </w:rPr>
            </w:pPr>
            <w:r w:rsidRPr="00907B27">
              <w:rPr>
                <w:rFonts w:ascii="ArborWin" w:hAnsi="ArborWin"/>
                <w:szCs w:val="24"/>
              </w:rPr>
              <w:t xml:space="preserve">    3</w:t>
            </w:r>
          </w:p>
          <w:p w14:paraId="5FE2A542" w14:textId="77777777" w:rsidR="00826841" w:rsidRPr="00907B27" w:rsidRDefault="00826841" w:rsidP="00826841">
            <w:pPr>
              <w:rPr>
                <w:szCs w:val="24"/>
              </w:rPr>
            </w:pPr>
            <w:r w:rsidRPr="00907B27">
              <w:rPr>
                <w:i/>
                <w:szCs w:val="24"/>
              </w:rPr>
              <w:t>Theme</w:t>
            </w:r>
            <w:r w:rsidRPr="00907B27">
              <w:rPr>
                <w:szCs w:val="24"/>
              </w:rPr>
              <w:t xml:space="preserve"> </w:t>
            </w:r>
            <w:r w:rsidRPr="00907B27">
              <w:rPr>
                <w:szCs w:val="24"/>
              </w:rPr>
              <w:tab/>
              <w:t xml:space="preserve">          V’</w:t>
            </w:r>
          </w:p>
          <w:p w14:paraId="14EAABAC" w14:textId="77777777" w:rsidR="00826841" w:rsidRPr="00907B27" w:rsidRDefault="00826841" w:rsidP="00826841">
            <w:pPr>
              <w:ind w:firstLine="720"/>
              <w:rPr>
                <w:rFonts w:ascii="ArborWin" w:hAnsi="ArborWin"/>
                <w:szCs w:val="24"/>
              </w:rPr>
            </w:pPr>
            <w:r w:rsidRPr="00907B27">
              <w:rPr>
                <w:rFonts w:ascii="ArborWin" w:hAnsi="ArborWin"/>
                <w:szCs w:val="24"/>
              </w:rPr>
              <w:t xml:space="preserve">     3</w:t>
            </w:r>
          </w:p>
          <w:p w14:paraId="09C89F08" w14:textId="77777777" w:rsidR="00826841" w:rsidRPr="00907B27" w:rsidRDefault="00826841" w:rsidP="00826841">
            <w:pPr>
              <w:rPr>
                <w:szCs w:val="24"/>
              </w:rPr>
            </w:pPr>
            <w:r w:rsidRPr="00907B27">
              <w:rPr>
                <w:szCs w:val="24"/>
              </w:rPr>
              <w:tab/>
              <w:t xml:space="preserve">    V</w:t>
            </w:r>
            <w:r w:rsidRPr="00907B27">
              <w:rPr>
                <w:szCs w:val="24"/>
              </w:rPr>
              <w:tab/>
              <w:t xml:space="preserve">         PP  </w:t>
            </w:r>
          </w:p>
          <w:p w14:paraId="7089BC90" w14:textId="77777777" w:rsidR="00826841" w:rsidRPr="00907B27" w:rsidRDefault="00826841" w:rsidP="00826841">
            <w:pPr>
              <w:ind w:left="720" w:firstLine="720"/>
              <w:rPr>
                <w:rFonts w:ascii="ArborWin" w:hAnsi="ArborWin"/>
                <w:szCs w:val="24"/>
              </w:rPr>
            </w:pPr>
            <w:r w:rsidRPr="00907B27">
              <w:rPr>
                <w:rFonts w:ascii="ArborWin" w:hAnsi="ArborWin"/>
                <w:szCs w:val="24"/>
              </w:rPr>
              <w:t xml:space="preserve">   3</w:t>
            </w:r>
          </w:p>
          <w:p w14:paraId="6F13C52A" w14:textId="77777777" w:rsidR="00826841" w:rsidRPr="00907B27" w:rsidRDefault="00826841" w:rsidP="00826841">
            <w:pPr>
              <w:ind w:left="720" w:firstLine="720"/>
              <w:rPr>
                <w:szCs w:val="24"/>
              </w:rPr>
            </w:pPr>
            <w:r w:rsidRPr="00907B27">
              <w:rPr>
                <w:szCs w:val="24"/>
              </w:rPr>
              <w:t xml:space="preserve">  P</w:t>
            </w:r>
            <w:r w:rsidRPr="00907B27">
              <w:rPr>
                <w:szCs w:val="24"/>
              </w:rPr>
              <w:tab/>
              <w:t xml:space="preserve">     </w:t>
            </w:r>
            <w:r w:rsidRPr="00907B27">
              <w:rPr>
                <w:i/>
                <w:szCs w:val="24"/>
              </w:rPr>
              <w:t>Goal</w:t>
            </w:r>
          </w:p>
          <w:p w14:paraId="647FC8FA" w14:textId="77777777" w:rsidR="00826841" w:rsidRPr="00907B27" w:rsidRDefault="00826841" w:rsidP="00826841">
            <w:pPr>
              <w:jc w:val="center"/>
              <w:rPr>
                <w:szCs w:val="24"/>
              </w:rPr>
            </w:pPr>
          </w:p>
        </w:tc>
      </w:tr>
    </w:tbl>
    <w:p w14:paraId="6E8517D1" w14:textId="2206782A" w:rsidR="0050048E" w:rsidRDefault="0050048E" w:rsidP="00382541">
      <w:pPr>
        <w:rPr>
          <w:lang w:val="en-US"/>
        </w:rPr>
      </w:pPr>
      <w:r>
        <w:rPr>
          <w:lang w:val="en-US"/>
        </w:rPr>
        <w:t xml:space="preserve">For the current paper, we are only concerned with the </w:t>
      </w:r>
      <w:r w:rsidR="0036313C">
        <w:rPr>
          <w:lang w:val="en-US"/>
        </w:rPr>
        <w:t xml:space="preserve">DOC, as diagnosed by the animacy tests outlined above. </w:t>
      </w:r>
    </w:p>
    <w:p w14:paraId="401C595F" w14:textId="1770B129" w:rsidR="007B2549" w:rsidRPr="007E64A3" w:rsidRDefault="00F558EA" w:rsidP="00382541">
      <w:pPr>
        <w:rPr>
          <w:lang w:val="en-US"/>
        </w:rPr>
      </w:pPr>
      <w:r w:rsidRPr="0036313C">
        <w:rPr>
          <w:lang w:val="en-US"/>
        </w:rPr>
        <w:tab/>
        <w:t xml:space="preserve">With these basics in place, we can now proceed to our theoretical proposal. </w:t>
      </w:r>
      <w:r w:rsidR="00730CEE" w:rsidRPr="0036313C">
        <w:rPr>
          <w:lang w:val="en-US"/>
        </w:rPr>
        <w:t xml:space="preserve"> Fundamentally, any </w:t>
      </w:r>
      <w:r w:rsidR="005F6160">
        <w:rPr>
          <w:lang w:val="en-US"/>
        </w:rPr>
        <w:t xml:space="preserve">ultimate </w:t>
      </w:r>
      <w:r w:rsidR="00730CEE" w:rsidRPr="0036313C">
        <w:rPr>
          <w:lang w:val="en-US"/>
        </w:rPr>
        <w:t>asymmetry in the DOC is due to the fact that the Recipient asymmetrically c-commands the Theme</w:t>
      </w:r>
      <w:r w:rsidR="007E64A3">
        <w:rPr>
          <w:lang w:val="en-US"/>
        </w:rPr>
        <w:t xml:space="preserve"> in its base-generated position</w:t>
      </w:r>
      <w:r w:rsidR="00730CEE" w:rsidRPr="0036313C">
        <w:rPr>
          <w:lang w:val="en-US"/>
        </w:rPr>
        <w:t xml:space="preserve">. As regards movement, asymmetry </w:t>
      </w:r>
      <w:r w:rsidR="001D4760">
        <w:rPr>
          <w:lang w:val="en-US"/>
        </w:rPr>
        <w:t>might</w:t>
      </w:r>
      <w:r w:rsidR="00730CEE" w:rsidRPr="0036313C">
        <w:rPr>
          <w:lang w:val="en-US"/>
        </w:rPr>
        <w:t xml:space="preserve"> also </w:t>
      </w:r>
      <w:r w:rsidR="007A66D3" w:rsidRPr="0036313C">
        <w:rPr>
          <w:lang w:val="en-US"/>
        </w:rPr>
        <w:t xml:space="preserve">be </w:t>
      </w:r>
      <w:r w:rsidR="00730CEE" w:rsidRPr="0036313C">
        <w:rPr>
          <w:lang w:val="en-US"/>
        </w:rPr>
        <w:t xml:space="preserve">a consequence of the derivational nature of </w:t>
      </w:r>
      <w:r w:rsidR="006F52EE" w:rsidRPr="0036313C">
        <w:rPr>
          <w:lang w:val="en-US"/>
        </w:rPr>
        <w:t>structure-building</w:t>
      </w:r>
      <w:r w:rsidR="00730CEE" w:rsidRPr="0036313C">
        <w:rPr>
          <w:lang w:val="en-US"/>
        </w:rPr>
        <w:t xml:space="preserve"> </w:t>
      </w:r>
      <w:r w:rsidR="006F52EE" w:rsidRPr="0036313C">
        <w:rPr>
          <w:lang w:val="en-US"/>
        </w:rPr>
        <w:t>whereby</w:t>
      </w:r>
      <w:r w:rsidR="00730CEE" w:rsidRPr="0036313C">
        <w:rPr>
          <w:lang w:val="en-US"/>
        </w:rPr>
        <w:t xml:space="preserve"> A-movement in</w:t>
      </w:r>
      <w:r w:rsidR="001D4760">
        <w:rPr>
          <w:lang w:val="en-US"/>
        </w:rPr>
        <w:t>to</w:t>
      </w:r>
      <w:r w:rsidR="00730CEE" w:rsidRPr="0036313C">
        <w:rPr>
          <w:lang w:val="en-US"/>
        </w:rPr>
        <w:t xml:space="preserve"> the T-domain precedes A-bar movement to the C-domain</w:t>
      </w:r>
      <w:r w:rsidR="007A66D3" w:rsidRPr="0036313C">
        <w:rPr>
          <w:lang w:val="en-US"/>
        </w:rPr>
        <w:t xml:space="preserve">. Another property of syntax which </w:t>
      </w:r>
      <w:r w:rsidR="006F52EE" w:rsidRPr="0036313C">
        <w:rPr>
          <w:lang w:val="en-US"/>
        </w:rPr>
        <w:t xml:space="preserve">also </w:t>
      </w:r>
      <w:r w:rsidR="007A66D3" w:rsidRPr="0036313C">
        <w:rPr>
          <w:lang w:val="en-US"/>
        </w:rPr>
        <w:t xml:space="preserve">contributes to </w:t>
      </w:r>
      <w:r w:rsidR="006F52EE" w:rsidRPr="0036313C">
        <w:rPr>
          <w:lang w:val="en-US"/>
        </w:rPr>
        <w:t>DOMA</w:t>
      </w:r>
      <w:r w:rsidR="007E64A3">
        <w:rPr>
          <w:lang w:val="en-US"/>
        </w:rPr>
        <w:t>, we propose,</w:t>
      </w:r>
      <w:r w:rsidR="007A66D3" w:rsidRPr="0036313C">
        <w:rPr>
          <w:lang w:val="en-US"/>
        </w:rPr>
        <w:t xml:space="preserve"> is that </w:t>
      </w:r>
      <w:r w:rsidR="001D4760">
        <w:rPr>
          <w:lang w:val="en-US"/>
        </w:rPr>
        <w:t xml:space="preserve">the </w:t>
      </w:r>
      <w:r w:rsidR="007A66D3" w:rsidRPr="0036313C">
        <w:rPr>
          <w:lang w:val="en-US"/>
        </w:rPr>
        <w:t xml:space="preserve">derivation proceeds in phases (Chomsky 2001, 2008). </w:t>
      </w:r>
      <w:r w:rsidR="007E64A3">
        <w:rPr>
          <w:lang w:val="en-US"/>
        </w:rPr>
        <w:t xml:space="preserve">It is our contention that </w:t>
      </w:r>
      <w:r w:rsidR="00901B52">
        <w:rPr>
          <w:lang w:val="en-US"/>
        </w:rPr>
        <w:t xml:space="preserve">these factors can have the effect </w:t>
      </w:r>
      <w:r w:rsidR="007A66D3" w:rsidRPr="0036313C">
        <w:rPr>
          <w:lang w:val="en-US"/>
        </w:rPr>
        <w:t xml:space="preserve">that </w:t>
      </w:r>
      <w:r w:rsidR="007B2549" w:rsidRPr="0036313C">
        <w:rPr>
          <w:lang w:val="en-US"/>
        </w:rPr>
        <w:t xml:space="preserve">a constituent destined for movement </w:t>
      </w:r>
      <w:r w:rsidR="007E64A3">
        <w:rPr>
          <w:lang w:val="en-US"/>
        </w:rPr>
        <w:t>can get</w:t>
      </w:r>
      <w:r w:rsidR="007B2549" w:rsidRPr="0036313C">
        <w:rPr>
          <w:lang w:val="en-US"/>
        </w:rPr>
        <w:t xml:space="preserve"> trapped in a lower phase</w:t>
      </w:r>
      <w:r w:rsidR="007E64A3">
        <w:rPr>
          <w:lang w:val="en-US"/>
        </w:rPr>
        <w:t xml:space="preserve">. This is what </w:t>
      </w:r>
      <w:r w:rsidR="006F52EE" w:rsidRPr="0036313C">
        <w:rPr>
          <w:lang w:val="en-US"/>
        </w:rPr>
        <w:t xml:space="preserve">happens in the ungrammatical combinations of A and A-bar movement </w:t>
      </w:r>
      <w:r w:rsidR="00C55FB5" w:rsidRPr="0036313C">
        <w:rPr>
          <w:lang w:val="en-US"/>
        </w:rPr>
        <w:t>in section 2</w:t>
      </w:r>
      <w:r w:rsidR="00133C29" w:rsidRPr="0036313C">
        <w:rPr>
          <w:lang w:val="en-US"/>
        </w:rPr>
        <w:t>, as we will demonstrate below.</w:t>
      </w:r>
      <w:r w:rsidR="007B2549" w:rsidRPr="0036313C">
        <w:rPr>
          <w:lang w:val="en-US"/>
        </w:rPr>
        <w:t xml:space="preserve"> </w:t>
      </w:r>
      <w:r w:rsidR="007B2549" w:rsidRPr="007E64A3">
        <w:rPr>
          <w:lang w:val="en-US"/>
        </w:rPr>
        <w:t xml:space="preserve"> </w:t>
      </w:r>
    </w:p>
    <w:p w14:paraId="1A9D79D1" w14:textId="2F87665F" w:rsidR="002976A7" w:rsidRPr="007E64A3" w:rsidRDefault="00F558EA" w:rsidP="003F4037">
      <w:pPr>
        <w:ind w:firstLine="426"/>
      </w:pPr>
      <w:r w:rsidRPr="007E64A3">
        <w:rPr>
          <w:lang w:val="en-US"/>
        </w:rPr>
        <w:t xml:space="preserve">In the </w:t>
      </w:r>
      <w:r w:rsidR="00C55FB5" w:rsidRPr="007E64A3">
        <w:rPr>
          <w:lang w:val="en-US"/>
        </w:rPr>
        <w:t>following</w:t>
      </w:r>
      <w:r w:rsidRPr="007E64A3">
        <w:rPr>
          <w:lang w:val="en-US"/>
        </w:rPr>
        <w:t xml:space="preserve"> section we</w:t>
      </w:r>
      <w:r w:rsidR="00351BF8" w:rsidRPr="007E64A3">
        <w:rPr>
          <w:lang w:val="en-US"/>
        </w:rPr>
        <w:t xml:space="preserve"> </w:t>
      </w:r>
      <w:r w:rsidR="00074FB8" w:rsidRPr="007E64A3">
        <w:rPr>
          <w:lang w:val="en-US"/>
        </w:rPr>
        <w:t>show</w:t>
      </w:r>
      <w:r w:rsidRPr="007E64A3">
        <w:rPr>
          <w:lang w:val="en-US"/>
        </w:rPr>
        <w:t xml:space="preserve"> how </w:t>
      </w:r>
      <w:r w:rsidR="00FC2C7E" w:rsidRPr="007E64A3">
        <w:rPr>
          <w:lang w:val="en-US"/>
        </w:rPr>
        <w:t xml:space="preserve">movement </w:t>
      </w:r>
      <w:r w:rsidRPr="007E64A3">
        <w:rPr>
          <w:lang w:val="en-US"/>
        </w:rPr>
        <w:t xml:space="preserve">symmetry is derived </w:t>
      </w:r>
      <w:r w:rsidR="00FC2C7E" w:rsidRPr="007E64A3">
        <w:rPr>
          <w:lang w:val="en-US"/>
        </w:rPr>
        <w:t>in the DOC without violating locality or other syntactic conditions</w:t>
      </w:r>
      <w:r w:rsidR="00074FB8" w:rsidRPr="007E64A3">
        <w:rPr>
          <w:lang w:val="en-US"/>
        </w:rPr>
        <w:t xml:space="preserve">. </w:t>
      </w:r>
      <w:r w:rsidR="007E64A3">
        <w:rPr>
          <w:lang w:val="en-US"/>
        </w:rPr>
        <w:t xml:space="preserve">We then go on to </w:t>
      </w:r>
      <w:r w:rsidR="00074FB8" w:rsidRPr="007E64A3">
        <w:rPr>
          <w:lang w:val="en-US"/>
        </w:rPr>
        <w:t>show</w:t>
      </w:r>
      <w:r w:rsidR="00FC2C7E" w:rsidRPr="007E64A3">
        <w:rPr>
          <w:lang w:val="en-US"/>
        </w:rPr>
        <w:t xml:space="preserve"> </w:t>
      </w:r>
      <w:r w:rsidR="00074FB8" w:rsidRPr="007E64A3">
        <w:rPr>
          <w:lang w:val="en-US"/>
        </w:rPr>
        <w:t xml:space="preserve">how a version of phase theory can explain DOMA. </w:t>
      </w:r>
      <w:r w:rsidR="0054630C" w:rsidRPr="007E64A3">
        <w:rPr>
          <w:lang w:val="en-US"/>
        </w:rPr>
        <w:t xml:space="preserve"> </w:t>
      </w:r>
    </w:p>
    <w:p w14:paraId="26570B6A" w14:textId="77777777" w:rsidR="0054630C" w:rsidRPr="00B42F9F" w:rsidRDefault="0054630C" w:rsidP="0054630C">
      <w:pPr>
        <w:autoSpaceDE w:val="0"/>
        <w:autoSpaceDN w:val="0"/>
        <w:adjustRightInd w:val="0"/>
        <w:rPr>
          <w:b/>
        </w:rPr>
      </w:pPr>
    </w:p>
    <w:p w14:paraId="745D95BB" w14:textId="77777777" w:rsidR="0050048E" w:rsidRDefault="0050048E" w:rsidP="00382541">
      <w:pPr>
        <w:rPr>
          <w:lang w:val="en-US"/>
        </w:rPr>
      </w:pPr>
    </w:p>
    <w:p w14:paraId="454617ED" w14:textId="77777777" w:rsidR="00F558EA" w:rsidRDefault="00F558EA" w:rsidP="007951B8">
      <w:pPr>
        <w:pStyle w:val="Heading2"/>
      </w:pPr>
      <w:bookmarkStart w:id="18" w:name="_Ref310868660"/>
      <w:r>
        <w:t>Deriving symmetry</w:t>
      </w:r>
      <w:bookmarkEnd w:id="18"/>
    </w:p>
    <w:p w14:paraId="2D10B5A4" w14:textId="5A8AD9E5" w:rsidR="00806860" w:rsidRPr="007E64A3" w:rsidRDefault="007E64A3" w:rsidP="00382541">
      <w:r>
        <w:t>We adopt the fairly standard view that i</w:t>
      </w:r>
      <w:r w:rsidR="007B7FBA">
        <w:t>n a passive, one of the internal arguments is probed by T</w:t>
      </w:r>
      <w:r>
        <w:t xml:space="preserve"> to become the structural subject. U</w:t>
      </w:r>
      <w:r w:rsidR="007B7FBA">
        <w:t>nder locality, this should be the highest active argument in a ditransitive</w:t>
      </w:r>
      <w:r w:rsidR="002976A7">
        <w:t xml:space="preserve"> predicate</w:t>
      </w:r>
      <w:r w:rsidR="007B7FBA">
        <w:t>. The question</w:t>
      </w:r>
      <w:r w:rsidR="00806860">
        <w:t xml:space="preserve"> for symmetrical passives</w:t>
      </w:r>
      <w:r w:rsidR="007B7FBA">
        <w:t xml:space="preserve"> is thus how T can reach the Theme wh</w:t>
      </w:r>
      <w:r w:rsidR="002976A7">
        <w:t>en</w:t>
      </w:r>
      <w:r w:rsidR="007B7FBA">
        <w:t xml:space="preserve"> the higher Recipient intervenes</w:t>
      </w:r>
      <w:r>
        <w:t xml:space="preserve"> in the DOC</w:t>
      </w:r>
      <w:r w:rsidR="007B7FBA">
        <w:t xml:space="preserve">. </w:t>
      </w:r>
      <w:r w:rsidR="00382541">
        <w:t>W</w:t>
      </w:r>
      <w:r w:rsidR="00382541" w:rsidRPr="00FC3271">
        <w:t xml:space="preserve">e </w:t>
      </w:r>
      <w:r w:rsidR="00382541">
        <w:t>propose</w:t>
      </w:r>
      <w:r w:rsidR="00382541" w:rsidRPr="00FC3271">
        <w:t xml:space="preserve"> that </w:t>
      </w:r>
      <w:r>
        <w:t xml:space="preserve">this </w:t>
      </w:r>
      <w:r w:rsidR="007B7FBA">
        <w:t>double object symmetry</w:t>
      </w:r>
      <w:r w:rsidR="00595910">
        <w:t>, where it occurs,</w:t>
      </w:r>
      <w:r w:rsidR="007B7FBA">
        <w:t xml:space="preserve"> </w:t>
      </w:r>
      <w:r w:rsidRPr="007E64A3">
        <w:t>results from the fact that</w:t>
      </w:r>
      <w:r w:rsidR="00595910" w:rsidRPr="007E64A3">
        <w:t xml:space="preserve"> </w:t>
      </w:r>
      <w:r w:rsidR="00382541" w:rsidRPr="007E64A3">
        <w:t>A</w:t>
      </w:r>
      <w:r w:rsidR="007B7FBA" w:rsidRPr="007E64A3">
        <w:t xml:space="preserve">ppl can </w:t>
      </w:r>
      <w:r w:rsidR="00171C65" w:rsidRPr="007E64A3">
        <w:t xml:space="preserve">assign case to </w:t>
      </w:r>
      <w:r w:rsidR="00A56ED1" w:rsidRPr="007E64A3">
        <w:t>either the Theme</w:t>
      </w:r>
      <w:r w:rsidR="00806860" w:rsidRPr="007E64A3">
        <w:t xml:space="preserve"> or the Recipient</w:t>
      </w:r>
      <w:r w:rsidR="007B7FBA" w:rsidRPr="007E64A3">
        <w:t xml:space="preserve">, as represented in </w:t>
      </w:r>
      <w:r w:rsidR="009D3A42" w:rsidRPr="007E64A3">
        <w:fldChar w:fldCharType="begin"/>
      </w:r>
      <w:r w:rsidR="007B7FBA" w:rsidRPr="007E64A3">
        <w:instrText xml:space="preserve"> REF _Ref310869531 \h </w:instrText>
      </w:r>
      <w:r w:rsidR="009D3A42" w:rsidRPr="007E64A3">
        <w:fldChar w:fldCharType="separate"/>
      </w:r>
      <w:r w:rsidR="00F5549A" w:rsidRPr="00FC3271">
        <w:t>(</w:t>
      </w:r>
      <w:r w:rsidR="00F5549A">
        <w:rPr>
          <w:noProof/>
        </w:rPr>
        <w:t>18</w:t>
      </w:r>
      <w:r w:rsidR="009D3A42" w:rsidRPr="007E64A3">
        <w:fldChar w:fldCharType="end"/>
      </w:r>
      <w:r w:rsidR="007B7FBA" w:rsidRPr="007E64A3">
        <w:t>)</w:t>
      </w:r>
      <w:r w:rsidR="00F7193A" w:rsidRPr="007E64A3">
        <w:t xml:space="preserve"> (see Haddican and Holmberg, forthcoming</w:t>
      </w:r>
      <w:r w:rsidR="00C84B81">
        <w:t>; Van der Wal 2016</w:t>
      </w:r>
      <w:r w:rsidR="00F7193A" w:rsidRPr="007E64A3">
        <w:t>).</w:t>
      </w:r>
    </w:p>
    <w:p w14:paraId="7515268C" w14:textId="77777777" w:rsidR="00F7193A" w:rsidRPr="007E64A3" w:rsidRDefault="00F7193A" w:rsidP="00382541"/>
    <w:p w14:paraId="4774BE1F" w14:textId="77777777" w:rsidR="00382541" w:rsidRPr="00FC3271" w:rsidRDefault="00382541" w:rsidP="00382541">
      <w:pPr>
        <w:keepNext/>
        <w:autoSpaceDE w:val="0"/>
        <w:autoSpaceDN w:val="0"/>
        <w:adjustRightInd w:val="0"/>
        <w:rPr>
          <w:bCs/>
        </w:rPr>
      </w:pPr>
      <w:r w:rsidRPr="00496F73">
        <w:t>(</w:t>
      </w:r>
      <w:r w:rsidR="009D3A42">
        <w:fldChar w:fldCharType="begin"/>
      </w:r>
      <w:r w:rsidR="00E33CA6">
        <w:instrText xml:space="preserve"> SEQ ( \* ARABIC </w:instrText>
      </w:r>
      <w:r w:rsidR="009D3A42">
        <w:fldChar w:fldCharType="separate"/>
      </w:r>
      <w:r w:rsidR="00F5549A">
        <w:rPr>
          <w:noProof/>
        </w:rPr>
        <w:t>23</w:t>
      </w:r>
      <w:r w:rsidR="009D3A42">
        <w:rPr>
          <w:noProof/>
        </w:rPr>
        <w:fldChar w:fldCharType="end"/>
      </w:r>
      <w:r w:rsidRPr="00496F73">
        <w:t>)</w:t>
      </w:r>
      <w:r w:rsidR="00AE585D">
        <w:rPr>
          <w:bCs/>
          <w:noProof/>
          <w:lang w:eastAsia="en-GB"/>
        </w:rPr>
        <mc:AlternateContent>
          <mc:Choice Requires="wps">
            <w:drawing>
              <wp:anchor distT="0" distB="0" distL="114300" distR="114300" simplePos="0" relativeHeight="251648512" behindDoc="0" locked="0" layoutInCell="1" allowOverlap="1" wp14:anchorId="5B9611FC" wp14:editId="273CD9BF">
                <wp:simplePos x="0" y="0"/>
                <wp:positionH relativeFrom="column">
                  <wp:posOffset>885825</wp:posOffset>
                </wp:positionH>
                <wp:positionV relativeFrom="paragraph">
                  <wp:posOffset>53340</wp:posOffset>
                </wp:positionV>
                <wp:extent cx="238125" cy="152400"/>
                <wp:effectExtent l="0" t="0" r="41275" b="25400"/>
                <wp:wrapNone/>
                <wp:docPr id="73"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38125" cy="1524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E430F16" id="_x0000_t32" coordsize="21600,21600" o:spt="32" o:oned="t" path="m,l21600,21600e" filled="f">
                <v:path arrowok="t" fillok="f" o:connecttype="none"/>
                <o:lock v:ext="edit" shapetype="t"/>
              </v:shapetype>
              <v:shape id="AutoShape 32" o:spid="_x0000_s1026" type="#_x0000_t32" style="position:absolute;margin-left:69.75pt;margin-top:4.2pt;width:18.75pt;height:12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"/>
            </w:pict>
          </mc:Fallback>
        </mc:AlternateContent>
      </w:r>
      <w:r w:rsidR="00AE585D">
        <w:rPr>
          <w:bCs/>
          <w:noProof/>
          <w:lang w:eastAsia="en-GB"/>
        </w:rPr>
        <mc:AlternateContent>
          <mc:Choice Requires="wps">
            <w:drawing>
              <wp:anchor distT="0" distB="0" distL="114300" distR="114300" simplePos="0" relativeHeight="251646464" behindDoc="0" locked="0" layoutInCell="1" allowOverlap="1" wp14:anchorId="647A4F1F" wp14:editId="433A5731">
                <wp:simplePos x="0" y="0"/>
                <wp:positionH relativeFrom="column">
                  <wp:posOffset>647700</wp:posOffset>
                </wp:positionH>
                <wp:positionV relativeFrom="paragraph">
                  <wp:posOffset>53340</wp:posOffset>
                </wp:positionV>
                <wp:extent cx="238125" cy="200025"/>
                <wp:effectExtent l="0" t="0" r="41275" b="28575"/>
                <wp:wrapNone/>
                <wp:docPr id="74" name="AutoShap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8125" cy="20002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A41BB97" id="AutoShape 25" o:spid="_x0000_s1026" type="#_x0000_t32" style="position:absolute;margin-left:51pt;margin-top:4.2pt;width:18.75pt;height:15.75pt;flip:y;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"/>
            </w:pict>
          </mc:Fallback>
        </mc:AlternateContent>
      </w:r>
    </w:p>
    <w:p w14:paraId="64AE8F70" w14:textId="77777777" w:rsidR="00382541" w:rsidRPr="00FC3271" w:rsidRDefault="00382541" w:rsidP="00382541">
      <w:pPr>
        <w:keepNext/>
        <w:autoSpaceDE w:val="0"/>
        <w:autoSpaceDN w:val="0"/>
        <w:adjustRightInd w:val="0"/>
        <w:rPr>
          <w:bCs/>
        </w:rPr>
      </w:pPr>
      <w:r w:rsidRPr="00FC3271">
        <w:rPr>
          <w:bCs/>
        </w:rPr>
        <w:tab/>
        <w:t xml:space="preserve"> C               TP</w:t>
      </w:r>
    </w:p>
    <w:p w14:paraId="17C1B646" w14:textId="77777777" w:rsidR="00382541" w:rsidRPr="00FC3271" w:rsidRDefault="00AE585D" w:rsidP="00382541">
      <w:pPr>
        <w:keepNext/>
        <w:autoSpaceDE w:val="0"/>
        <w:autoSpaceDN w:val="0"/>
        <w:adjustRightInd w:val="0"/>
        <w:rPr>
          <w:bCs/>
        </w:rPr>
      </w:pPr>
      <w:r>
        <w:rPr>
          <w:bCs/>
          <w:noProof/>
          <w:lang w:eastAsia="en-GB"/>
        </w:rPr>
        <mc:AlternateContent>
          <mc:Choice Requires="wps">
            <w:drawing>
              <wp:anchor distT="0" distB="0" distL="114300" distR="114300" simplePos="0" relativeHeight="251649536" behindDoc="0" locked="0" layoutInCell="1" allowOverlap="1" wp14:anchorId="302FC11A" wp14:editId="330FD52B">
                <wp:simplePos x="0" y="0"/>
                <wp:positionH relativeFrom="column">
                  <wp:posOffset>1228725</wp:posOffset>
                </wp:positionH>
                <wp:positionV relativeFrom="paragraph">
                  <wp:posOffset>7620</wp:posOffset>
                </wp:positionV>
                <wp:extent cx="361950" cy="266700"/>
                <wp:effectExtent l="0" t="0" r="44450" b="38100"/>
                <wp:wrapNone/>
                <wp:docPr id="7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0" cy="2667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4199A7" id="AutoShape 33" o:spid="_x0000_s1026" type="#_x0000_t32" style="position:absolute;margin-left:96.75pt;margin-top:.6pt;width:28.5pt;height:21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"/>
            </w:pict>
          </mc:Fallback>
        </mc:AlternateContent>
      </w:r>
      <w:r>
        <w:rPr>
          <w:bCs/>
          <w:noProof/>
          <w:lang w:eastAsia="en-GB"/>
        </w:rPr>
        <mc:AlternateContent>
          <mc:Choice Requires="wps">
            <w:drawing>
              <wp:anchor distT="0" distB="0" distL="114300" distR="114300" simplePos="0" relativeHeight="251647488" behindDoc="0" locked="0" layoutInCell="1" allowOverlap="1" wp14:anchorId="01719A7B" wp14:editId="7E401B93">
                <wp:simplePos x="0" y="0"/>
                <wp:positionH relativeFrom="column">
                  <wp:posOffset>1047750</wp:posOffset>
                </wp:positionH>
                <wp:positionV relativeFrom="paragraph">
                  <wp:posOffset>7620</wp:posOffset>
                </wp:positionV>
                <wp:extent cx="180975" cy="161925"/>
                <wp:effectExtent l="0" t="0" r="22225" b="41275"/>
                <wp:wrapNone/>
                <wp:docPr id="76"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80975" cy="16192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45B0E13" id="AutoShape 27" o:spid="_x0000_s1026" type="#_x0000_t32" style="position:absolute;margin-left:82.5pt;margin-top:.6pt;width:14.25pt;height:12.75pt;flip:y;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"/>
            </w:pict>
          </mc:Fallback>
        </mc:AlternateContent>
      </w:r>
      <w:r w:rsidR="00382541" w:rsidRPr="00FC3271">
        <w:rPr>
          <w:bCs/>
        </w:rPr>
        <w:tab/>
      </w:r>
      <w:r w:rsidR="00382541" w:rsidRPr="00FC3271">
        <w:rPr>
          <w:bCs/>
        </w:rPr>
        <w:tab/>
      </w:r>
    </w:p>
    <w:p w14:paraId="7D7A5532" w14:textId="77777777" w:rsidR="00382541" w:rsidRPr="00FC3271" w:rsidRDefault="00382541" w:rsidP="00382541">
      <w:pPr>
        <w:keepNext/>
        <w:autoSpaceDE w:val="0"/>
        <w:autoSpaceDN w:val="0"/>
        <w:adjustRightInd w:val="0"/>
        <w:ind w:left="720" w:firstLine="720"/>
        <w:rPr>
          <w:bCs/>
        </w:rPr>
      </w:pPr>
      <w:r w:rsidRPr="00FC3271">
        <w:rPr>
          <w:bCs/>
        </w:rPr>
        <w:t>T                 vP</w:t>
      </w:r>
    </w:p>
    <w:p w14:paraId="59236117" w14:textId="77777777" w:rsidR="00382541" w:rsidRPr="00FC3271" w:rsidRDefault="00AE585D" w:rsidP="00382541">
      <w:pPr>
        <w:keepNext/>
        <w:autoSpaceDE w:val="0"/>
        <w:autoSpaceDN w:val="0"/>
        <w:adjustRightInd w:val="0"/>
        <w:rPr>
          <w:bCs/>
        </w:rPr>
      </w:pPr>
      <w:r>
        <w:rPr>
          <w:bCs/>
          <w:noProof/>
          <w:lang w:eastAsia="en-GB"/>
        </w:rPr>
        <mc:AlternateContent>
          <mc:Choice Requires="wps">
            <w:drawing>
              <wp:anchor distT="0" distB="0" distL="114300" distR="114300" simplePos="0" relativeHeight="251651584" behindDoc="0" locked="0" layoutInCell="1" allowOverlap="1" wp14:anchorId="7C6ECDC3" wp14:editId="41D8A4DB">
                <wp:simplePos x="0" y="0"/>
                <wp:positionH relativeFrom="column">
                  <wp:posOffset>1724025</wp:posOffset>
                </wp:positionH>
                <wp:positionV relativeFrom="paragraph">
                  <wp:posOffset>38100</wp:posOffset>
                </wp:positionV>
                <wp:extent cx="361950" cy="266700"/>
                <wp:effectExtent l="0" t="0" r="44450" b="38100"/>
                <wp:wrapNone/>
                <wp:docPr id="77"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1950" cy="2667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06001EC" id="AutoShape 35" o:spid="_x0000_s1026" type="#_x0000_t32" style="position:absolute;margin-left:135.75pt;margin-top:3pt;width:28.5pt;height:21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"/>
            </w:pict>
          </mc:Fallback>
        </mc:AlternateContent>
      </w:r>
      <w:r>
        <w:rPr>
          <w:bCs/>
          <w:noProof/>
          <w:lang w:eastAsia="en-GB"/>
        </w:rPr>
        <mc:AlternateContent>
          <mc:Choice Requires="wps">
            <w:drawing>
              <wp:anchor distT="0" distB="0" distL="114300" distR="114300" simplePos="0" relativeHeight="251650560" behindDoc="0" locked="0" layoutInCell="1" allowOverlap="1" wp14:anchorId="2F393881" wp14:editId="413989A0">
                <wp:simplePos x="0" y="0"/>
                <wp:positionH relativeFrom="column">
                  <wp:posOffset>1504950</wp:posOffset>
                </wp:positionH>
                <wp:positionV relativeFrom="paragraph">
                  <wp:posOffset>38100</wp:posOffset>
                </wp:positionV>
                <wp:extent cx="219075" cy="200025"/>
                <wp:effectExtent l="0" t="0" r="34925" b="28575"/>
                <wp:wrapNone/>
                <wp:docPr id="78"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9075" cy="20002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900003" id="AutoShape 34" o:spid="_x0000_s1026" type="#_x0000_t32" style="position:absolute;margin-left:118.5pt;margin-top:3pt;width:17.25pt;height:15.75pt;flip:y;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"/>
            </w:pict>
          </mc:Fallback>
        </mc:AlternateContent>
      </w:r>
      <w:r w:rsidR="00382541" w:rsidRPr="00FC3271">
        <w:rPr>
          <w:bCs/>
        </w:rPr>
        <w:tab/>
      </w:r>
      <w:r w:rsidR="00382541" w:rsidRPr="00FC3271">
        <w:rPr>
          <w:bCs/>
        </w:rPr>
        <w:tab/>
      </w:r>
      <w:r w:rsidR="00382541" w:rsidRPr="00FC3271">
        <w:rPr>
          <w:bCs/>
        </w:rPr>
        <w:tab/>
        <w:t xml:space="preserve"> </w:t>
      </w:r>
    </w:p>
    <w:p w14:paraId="3D5087FF" w14:textId="77777777" w:rsidR="00382541" w:rsidRPr="00FC3271" w:rsidRDefault="00382541" w:rsidP="00382541">
      <w:pPr>
        <w:keepNext/>
        <w:autoSpaceDE w:val="0"/>
        <w:autoSpaceDN w:val="0"/>
        <w:adjustRightInd w:val="0"/>
        <w:ind w:left="2160"/>
        <w:rPr>
          <w:bCs/>
        </w:rPr>
      </w:pPr>
      <w:r w:rsidRPr="00FC3271">
        <w:rPr>
          <w:bCs/>
        </w:rPr>
        <w:t>v                   ApplP</w:t>
      </w:r>
    </w:p>
    <w:p w14:paraId="557E16E7" w14:textId="77777777" w:rsidR="00382541" w:rsidRPr="00FC3271" w:rsidRDefault="00AE585D" w:rsidP="00382541">
      <w:pPr>
        <w:autoSpaceDE w:val="0"/>
        <w:autoSpaceDN w:val="0"/>
        <w:adjustRightInd w:val="0"/>
        <w:rPr>
          <w:bCs/>
        </w:rPr>
      </w:pPr>
      <w:r>
        <w:rPr>
          <w:bCs/>
          <w:noProof/>
          <w:lang w:eastAsia="en-GB"/>
        </w:rPr>
        <mc:AlternateContent>
          <mc:Choice Requires="wps">
            <w:drawing>
              <wp:anchor distT="0" distB="0" distL="114300" distR="114300" simplePos="0" relativeHeight="251653632" behindDoc="0" locked="0" layoutInCell="1" allowOverlap="1" wp14:anchorId="57619405" wp14:editId="557855F0">
                <wp:simplePos x="0" y="0"/>
                <wp:positionH relativeFrom="column">
                  <wp:posOffset>2190750</wp:posOffset>
                </wp:positionH>
                <wp:positionV relativeFrom="paragraph">
                  <wp:posOffset>40005</wp:posOffset>
                </wp:positionV>
                <wp:extent cx="400050" cy="247650"/>
                <wp:effectExtent l="0" t="0" r="31750" b="31750"/>
                <wp:wrapNone/>
                <wp:docPr id="79"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0050" cy="24765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516783" id="AutoShape 37" o:spid="_x0000_s1026" type="#_x0000_t32" style="position:absolute;margin-left:172.5pt;margin-top:3.15pt;width:31.5pt;height:1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"/>
            </w:pict>
          </mc:Fallback>
        </mc:AlternateContent>
      </w:r>
      <w:r>
        <w:rPr>
          <w:bCs/>
          <w:noProof/>
          <w:lang w:eastAsia="en-GB"/>
        </w:rPr>
        <mc:AlternateContent>
          <mc:Choice Requires="wps">
            <w:drawing>
              <wp:anchor distT="0" distB="0" distL="114300" distR="114300" simplePos="0" relativeHeight="251652608" behindDoc="0" locked="0" layoutInCell="1" allowOverlap="1" wp14:anchorId="0485B507" wp14:editId="187E830B">
                <wp:simplePos x="0" y="0"/>
                <wp:positionH relativeFrom="column">
                  <wp:posOffset>1981200</wp:posOffset>
                </wp:positionH>
                <wp:positionV relativeFrom="paragraph">
                  <wp:posOffset>40005</wp:posOffset>
                </wp:positionV>
                <wp:extent cx="209550" cy="180975"/>
                <wp:effectExtent l="0" t="0" r="44450" b="47625"/>
                <wp:wrapNone/>
                <wp:docPr id="80"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09550" cy="18097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D691E01" id="AutoShape 36" o:spid="_x0000_s1026" type="#_x0000_t32" style="position:absolute;margin-left:156pt;margin-top:3.15pt;width:16.5pt;height:14.25pt;flip:y;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"/>
            </w:pict>
          </mc:Fallback>
        </mc:AlternateContent>
      </w:r>
      <w:r w:rsidR="00382541">
        <w:rPr>
          <w:bCs/>
        </w:rPr>
        <w:tab/>
      </w:r>
      <w:r w:rsidR="00382541">
        <w:rPr>
          <w:bCs/>
        </w:rPr>
        <w:tab/>
        <w:t xml:space="preserve">       </w:t>
      </w:r>
      <w:r w:rsidR="00382541" w:rsidRPr="00FC3271">
        <w:rPr>
          <w:bCs/>
        </w:rPr>
        <w:tab/>
        <w:t xml:space="preserve"> </w:t>
      </w:r>
    </w:p>
    <w:p w14:paraId="614190E1" w14:textId="77777777" w:rsidR="00382541" w:rsidRPr="00FC3271" w:rsidRDefault="00AE585D" w:rsidP="00382541">
      <w:pPr>
        <w:autoSpaceDE w:val="0"/>
        <w:autoSpaceDN w:val="0"/>
        <w:adjustRightInd w:val="0"/>
        <w:ind w:left="2160" w:firstLine="720"/>
        <w:rPr>
          <w:bCs/>
        </w:rPr>
      </w:pPr>
      <w:r>
        <w:rPr>
          <w:bCs/>
          <w:noProof/>
          <w:lang w:eastAsia="en-GB"/>
        </w:rPr>
        <mc:AlternateContent>
          <mc:Choice Requires="wps">
            <w:drawing>
              <wp:anchor distT="0" distB="0" distL="114300" distR="114300" simplePos="0" relativeHeight="251655680" behindDoc="0" locked="0" layoutInCell="1" allowOverlap="1" wp14:anchorId="48760AFF" wp14:editId="7390B5D8">
                <wp:simplePos x="0" y="0"/>
                <wp:positionH relativeFrom="column">
                  <wp:posOffset>2638425</wp:posOffset>
                </wp:positionH>
                <wp:positionV relativeFrom="paragraph">
                  <wp:posOffset>160020</wp:posOffset>
                </wp:positionV>
                <wp:extent cx="438150" cy="266700"/>
                <wp:effectExtent l="0" t="0" r="44450" b="38100"/>
                <wp:wrapNone/>
                <wp:docPr id="8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38150" cy="2667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9D58CAC" id="AutoShape 39" o:spid="_x0000_s1026" type="#_x0000_t32" style="position:absolute;margin-left:207.75pt;margin-top:12.6pt;width:34.5pt;height:21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"/>
            </w:pict>
          </mc:Fallback>
        </mc:AlternateContent>
      </w:r>
      <w:r>
        <w:rPr>
          <w:bCs/>
          <w:noProof/>
          <w:lang w:eastAsia="en-GB"/>
        </w:rPr>
        <mc:AlternateContent>
          <mc:Choice Requires="wps">
            <w:drawing>
              <wp:anchor distT="0" distB="0" distL="114300" distR="114300" simplePos="0" relativeHeight="251654656" behindDoc="0" locked="0" layoutInCell="1" allowOverlap="1" wp14:anchorId="119D1E2D" wp14:editId="539B5DD1">
                <wp:simplePos x="0" y="0"/>
                <wp:positionH relativeFrom="column">
                  <wp:posOffset>2447925</wp:posOffset>
                </wp:positionH>
                <wp:positionV relativeFrom="paragraph">
                  <wp:posOffset>160020</wp:posOffset>
                </wp:positionV>
                <wp:extent cx="190500" cy="180975"/>
                <wp:effectExtent l="0" t="0" r="38100" b="22225"/>
                <wp:wrapNone/>
                <wp:docPr id="8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00" cy="18097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BA5913" id="AutoShape 38" o:spid="_x0000_s1026" type="#_x0000_t32" style="position:absolute;margin-left:192.75pt;margin-top:12.6pt;width:15pt;height:14.25pt;flip:y;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"/>
            </w:pict>
          </mc:Fallback>
        </mc:AlternateContent>
      </w:r>
      <w:r w:rsidR="00382541" w:rsidRPr="00FC3271">
        <w:rPr>
          <w:bCs/>
        </w:rPr>
        <w:t xml:space="preserve">R                    </w:t>
      </w:r>
    </w:p>
    <w:p w14:paraId="2B5FF656" w14:textId="77777777" w:rsidR="00382541" w:rsidRPr="00FC3271" w:rsidRDefault="00AE585D" w:rsidP="00382541">
      <w:pPr>
        <w:autoSpaceDE w:val="0"/>
        <w:autoSpaceDN w:val="0"/>
        <w:adjustRightInd w:val="0"/>
        <w:rPr>
          <w:bCs/>
        </w:rPr>
      </w:pPr>
      <w:r>
        <w:rPr>
          <w:noProof/>
          <w:lang w:eastAsia="en-GB"/>
        </w:rPr>
        <mc:AlternateContent>
          <mc:Choice Requires="wps">
            <w:drawing>
              <wp:anchor distT="0" distB="0" distL="114300" distR="114300" simplePos="0" relativeHeight="251658752" behindDoc="0" locked="0" layoutInCell="1" allowOverlap="1" wp14:anchorId="0A6B00FB" wp14:editId="46115FCB">
                <wp:simplePos x="0" y="0"/>
                <wp:positionH relativeFrom="column">
                  <wp:posOffset>1828800</wp:posOffset>
                </wp:positionH>
                <wp:positionV relativeFrom="paragraph">
                  <wp:posOffset>62865</wp:posOffset>
                </wp:positionV>
                <wp:extent cx="511810" cy="386715"/>
                <wp:effectExtent l="25400" t="50800" r="21590" b="19685"/>
                <wp:wrapNone/>
                <wp:docPr id="1" name="Freeform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11810" cy="38671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B4A331" id="Freeform 1" o:spid="_x0000_s1026" style="position:absolute;margin-left:2in;margin-top:4.95pt;width:40.3pt;height:30.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" path="m210457,239486c128814,270328,47171,301171,14514,261257,-18143,221343,14514,,14514,e" filled="f" strokecolor="black [3213]" strokeweight="1pt">
                <v:stroke dashstyle="3 1" endarrow="block" endarrowwidth="narrow" endarrowlength="short"/>
                <v:path arrowok="t" o:connecttype="custom" o:connectlocs="511810,330511;35297,360557;35297,0" o:connectangles="0,0,0"/>
              </v:shape>
            </w:pict>
          </mc:Fallback>
        </mc:AlternateContent>
      </w:r>
      <w:r w:rsidR="00382541" w:rsidRPr="00FC3271">
        <w:rPr>
          <w:bCs/>
        </w:rPr>
        <w:tab/>
      </w:r>
      <w:r w:rsidR="00382541" w:rsidRPr="00FC3271">
        <w:rPr>
          <w:bCs/>
        </w:rPr>
        <w:tab/>
      </w:r>
      <w:r w:rsidR="00382541" w:rsidRPr="00FC3271">
        <w:rPr>
          <w:bCs/>
        </w:rPr>
        <w:tab/>
      </w:r>
      <w:r w:rsidR="00382541" w:rsidRPr="00FC3271">
        <w:rPr>
          <w:bCs/>
        </w:rPr>
        <w:tab/>
      </w:r>
      <w:r w:rsidR="00382541" w:rsidRPr="00FC3271">
        <w:rPr>
          <w:bCs/>
        </w:rPr>
        <w:tab/>
      </w:r>
    </w:p>
    <w:p w14:paraId="1B79F89E" w14:textId="77777777" w:rsidR="00382541" w:rsidRPr="00FC3271" w:rsidRDefault="00382541" w:rsidP="00382541">
      <w:pPr>
        <w:autoSpaceDE w:val="0"/>
        <w:autoSpaceDN w:val="0"/>
        <w:adjustRightInd w:val="0"/>
        <w:ind w:left="2880" w:firstLine="720"/>
        <w:rPr>
          <w:bCs/>
        </w:rPr>
      </w:pPr>
      <w:r w:rsidRPr="00FC3271">
        <w:rPr>
          <w:bCs/>
        </w:rPr>
        <w:t>Appl              VP</w:t>
      </w:r>
    </w:p>
    <w:p w14:paraId="314381CB" w14:textId="77777777" w:rsidR="00382541" w:rsidRPr="00FC3271" w:rsidRDefault="00AE585D" w:rsidP="00382541">
      <w:pPr>
        <w:autoSpaceDE w:val="0"/>
        <w:autoSpaceDN w:val="0"/>
        <w:adjustRightInd w:val="0"/>
        <w:rPr>
          <w:bCs/>
        </w:rPr>
      </w:pPr>
      <w:r>
        <w:rPr>
          <w:rFonts w:ascii="ArborWin" w:hAnsi="ArborWin"/>
          <w:noProof/>
          <w:lang w:eastAsia="en-GB"/>
        </w:rPr>
        <mc:AlternateContent>
          <mc:Choice Requires="wps">
            <w:drawing>
              <wp:anchor distT="0" distB="0" distL="114300" distR="114300" simplePos="0" relativeHeight="251666944" behindDoc="0" locked="0" layoutInCell="1" allowOverlap="1" wp14:anchorId="2394DAF2" wp14:editId="20A0347B">
                <wp:simplePos x="0" y="0"/>
                <wp:positionH relativeFrom="column">
                  <wp:posOffset>2514600</wp:posOffset>
                </wp:positionH>
                <wp:positionV relativeFrom="paragraph">
                  <wp:posOffset>53340</wp:posOffset>
                </wp:positionV>
                <wp:extent cx="1028700" cy="396240"/>
                <wp:effectExtent l="0" t="0" r="88900" b="35560"/>
                <wp:wrapNone/>
                <wp:docPr id="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39624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10E06A" id="Freeform 22" o:spid="_x0000_s1026" style="position:absolute;margin-left:198pt;margin-top:4.2pt;width:81pt;height:31.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" path="m,c42636,176893,85272,353787,206829,413658v121557,59871,522514,-54429,522514,-54429e" filled="f" strokecolor="black [3213]" strokeweight="1pt">
                <v:stroke dashstyle="3 1" endarrow="block" endarrowwidth="narrow" endarrowlength="short"/>
                <v:path arrowok="t" o:connecttype="custom" o:connectlocs="0,0;291721,380290;1028700,330252" o:connectangles="0,0,0"/>
              </v:shape>
            </w:pict>
          </mc:Fallback>
        </mc:AlternateContent>
      </w:r>
      <w:r>
        <w:rPr>
          <w:bCs/>
          <w:noProof/>
          <w:lang w:eastAsia="en-GB"/>
        </w:rPr>
        <mc:AlternateContent>
          <mc:Choice Requires="wps">
            <w:drawing>
              <wp:anchor distT="0" distB="0" distL="114300" distR="114300" simplePos="0" relativeHeight="251657728" behindDoc="0" locked="0" layoutInCell="1" allowOverlap="1" wp14:anchorId="3D0A1FDC" wp14:editId="48751835">
                <wp:simplePos x="0" y="0"/>
                <wp:positionH relativeFrom="column">
                  <wp:posOffset>3209925</wp:posOffset>
                </wp:positionH>
                <wp:positionV relativeFrom="paragraph">
                  <wp:posOffset>-2540</wp:posOffset>
                </wp:positionV>
                <wp:extent cx="276225" cy="238125"/>
                <wp:effectExtent l="0" t="0" r="28575" b="41275"/>
                <wp:wrapNone/>
                <wp:docPr id="83" name="AutoShape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6225" cy="238125"/>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60E8F0D" id="AutoShape 41" o:spid="_x0000_s1026" type="#_x0000_t32" style="position:absolute;margin-left:252.75pt;margin-top:-.2pt;width:21.75pt;height:18.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"/>
            </w:pict>
          </mc:Fallback>
        </mc:AlternateContent>
      </w:r>
      <w:r>
        <w:rPr>
          <w:bCs/>
          <w:noProof/>
          <w:lang w:eastAsia="en-GB"/>
        </w:rPr>
        <mc:AlternateContent>
          <mc:Choice Requires="wps">
            <w:drawing>
              <wp:anchor distT="0" distB="0" distL="114300" distR="114300" simplePos="0" relativeHeight="251656704" behindDoc="0" locked="0" layoutInCell="1" allowOverlap="1" wp14:anchorId="4F2E8890" wp14:editId="4739D7F3">
                <wp:simplePos x="0" y="0"/>
                <wp:positionH relativeFrom="column">
                  <wp:posOffset>3019425</wp:posOffset>
                </wp:positionH>
                <wp:positionV relativeFrom="paragraph">
                  <wp:posOffset>-2540</wp:posOffset>
                </wp:positionV>
                <wp:extent cx="190500" cy="190500"/>
                <wp:effectExtent l="0" t="0" r="38100" b="38100"/>
                <wp:wrapNone/>
                <wp:docPr id="84"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90500" cy="190500"/>
                        </a:xfrm>
                        <a:prstGeom prst="straightConnector1">
                          <a:avLst/>
                        </a:prstGeom>
                        <a:noFill/>
                        <a:ln w="9525">
                          <a:solidFill>
                            <a:srgbClr val="000000"/>
                          </a:solidFill>
                          <a:round/>
                          <a:headEnd/>
                          <a:tailEnd/>
                        </a:ln>
                        <a:extLst>
                          <a:ext uri="{909E8E84-426E-40dd-AFC4-6F175D3DCCD1}">
                            <a14:hiddenFill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9E6DD2" id="AutoShape 40" o:spid="_x0000_s1026" type="#_x0000_t32" style="position:absolute;margin-left:237.75pt;margin-top:-.2pt;width:15pt;height:15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"/>
            </w:pict>
          </mc:Fallback>
        </mc:AlternateContent>
      </w:r>
      <w:r w:rsidR="00382541" w:rsidRPr="00FC3271">
        <w:rPr>
          <w:bCs/>
        </w:rPr>
        <w:tab/>
      </w:r>
      <w:r w:rsidR="00382541" w:rsidRPr="00FC3271">
        <w:rPr>
          <w:bCs/>
        </w:rPr>
        <w:tab/>
      </w:r>
      <w:r w:rsidR="00382541" w:rsidRPr="00FC3271">
        <w:rPr>
          <w:bCs/>
        </w:rPr>
        <w:tab/>
      </w:r>
      <w:r w:rsidR="00382541" w:rsidRPr="00FC3271">
        <w:rPr>
          <w:bCs/>
        </w:rPr>
        <w:tab/>
      </w:r>
      <w:r w:rsidR="00382541" w:rsidRPr="00FC3271">
        <w:rPr>
          <w:bCs/>
        </w:rPr>
        <w:tab/>
      </w:r>
      <w:r w:rsidR="00382541" w:rsidRPr="00FC3271">
        <w:rPr>
          <w:bCs/>
        </w:rPr>
        <w:tab/>
        <w:t xml:space="preserve">   </w:t>
      </w:r>
    </w:p>
    <w:p w14:paraId="05D70BA9" w14:textId="77777777" w:rsidR="00382541" w:rsidRPr="00FC3271" w:rsidRDefault="00382541" w:rsidP="00382541">
      <w:pPr>
        <w:autoSpaceDE w:val="0"/>
        <w:autoSpaceDN w:val="0"/>
        <w:adjustRightInd w:val="0"/>
        <w:ind w:left="3600" w:firstLine="720"/>
        <w:rPr>
          <w:bCs/>
        </w:rPr>
      </w:pPr>
      <w:r w:rsidRPr="00FC3271">
        <w:rPr>
          <w:bCs/>
        </w:rPr>
        <w:t xml:space="preserve">    V             T</w:t>
      </w:r>
      <w:r>
        <w:rPr>
          <w:bCs/>
        </w:rPr>
        <w:t>h</w:t>
      </w:r>
    </w:p>
    <w:p w14:paraId="25E70DBD" w14:textId="77777777" w:rsidR="00382541" w:rsidRDefault="00382541" w:rsidP="00382541"/>
    <w:p w14:paraId="2C06E01B" w14:textId="77777777" w:rsidR="00701F73" w:rsidRPr="00D2379B" w:rsidRDefault="00701F73" w:rsidP="00382541"/>
    <w:p w14:paraId="1ED03A7C" w14:textId="77C9AAA1" w:rsidR="0086582A" w:rsidRPr="007E64A3" w:rsidRDefault="0086582A" w:rsidP="00382541">
      <w:pPr>
        <w:autoSpaceDE w:val="0"/>
        <w:autoSpaceDN w:val="0"/>
        <w:adjustRightInd w:val="0"/>
        <w:rPr>
          <w:bCs/>
        </w:rPr>
      </w:pPr>
      <w:r w:rsidRPr="007E64A3">
        <w:rPr>
          <w:bCs/>
        </w:rPr>
        <w:t xml:space="preserve">If Appl assigns case to the Theme (Th), the Recipient (R) will get case from v, in active sentences. In passive sentences, where v assigns no </w:t>
      </w:r>
      <w:r w:rsidR="00D87CF9">
        <w:rPr>
          <w:bCs/>
        </w:rPr>
        <w:t>theta-</w:t>
      </w:r>
      <w:r w:rsidRPr="007E64A3">
        <w:rPr>
          <w:bCs/>
        </w:rPr>
        <w:t>role to an external argument and no case to an internal argument, T will probe the Recipient, assign nominative case to it, and attract it to the sentential subject position specTP.</w:t>
      </w:r>
      <w:r w:rsidR="008D2CDB" w:rsidRPr="007E64A3">
        <w:rPr>
          <w:bCs/>
        </w:rPr>
        <w:t xml:space="preserve"> Assuming, with Chomsky (2001), that assignment of case </w:t>
      </w:r>
      <w:r w:rsidR="008D2CDB" w:rsidRPr="007E64A3">
        <w:rPr>
          <w:bCs/>
          <w:i/>
        </w:rPr>
        <w:t>deactivates</w:t>
      </w:r>
      <w:r w:rsidR="008D2CDB" w:rsidRPr="007E64A3">
        <w:rPr>
          <w:bCs/>
        </w:rPr>
        <w:t xml:space="preserve"> a DP, </w:t>
      </w:r>
      <w:r w:rsidR="00C84B81">
        <w:rPr>
          <w:bCs/>
        </w:rPr>
        <w:t xml:space="preserve">the Recipient </w:t>
      </w:r>
      <w:r w:rsidR="00D801E1">
        <w:rPr>
          <w:bCs/>
        </w:rPr>
        <w:t xml:space="preserve">will </w:t>
      </w:r>
      <w:r w:rsidR="00C84B81" w:rsidRPr="007E64A3">
        <w:rPr>
          <w:bCs/>
        </w:rPr>
        <w:t xml:space="preserve">be deactivated </w:t>
      </w:r>
      <w:r w:rsidR="008D2CDB" w:rsidRPr="007E64A3">
        <w:rPr>
          <w:bCs/>
        </w:rPr>
        <w:t>if</w:t>
      </w:r>
      <w:r w:rsidRPr="007E64A3">
        <w:rPr>
          <w:bCs/>
        </w:rPr>
        <w:t xml:space="preserve"> Appl assigns case to</w:t>
      </w:r>
      <w:r w:rsidR="00C84B81">
        <w:rPr>
          <w:bCs/>
        </w:rPr>
        <w:t xml:space="preserve"> it</w:t>
      </w:r>
      <w:r w:rsidR="008D2CDB" w:rsidRPr="007E64A3">
        <w:rPr>
          <w:bCs/>
        </w:rPr>
        <w:t xml:space="preserve">. This means that v can probe the Theme, across the Recipient, in the active predicate, and assign </w:t>
      </w:r>
      <w:r w:rsidR="00C33306" w:rsidRPr="007E64A3">
        <w:rPr>
          <w:bCs/>
        </w:rPr>
        <w:t xml:space="preserve">objective </w:t>
      </w:r>
      <w:r w:rsidR="008D2CDB" w:rsidRPr="007E64A3">
        <w:rPr>
          <w:bCs/>
        </w:rPr>
        <w:t>case to it</w:t>
      </w:r>
      <w:r w:rsidR="0090559C" w:rsidRPr="007E64A3">
        <w:rPr>
          <w:bCs/>
        </w:rPr>
        <w:t>.</w:t>
      </w:r>
      <w:r w:rsidR="00F45005">
        <w:rPr>
          <w:rStyle w:val="FootnoteReference"/>
          <w:bCs/>
        </w:rPr>
        <w:footnoteReference w:id="6"/>
      </w:r>
      <w:r w:rsidR="0090559C" w:rsidRPr="007E64A3">
        <w:rPr>
          <w:bCs/>
        </w:rPr>
        <w:t xml:space="preserve"> </w:t>
      </w:r>
      <w:r w:rsidR="00C33306" w:rsidRPr="007E64A3">
        <w:rPr>
          <w:bCs/>
        </w:rPr>
        <w:t xml:space="preserve">Likewise in the passive, </w:t>
      </w:r>
      <w:r w:rsidR="00B67B2B" w:rsidRPr="007E64A3">
        <w:rPr>
          <w:bCs/>
        </w:rPr>
        <w:t xml:space="preserve">the deactivated </w:t>
      </w:r>
      <w:r w:rsidR="00C33306" w:rsidRPr="007E64A3">
        <w:rPr>
          <w:bCs/>
        </w:rPr>
        <w:t>R</w:t>
      </w:r>
      <w:r w:rsidR="0090559C" w:rsidRPr="007E64A3">
        <w:rPr>
          <w:bCs/>
        </w:rPr>
        <w:t>ecipient</w:t>
      </w:r>
      <w:r w:rsidR="00C33306" w:rsidRPr="007E64A3">
        <w:rPr>
          <w:bCs/>
        </w:rPr>
        <w:t xml:space="preserve"> will</w:t>
      </w:r>
      <w:r w:rsidR="00B67B2B" w:rsidRPr="007E64A3">
        <w:rPr>
          <w:bCs/>
        </w:rPr>
        <w:t xml:space="preserve"> in principle</w:t>
      </w:r>
      <w:r w:rsidR="00C33306" w:rsidRPr="007E64A3">
        <w:rPr>
          <w:bCs/>
        </w:rPr>
        <w:t xml:space="preserve"> </w:t>
      </w:r>
      <w:r w:rsidR="00B67B2B" w:rsidRPr="007E64A3">
        <w:rPr>
          <w:bCs/>
        </w:rPr>
        <w:t>allow T to probe the Theme</w:t>
      </w:r>
      <w:r w:rsidR="00F7193A" w:rsidRPr="007E64A3">
        <w:rPr>
          <w:bCs/>
        </w:rPr>
        <w:t xml:space="preserve">, and trigger A-movement of the Theme across </w:t>
      </w:r>
      <w:r w:rsidR="0090559C" w:rsidRPr="007E64A3">
        <w:rPr>
          <w:bCs/>
        </w:rPr>
        <w:t>the Recipient</w:t>
      </w:r>
      <w:r w:rsidR="00F7193A" w:rsidRPr="007E64A3">
        <w:rPr>
          <w:bCs/>
        </w:rPr>
        <w:t xml:space="preserve">. </w:t>
      </w:r>
      <w:r w:rsidR="00B67B2B" w:rsidRPr="007E64A3">
        <w:rPr>
          <w:bCs/>
        </w:rPr>
        <w:t xml:space="preserve">As we will discuss below, </w:t>
      </w:r>
      <w:r w:rsidR="00F45005">
        <w:rPr>
          <w:bCs/>
        </w:rPr>
        <w:t xml:space="preserve">though, </w:t>
      </w:r>
      <w:r w:rsidR="00D801E1">
        <w:rPr>
          <w:bCs/>
        </w:rPr>
        <w:t>t</w:t>
      </w:r>
      <w:r w:rsidR="00B67B2B" w:rsidRPr="007E64A3">
        <w:rPr>
          <w:bCs/>
        </w:rPr>
        <w:t xml:space="preserve">here are other syntactic </w:t>
      </w:r>
      <w:r w:rsidR="00F7193A" w:rsidRPr="007E64A3">
        <w:rPr>
          <w:bCs/>
        </w:rPr>
        <w:t>factors</w:t>
      </w:r>
      <w:r w:rsidR="00B67B2B" w:rsidRPr="007E64A3">
        <w:rPr>
          <w:bCs/>
        </w:rPr>
        <w:t xml:space="preserve"> which somewhat</w:t>
      </w:r>
      <w:r w:rsidR="00F45005">
        <w:rPr>
          <w:bCs/>
        </w:rPr>
        <w:t xml:space="preserve"> complicate the general picture</w:t>
      </w:r>
      <w:r w:rsidR="00B67B2B" w:rsidRPr="007E64A3">
        <w:rPr>
          <w:bCs/>
        </w:rPr>
        <w:t xml:space="preserve">.  </w:t>
      </w:r>
      <w:r w:rsidR="00C33306" w:rsidRPr="007E64A3">
        <w:rPr>
          <w:bCs/>
        </w:rPr>
        <w:t xml:space="preserve">  </w:t>
      </w:r>
      <w:r w:rsidR="008D2CDB" w:rsidRPr="007E64A3">
        <w:rPr>
          <w:bCs/>
        </w:rPr>
        <w:t xml:space="preserve">  </w:t>
      </w:r>
    </w:p>
    <w:p w14:paraId="3560763F" w14:textId="3DC76D23" w:rsidR="00933540" w:rsidRPr="007E64A3" w:rsidRDefault="007B7FBA" w:rsidP="00F7193A">
      <w:pPr>
        <w:autoSpaceDE w:val="0"/>
        <w:autoSpaceDN w:val="0"/>
        <w:adjustRightInd w:val="0"/>
        <w:ind w:firstLine="720"/>
        <w:rPr>
          <w:bCs/>
        </w:rPr>
      </w:pPr>
      <w:r w:rsidRPr="007E64A3">
        <w:rPr>
          <w:bCs/>
        </w:rPr>
        <w:t xml:space="preserve">This </w:t>
      </w:r>
      <w:r w:rsidR="0006736B">
        <w:rPr>
          <w:bCs/>
        </w:rPr>
        <w:t xml:space="preserve">analysis of flexible licensing by Appl </w:t>
      </w:r>
      <w:r w:rsidRPr="007E64A3">
        <w:rPr>
          <w:bCs/>
        </w:rPr>
        <w:t xml:space="preserve">also accounts for the symmetry noticed in </w:t>
      </w:r>
      <w:r w:rsidR="00D73016">
        <w:rPr>
          <w:bCs/>
        </w:rPr>
        <w:t xml:space="preserve">our </w:t>
      </w:r>
      <w:r w:rsidRPr="007E64A3">
        <w:rPr>
          <w:bCs/>
        </w:rPr>
        <w:t>Bantu languages for object marking: e</w:t>
      </w:r>
      <w:r w:rsidR="00382541" w:rsidRPr="007E64A3">
        <w:rPr>
          <w:bCs/>
        </w:rPr>
        <w:t>ither object can trigger object marking in active contexts</w:t>
      </w:r>
      <w:r w:rsidR="0006736B">
        <w:rPr>
          <w:bCs/>
        </w:rPr>
        <w:t xml:space="preserve"> (Van der Wal 2016)</w:t>
      </w:r>
      <w:r w:rsidR="00382541" w:rsidRPr="007E64A3">
        <w:rPr>
          <w:bCs/>
        </w:rPr>
        <w:t>.</w:t>
      </w:r>
    </w:p>
    <w:p w14:paraId="50A52880" w14:textId="77777777" w:rsidR="00933540" w:rsidRPr="007E64A3" w:rsidRDefault="00933540" w:rsidP="00933540">
      <w:pPr>
        <w:widowControl w:val="0"/>
        <w:autoSpaceDE w:val="0"/>
        <w:autoSpaceDN w:val="0"/>
        <w:adjustRightInd w:val="0"/>
        <w:rPr>
          <w:bCs/>
        </w:rPr>
      </w:pPr>
    </w:p>
    <w:p w14:paraId="6B0F99A1" w14:textId="77777777" w:rsidR="00933540" w:rsidRPr="007E64A3" w:rsidRDefault="00933540" w:rsidP="00933540">
      <w:pPr>
        <w:widowControl w:val="0"/>
        <w:autoSpaceDE w:val="0"/>
        <w:autoSpaceDN w:val="0"/>
        <w:adjustRightInd w:val="0"/>
      </w:pPr>
      <w:r w:rsidRPr="007E64A3">
        <w:t>Zulu (Zeller 2011</w:t>
      </w:r>
      <w:r w:rsidR="009D3A42" w:rsidRPr="007E64A3">
        <w:fldChar w:fldCharType="begin"/>
      </w:r>
      <w:r w:rsidRPr="007E64A3">
        <w:instrText xml:space="preserve"> ADDIN EN.CITE &lt;EndNo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EndNote&gt;</w:instrText>
      </w:r>
      <w:r w:rsidR="009D3A42" w:rsidRPr="007E64A3">
        <w:fldChar w:fldCharType="end"/>
      </w:r>
      <w:r w:rsidR="009D3A42" w:rsidRPr="007E64A3">
        <w:fldChar w:fldCharType="begin"/>
      </w:r>
      <w:r w:rsidRPr="007E64A3">
        <w:instrText xml:space="preserve"> ADDIN EN.CITE &lt;EndNo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EndNote&gt;</w:instrText>
      </w:r>
      <w:r w:rsidR="009D3A42" w:rsidRPr="007E64A3">
        <w:fldChar w:fldCharType="end"/>
      </w:r>
      <w:r w:rsidRPr="007E64A3">
        <w:t>, see also Zeller 2012</w:t>
      </w:r>
      <w:r w:rsidR="009D3A42" w:rsidRPr="007E64A3">
        <w:fldChar w:fldCharType="begin"/>
      </w:r>
      <w:r w:rsidRPr="007E64A3">
        <w:instrText xml:space="preserve"> ADDIN EN.CITE &lt;EndNote&gt;&lt;Cite&gt;&lt;Author&gt;Zeller&lt;/Author&gt;&lt;Year&gt;2012&lt;/Year&gt;&lt;RecNum&gt;54&lt;/RecNum&gt;&lt;record&gt;&lt;rec-number&gt;54&lt;/rec-number&gt;&lt;foreign-keys&gt;&lt;key app="EN" db-id="025v5t9scraf5ve5zecxapvq0vapeevarars"&gt;54&lt;/key&gt;&lt;/foreign-keys&gt;&lt;ref-type name="Journal Article"&gt;17&lt;/ref-type&gt;&lt;contributors&gt;&lt;authors&gt;&lt;author&gt;Zeller, Jochen&lt;/author&gt;&lt;/authors&gt;&lt;/contributors&gt;&lt;titles&gt;&lt;title&gt;Object marking in isiZulu&lt;/title&gt;&lt;secondary-title&gt;Southern African Linguistics and Applied Language Studies&lt;/secondary-title&gt;&lt;/titles&gt;&lt;periodical&gt;&lt;full-title&gt;Southern African Linguistics and Applied Language Studies&lt;/full-title&gt;&lt;/periodical&gt;&lt;pages&gt;219-235&lt;/pages&gt;&lt;volume&gt;30&lt;/volume&gt;&lt;number&gt;2&lt;/number&gt;&lt;dates&gt;&lt;year&gt;2012&lt;/year&gt;&lt;/dates&gt;&lt;isbn&gt;1607-3614&amp;#xD;1727-9461&lt;/isbn&gt;&lt;urls&gt;&lt;/urls&gt;&lt;electronic-resource-num&gt;10.2989/16073614.2012.737600&lt;/electronic-resource-num&gt;&lt;/record&gt;&lt;/Cite&gt;&lt;/EndNote&gt;</w:instrText>
      </w:r>
      <w:r w:rsidR="009D3A42" w:rsidRPr="007E64A3">
        <w:fldChar w:fldCharType="end"/>
      </w:r>
      <w:r w:rsidRPr="007E64A3">
        <w:t>)</w:t>
      </w:r>
    </w:p>
    <w:p w14:paraId="50859B3D" w14:textId="77777777" w:rsidR="00933540" w:rsidRDefault="00933540" w:rsidP="00933540">
      <w:pPr>
        <w:widowControl w:val="0"/>
        <w:tabs>
          <w:tab w:val="left" w:pos="567"/>
          <w:tab w:val="left" w:pos="1134"/>
          <w:tab w:val="left" w:pos="1985"/>
          <w:tab w:val="left" w:pos="3261"/>
          <w:tab w:val="left" w:pos="4395"/>
        </w:tabs>
        <w:autoSpaceDE w:val="0"/>
        <w:autoSpaceDN w:val="0"/>
        <w:adjustRightInd w:val="0"/>
      </w:pPr>
      <w:bookmarkStart w:id="19" w:name="_Ref286393156"/>
      <w:r w:rsidRPr="007E64A3">
        <w:t>(</w:t>
      </w:r>
      <w:r w:rsidR="009D3A42" w:rsidRPr="007E64A3">
        <w:fldChar w:fldCharType="begin"/>
      </w:r>
      <w:r w:rsidR="00E33CA6" w:rsidRPr="007E64A3">
        <w:instrText xml:space="preserve"> SEQ ( \* ARABIC </w:instrText>
      </w:r>
      <w:r w:rsidR="009D3A42" w:rsidRPr="007E64A3">
        <w:fldChar w:fldCharType="separate"/>
      </w:r>
      <w:r w:rsidR="00F5549A">
        <w:rPr>
          <w:noProof/>
        </w:rPr>
        <w:t>24</w:t>
      </w:r>
      <w:r w:rsidR="009D3A42" w:rsidRPr="007E64A3">
        <w:rPr>
          <w:noProof/>
        </w:rPr>
        <w:fldChar w:fldCharType="end"/>
      </w:r>
      <w:bookmarkEnd w:id="19"/>
      <w:r w:rsidRPr="007E64A3">
        <w:t>)</w:t>
      </w:r>
      <w:r w:rsidRPr="007E64A3">
        <w:tab/>
        <w:t>a.</w:t>
      </w:r>
      <w:r w:rsidRPr="007E64A3">
        <w:tab/>
        <w:t>UJohn</w:t>
      </w:r>
      <w:r w:rsidRPr="007E64A3">
        <w:tab/>
        <w:t>u-nik-a</w:t>
      </w:r>
      <w:r w:rsidRPr="007E64A3">
        <w:tab/>
        <w:t>abantwana</w:t>
      </w:r>
      <w:r w:rsidRPr="007E64A3">
        <w:tab/>
        <w:t>imali. </w:t>
      </w:r>
      <w:r w:rsidRPr="007E64A3">
        <w:br/>
      </w:r>
      <w:r w:rsidRPr="00FC3271">
        <w:tab/>
      </w:r>
      <w:r w:rsidRPr="00FC3271">
        <w:tab/>
        <w:t>1a.John</w:t>
      </w:r>
      <w:r w:rsidRPr="00FC3271">
        <w:tab/>
      </w:r>
      <w:r w:rsidRPr="00FC3271">
        <w:rPr>
          <w:smallCaps/>
        </w:rPr>
        <w:t>1sm</w:t>
      </w:r>
      <w:r w:rsidRPr="00FC3271">
        <w:t>-give-</w:t>
      </w:r>
      <w:r w:rsidRPr="00FC3271">
        <w:rPr>
          <w:smallCaps/>
        </w:rPr>
        <w:t>f</w:t>
      </w:r>
      <w:r>
        <w:rPr>
          <w:smallCaps/>
        </w:rPr>
        <w:t>v</w:t>
      </w:r>
      <w:r w:rsidRPr="00FC3271">
        <w:tab/>
        <w:t>2.children</w:t>
      </w:r>
      <w:r w:rsidRPr="00FC3271">
        <w:tab/>
        <w:t>9.money </w:t>
      </w:r>
      <w:r w:rsidRPr="00FC3271">
        <w:br/>
      </w:r>
      <w:r w:rsidRPr="00FC3271">
        <w:tab/>
      </w:r>
      <w:r w:rsidRPr="00FC3271">
        <w:tab/>
        <w:t xml:space="preserve"> ‘John is giving the children money.’</w:t>
      </w:r>
    </w:p>
    <w:p w14:paraId="30A166C7" w14:textId="77777777" w:rsidR="00933540" w:rsidRPr="00FC3271" w:rsidRDefault="00933540" w:rsidP="00933540">
      <w:pPr>
        <w:widowControl w:val="0"/>
        <w:tabs>
          <w:tab w:val="left" w:pos="567"/>
          <w:tab w:val="left" w:pos="1134"/>
          <w:tab w:val="left" w:pos="1985"/>
          <w:tab w:val="left" w:pos="3261"/>
          <w:tab w:val="left" w:pos="4395"/>
        </w:tabs>
        <w:autoSpaceDE w:val="0"/>
        <w:autoSpaceDN w:val="0"/>
        <w:adjustRightInd w:val="0"/>
      </w:pPr>
    </w:p>
    <w:p w14:paraId="3AF09E2F" w14:textId="77777777" w:rsidR="00933540" w:rsidRPr="00FC3271" w:rsidRDefault="00933540" w:rsidP="00933540">
      <w:pPr>
        <w:widowControl w:val="0"/>
        <w:tabs>
          <w:tab w:val="left" w:pos="567"/>
          <w:tab w:val="left" w:pos="1134"/>
          <w:tab w:val="left" w:pos="1985"/>
          <w:tab w:val="left" w:pos="3828"/>
          <w:tab w:val="left" w:pos="4820"/>
        </w:tabs>
        <w:autoSpaceDE w:val="0"/>
        <w:autoSpaceDN w:val="0"/>
        <w:adjustRightInd w:val="0"/>
      </w:pPr>
      <w:r w:rsidRPr="00FC3271">
        <w:tab/>
        <w:t>b.</w:t>
      </w:r>
      <w:r w:rsidRPr="00FC3271">
        <w:tab/>
        <w:t>UJohn</w:t>
      </w:r>
      <w:r w:rsidRPr="00FC3271">
        <w:tab/>
        <w:t>u-</w:t>
      </w:r>
      <w:r w:rsidRPr="00BB3850">
        <w:rPr>
          <w:b/>
        </w:rPr>
        <w:t>ba</w:t>
      </w:r>
      <w:r w:rsidRPr="00FC3271">
        <w:t>-nik-a</w:t>
      </w:r>
      <w:r w:rsidRPr="00FC3271">
        <w:tab/>
        <w:t>imali</w:t>
      </w:r>
      <w:r w:rsidRPr="00FC3271">
        <w:tab/>
        <w:t xml:space="preserve">(abantwana). </w:t>
      </w:r>
      <w:r w:rsidRPr="00FC3271">
        <w:br/>
      </w:r>
      <w:r w:rsidRPr="00FC3271">
        <w:tab/>
      </w:r>
      <w:r w:rsidRPr="00FC3271">
        <w:tab/>
        <w:t>1a.John</w:t>
      </w:r>
      <w:r w:rsidRPr="00FC3271">
        <w:tab/>
      </w:r>
      <w:r w:rsidRPr="00FC3271">
        <w:rPr>
          <w:smallCaps/>
        </w:rPr>
        <w:t>1sm</w:t>
      </w:r>
      <w:r w:rsidRPr="00FC3271">
        <w:t>-</w:t>
      </w:r>
      <w:r w:rsidRPr="00FC3271">
        <w:rPr>
          <w:smallCaps/>
        </w:rPr>
        <w:t>2om</w:t>
      </w:r>
      <w:r w:rsidRPr="00FC3271">
        <w:t>-give-</w:t>
      </w:r>
      <w:r w:rsidRPr="00FC3271">
        <w:rPr>
          <w:smallCaps/>
        </w:rPr>
        <w:t>f</w:t>
      </w:r>
      <w:r>
        <w:rPr>
          <w:smallCaps/>
        </w:rPr>
        <w:t>v</w:t>
      </w:r>
      <w:r w:rsidRPr="00FC3271">
        <w:tab/>
        <w:t>9.money</w:t>
      </w:r>
      <w:r w:rsidRPr="00FC3271">
        <w:tab/>
        <w:t>2.children</w:t>
      </w:r>
    </w:p>
    <w:p w14:paraId="3BF14C43" w14:textId="77777777" w:rsidR="00933540" w:rsidRDefault="00933540" w:rsidP="00933540">
      <w:pPr>
        <w:widowControl w:val="0"/>
        <w:tabs>
          <w:tab w:val="left" w:pos="567"/>
          <w:tab w:val="left" w:pos="1134"/>
        </w:tabs>
        <w:autoSpaceDE w:val="0"/>
        <w:autoSpaceDN w:val="0"/>
        <w:adjustRightInd w:val="0"/>
      </w:pPr>
      <w:r w:rsidRPr="00FC3271">
        <w:tab/>
      </w:r>
      <w:r w:rsidRPr="00FC3271">
        <w:tab/>
        <w:t>‘John is giving them money (the children).’</w:t>
      </w:r>
    </w:p>
    <w:p w14:paraId="3307825A" w14:textId="77777777" w:rsidR="00933540" w:rsidRPr="00FC3271" w:rsidRDefault="00933540" w:rsidP="00933540">
      <w:pPr>
        <w:widowControl w:val="0"/>
        <w:tabs>
          <w:tab w:val="left" w:pos="567"/>
          <w:tab w:val="left" w:pos="1134"/>
        </w:tabs>
        <w:autoSpaceDE w:val="0"/>
        <w:autoSpaceDN w:val="0"/>
        <w:adjustRightInd w:val="0"/>
      </w:pPr>
    </w:p>
    <w:p w14:paraId="422092A2" w14:textId="77777777" w:rsidR="00933540" w:rsidRPr="00FC3271" w:rsidRDefault="00933540" w:rsidP="00933540">
      <w:pPr>
        <w:widowControl w:val="0"/>
        <w:tabs>
          <w:tab w:val="left" w:pos="567"/>
          <w:tab w:val="left" w:pos="1134"/>
          <w:tab w:val="left" w:pos="1985"/>
          <w:tab w:val="left" w:pos="3828"/>
          <w:tab w:val="left" w:pos="4962"/>
        </w:tabs>
        <w:autoSpaceDE w:val="0"/>
        <w:autoSpaceDN w:val="0"/>
        <w:adjustRightInd w:val="0"/>
      </w:pPr>
      <w:r w:rsidRPr="00FC3271">
        <w:tab/>
        <w:t>c.</w:t>
      </w:r>
      <w:r w:rsidRPr="00FC3271">
        <w:tab/>
        <w:t>UJohn</w:t>
      </w:r>
      <w:r w:rsidRPr="00FC3271">
        <w:tab/>
        <w:t>u-</w:t>
      </w:r>
      <w:r w:rsidRPr="00BB3850">
        <w:rPr>
          <w:b/>
        </w:rPr>
        <w:t>yi</w:t>
      </w:r>
      <w:r w:rsidRPr="00FC3271">
        <w:t>-nik-a</w:t>
      </w:r>
      <w:r w:rsidRPr="00FC3271">
        <w:tab/>
        <w:t xml:space="preserve">abantwana </w:t>
      </w:r>
      <w:r w:rsidRPr="00FC3271">
        <w:tab/>
        <w:t xml:space="preserve">(imali). </w:t>
      </w:r>
      <w:r w:rsidRPr="00FC3271">
        <w:br/>
      </w:r>
      <w:r w:rsidRPr="00FC3271">
        <w:tab/>
      </w:r>
      <w:r w:rsidRPr="00FC3271">
        <w:tab/>
        <w:t>1a.John</w:t>
      </w:r>
      <w:r w:rsidRPr="00FC3271">
        <w:tab/>
      </w:r>
      <w:r w:rsidRPr="00FC3271">
        <w:rPr>
          <w:smallCaps/>
        </w:rPr>
        <w:t>1sm-9om</w:t>
      </w:r>
      <w:r w:rsidRPr="00FC3271">
        <w:t>-give-</w:t>
      </w:r>
      <w:r w:rsidRPr="00FC3271">
        <w:rPr>
          <w:smallCaps/>
        </w:rPr>
        <w:t>f</w:t>
      </w:r>
      <w:r>
        <w:rPr>
          <w:smallCaps/>
        </w:rPr>
        <w:t>v</w:t>
      </w:r>
      <w:r w:rsidRPr="00FC3271">
        <w:tab/>
        <w:t>2.children</w:t>
      </w:r>
      <w:r w:rsidRPr="00FC3271">
        <w:tab/>
        <w:t xml:space="preserve">9.money </w:t>
      </w:r>
      <w:r w:rsidRPr="00FC3271">
        <w:br/>
      </w:r>
      <w:r w:rsidRPr="00FC3271">
        <w:tab/>
      </w:r>
      <w:r w:rsidRPr="00FC3271">
        <w:tab/>
        <w:t>‘John is giving it to the children (the money).’</w:t>
      </w:r>
    </w:p>
    <w:p w14:paraId="76A625D1" w14:textId="77777777" w:rsidR="00933540" w:rsidRDefault="00933540" w:rsidP="00933540">
      <w:pPr>
        <w:autoSpaceDE w:val="0"/>
        <w:autoSpaceDN w:val="0"/>
        <w:adjustRightInd w:val="0"/>
        <w:rPr>
          <w:bCs/>
        </w:rPr>
      </w:pPr>
    </w:p>
    <w:p w14:paraId="5F05C261" w14:textId="77777777" w:rsidR="00933540" w:rsidRDefault="00933540" w:rsidP="00933540">
      <w:pPr>
        <w:tabs>
          <w:tab w:val="left" w:pos="567"/>
          <w:tab w:val="left" w:pos="1134"/>
        </w:tabs>
      </w:pPr>
      <w:r>
        <w:t>Lubukusu (Diercks &amp; Sikuku 2015:38)</w:t>
      </w:r>
    </w:p>
    <w:p w14:paraId="7AFEDC06" w14:textId="77777777" w:rsidR="00933540" w:rsidRDefault="00933540" w:rsidP="00933540">
      <w:pPr>
        <w:tabs>
          <w:tab w:val="left" w:pos="567"/>
          <w:tab w:val="left" w:pos="1134"/>
          <w:tab w:val="left" w:pos="3261"/>
        </w:tabs>
      </w:pPr>
      <w:bookmarkStart w:id="20" w:name="_Ref298674872"/>
      <w:r w:rsidRPr="00496F73">
        <w:t>(</w:t>
      </w:r>
      <w:r w:rsidR="009D3A42">
        <w:fldChar w:fldCharType="begin"/>
      </w:r>
      <w:r w:rsidR="00E33CA6">
        <w:instrText xml:space="preserve"> SEQ ( \* ARABIC </w:instrText>
      </w:r>
      <w:r w:rsidR="009D3A42">
        <w:fldChar w:fldCharType="separate"/>
      </w:r>
      <w:r w:rsidR="00F5549A">
        <w:rPr>
          <w:noProof/>
        </w:rPr>
        <w:t>25</w:t>
      </w:r>
      <w:r w:rsidR="009D3A42">
        <w:rPr>
          <w:noProof/>
        </w:rPr>
        <w:fldChar w:fldCharType="end"/>
      </w:r>
      <w:bookmarkEnd w:id="20"/>
      <w:r w:rsidRPr="00496F73">
        <w:t>)</w:t>
      </w:r>
      <w:r>
        <w:tab/>
        <w:t>a.</w:t>
      </w:r>
      <w:r>
        <w:tab/>
        <w:t>N-</w:t>
      </w:r>
      <w:r w:rsidRPr="002C18C5">
        <w:t>a-</w:t>
      </w:r>
      <w:r w:rsidRPr="002C18C5">
        <w:rPr>
          <w:b/>
        </w:rPr>
        <w:t>mu</w:t>
      </w:r>
      <w:r>
        <w:t>-w-a</w:t>
      </w:r>
      <w:r>
        <w:tab/>
        <w:t>sii-tabu.</w:t>
      </w:r>
      <w:r>
        <w:br/>
      </w:r>
      <w:r>
        <w:tab/>
      </w:r>
      <w:r>
        <w:tab/>
      </w:r>
      <w:r w:rsidRPr="003067D1">
        <w:rPr>
          <w:smallCaps/>
        </w:rPr>
        <w:t>1sg.sm-</w:t>
      </w:r>
      <w:r w:rsidR="002C18C5">
        <w:rPr>
          <w:smallCaps/>
        </w:rPr>
        <w:t>pst-</w:t>
      </w:r>
      <w:r w:rsidRPr="003067D1">
        <w:rPr>
          <w:smallCaps/>
        </w:rPr>
        <w:t>1om</w:t>
      </w:r>
      <w:r>
        <w:t>-give-</w:t>
      </w:r>
      <w:r w:rsidRPr="003067D1">
        <w:rPr>
          <w:smallCaps/>
        </w:rPr>
        <w:t>fv</w:t>
      </w:r>
      <w:r>
        <w:tab/>
        <w:t>7-book</w:t>
      </w:r>
      <w:r>
        <w:br/>
      </w:r>
      <w:r>
        <w:tab/>
      </w:r>
      <w:r>
        <w:tab/>
        <w:t>‘I gave him the book.’</w:t>
      </w:r>
    </w:p>
    <w:p w14:paraId="1E4BDBC0" w14:textId="77777777" w:rsidR="00933540" w:rsidRDefault="00933540" w:rsidP="00933540">
      <w:pPr>
        <w:tabs>
          <w:tab w:val="left" w:pos="567"/>
          <w:tab w:val="left" w:pos="1134"/>
        </w:tabs>
      </w:pPr>
    </w:p>
    <w:p w14:paraId="5F3A1B1B" w14:textId="77777777" w:rsidR="00933540" w:rsidRDefault="00933540" w:rsidP="00933540">
      <w:pPr>
        <w:tabs>
          <w:tab w:val="left" w:pos="567"/>
          <w:tab w:val="left" w:pos="1134"/>
          <w:tab w:val="left" w:pos="3686"/>
        </w:tabs>
      </w:pPr>
      <w:r>
        <w:tab/>
        <w:t>b.</w:t>
      </w:r>
      <w:r>
        <w:tab/>
        <w:t>N-a-</w:t>
      </w:r>
      <w:r w:rsidRPr="00BB3850">
        <w:rPr>
          <w:b/>
        </w:rPr>
        <w:t>si</w:t>
      </w:r>
      <w:r>
        <w:t>-w-a</w:t>
      </w:r>
      <w:r>
        <w:tab/>
        <w:t>Wekesa.</w:t>
      </w:r>
      <w:r>
        <w:br/>
      </w:r>
      <w:r>
        <w:tab/>
      </w:r>
      <w:r>
        <w:tab/>
      </w:r>
      <w:r w:rsidRPr="003067D1">
        <w:rPr>
          <w:smallCaps/>
        </w:rPr>
        <w:t>1sg.sm-pst-7om</w:t>
      </w:r>
      <w:r>
        <w:t>-give-</w:t>
      </w:r>
      <w:r w:rsidRPr="003067D1">
        <w:rPr>
          <w:smallCaps/>
        </w:rPr>
        <w:t>fv</w:t>
      </w:r>
      <w:r>
        <w:tab/>
        <w:t>1.Wekesa</w:t>
      </w:r>
      <w:r>
        <w:br/>
      </w:r>
      <w:r>
        <w:tab/>
      </w:r>
      <w:r>
        <w:tab/>
        <w:t>‘I gave it to Wekesa.’</w:t>
      </w:r>
    </w:p>
    <w:p w14:paraId="532ECA27" w14:textId="77777777" w:rsidR="00933540" w:rsidRDefault="00933540" w:rsidP="00933540">
      <w:pPr>
        <w:tabs>
          <w:tab w:val="left" w:pos="567"/>
          <w:tab w:val="left" w:pos="1134"/>
          <w:tab w:val="left" w:pos="3686"/>
        </w:tabs>
      </w:pPr>
    </w:p>
    <w:p w14:paraId="26B2A771" w14:textId="1071E4C3" w:rsidR="0006736B" w:rsidRDefault="00F26F19" w:rsidP="00F26F19">
      <w:pPr>
        <w:autoSpaceDE w:val="0"/>
        <w:autoSpaceDN w:val="0"/>
        <w:adjustRightInd w:val="0"/>
      </w:pPr>
      <w:r>
        <w:rPr>
          <w:bCs/>
        </w:rPr>
        <w:t xml:space="preserve">Assuming </w:t>
      </w:r>
      <w:r w:rsidR="00C816FC">
        <w:rPr>
          <w:bCs/>
        </w:rPr>
        <w:t>the structure</w:t>
      </w:r>
      <w:r w:rsidR="00F45005">
        <w:rPr>
          <w:bCs/>
        </w:rPr>
        <w:t xml:space="preserve"> in </w:t>
      </w:r>
      <w:r w:rsidR="00F45005">
        <w:rPr>
          <w:bCs/>
        </w:rPr>
        <w:fldChar w:fldCharType="begin"/>
      </w:r>
      <w:r w:rsidR="00F45005">
        <w:rPr>
          <w:bCs/>
        </w:rPr>
        <w:instrText xml:space="preserve"> REF _Ref323366228 \h </w:instrText>
      </w:r>
      <w:r w:rsidR="00F45005">
        <w:rPr>
          <w:bCs/>
        </w:rPr>
      </w:r>
      <w:r w:rsidR="00F45005">
        <w:rPr>
          <w:bCs/>
        </w:rPr>
        <w:fldChar w:fldCharType="separate"/>
      </w:r>
      <w:r w:rsidR="00F5549A" w:rsidRPr="00AE3879">
        <w:t>(</w:t>
      </w:r>
      <w:r w:rsidR="00F5549A">
        <w:rPr>
          <w:noProof/>
        </w:rPr>
        <w:t>22</w:t>
      </w:r>
      <w:r w:rsidR="00F45005">
        <w:rPr>
          <w:bCs/>
        </w:rPr>
        <w:fldChar w:fldCharType="end"/>
      </w:r>
      <w:r w:rsidR="00F45005">
        <w:rPr>
          <w:bCs/>
        </w:rPr>
        <w:t>)</w:t>
      </w:r>
      <w:r w:rsidR="00C816FC">
        <w:rPr>
          <w:bCs/>
        </w:rPr>
        <w:t xml:space="preserve">, and assuming </w:t>
      </w:r>
      <w:r>
        <w:rPr>
          <w:bCs/>
        </w:rPr>
        <w:t xml:space="preserve">that object marking is the spell-out of </w:t>
      </w:r>
      <w:r w:rsidR="00F53ACD" w:rsidRPr="0043441F">
        <w:t>ϕ</w:t>
      </w:r>
      <w:r w:rsidR="00F53ACD">
        <w:t>-</w:t>
      </w:r>
      <w:r w:rsidR="00F53ACD">
        <w:rPr>
          <w:bCs/>
        </w:rPr>
        <w:t xml:space="preserve"> </w:t>
      </w:r>
      <w:r>
        <w:rPr>
          <w:bCs/>
        </w:rPr>
        <w:t>agreement between little v and an object</w:t>
      </w:r>
      <w:r w:rsidR="00933540">
        <w:rPr>
          <w:bCs/>
        </w:rPr>
        <w:t xml:space="preserve"> (see </w:t>
      </w:r>
      <w:r w:rsidR="00933540" w:rsidRPr="00006B39">
        <w:t>Iorio 2014</w:t>
      </w:r>
      <w:r w:rsidR="009D3A42" w:rsidRPr="00006B39">
        <w:fldChar w:fldCharType="begin"/>
      </w:r>
      <w:r w:rsidR="00933540" w:rsidRPr="00006B39">
        <w:instrText xml:space="preserve"> ADDIN EN.CITE &lt;EndNote&gt;&lt;Cite&gt;&lt;Author&gt;Iorio&lt;/Author&gt;&lt;Year&gt;2014&lt;/Year&gt;&lt;RecNum&gt;290&lt;/RecNum&gt;&lt;record&gt;&lt;rec-number&gt;290&lt;/rec-number&gt;&lt;foreign-keys&gt;&lt;key app="EN" db-id="025v5t9scraf5ve5zecxapvq0vapeevarars"&gt;290&lt;/key&gt;&lt;/foreign-keys&gt;&lt;ref-type name="Thesis"&gt;32&lt;/ref-type&gt;&lt;contributors&gt;&lt;authors&gt;&lt;author&gt;Iorio, David&lt;/author&gt;&lt;/authors&gt;&lt;/contributors&gt;&lt;titles&gt;&lt;title&gt;Subject and object marking in Bembe&lt;/title&gt;&lt;/titles&gt;&lt;dates&gt;&lt;year&gt;2014&lt;/year&gt;&lt;/dates&gt;&lt;pub-location&gt;PhD at Newcastle University&lt;/pub-location&gt;&lt;urls&gt;&lt;/urls&gt;&lt;/record&gt;&lt;/Cite&gt;&lt;/EndNote&gt;</w:instrText>
      </w:r>
      <w:r w:rsidR="009D3A42" w:rsidRPr="00006B39">
        <w:fldChar w:fldCharType="end"/>
      </w:r>
      <w:r w:rsidR="00933540" w:rsidRPr="00006B39">
        <w:t xml:space="preserve"> and Van der Wal </w:t>
      </w:r>
      <w:r w:rsidR="00933540">
        <w:t>2015),</w:t>
      </w:r>
      <w:r w:rsidR="009D3A42" w:rsidRPr="00006B39">
        <w:fldChar w:fldCharType="begin"/>
      </w:r>
      <w:r w:rsidR="00933540" w:rsidRPr="00006B39">
        <w:instrText xml:space="preserve"> ADDIN EN.CITE &lt;EndNote&gt;&lt;Cite&gt;&lt;Author&gt;van der Wal&lt;/Author&gt;&lt;Year&gt;Submitted&lt;/Year&gt;&lt;RecNum&gt;748&lt;/RecNum&gt;&lt;record&gt;&lt;rec-number&gt;748&lt;/rec-number&gt;&lt;foreign-keys&gt;&lt;key app="EN" db-id="025v5t9scraf5ve5zecxapvq0vapeevarars"&gt;748&lt;/key&gt;&lt;/foreign-keys&gt;&lt;ref-type name="Journal Article"&gt;17&lt;/ref-type&gt;&lt;contributors&gt;&lt;authors&gt;&lt;author&gt;van der Wal, Jenneke&lt;/author&gt;&lt;/authors&gt;&lt;/contributors&gt;&lt;titles&gt;&lt;title&gt;Bantu object clitics as defective goals&lt;/title&gt;&lt;secondary-title&gt;Revue Roumaine de Linguistique&lt;/secondary-title&gt;&lt;/titles&gt;&lt;periodical&gt;&lt;full-title&gt;Revue Roumaine de Linguistique&lt;/full-title&gt;&lt;/periodical&gt;&lt;dates&gt;&lt;year&gt;Submitted&lt;/year&gt;&lt;/dates&gt;&lt;urls&gt;&lt;/urls&gt;&lt;/record&gt;&lt;/Cite&gt;&lt;/EndNote&gt;</w:instrText>
      </w:r>
      <w:r w:rsidR="009D3A42" w:rsidRPr="00006B39">
        <w:fldChar w:fldCharType="end"/>
      </w:r>
      <w:r w:rsidR="00933540">
        <w:t xml:space="preserve"> </w:t>
      </w:r>
      <w:r>
        <w:rPr>
          <w:bCs/>
        </w:rPr>
        <w:t>t</w:t>
      </w:r>
      <w:r w:rsidR="00A56ED1">
        <w:t xml:space="preserve">here are two </w:t>
      </w:r>
      <w:r>
        <w:t xml:space="preserve">possible </w:t>
      </w:r>
      <w:r w:rsidR="00A56ED1">
        <w:t>derivations. If</w:t>
      </w:r>
      <w:r w:rsidR="00A56ED1" w:rsidRPr="0043441F">
        <w:t xml:space="preserve"> </w:t>
      </w:r>
      <w:r w:rsidR="00A56ED1">
        <w:t>the applicative head</w:t>
      </w:r>
      <w:r w:rsidR="00A56ED1" w:rsidRPr="0043441F">
        <w:t xml:space="preserve"> </w:t>
      </w:r>
      <w:r w:rsidR="00A56ED1">
        <w:t>agrees with</w:t>
      </w:r>
      <w:r w:rsidR="00A56ED1" w:rsidRPr="0043441F">
        <w:t xml:space="preserve"> the Theme</w:t>
      </w:r>
      <w:r w:rsidR="00A56ED1">
        <w:t>, then</w:t>
      </w:r>
      <w:r w:rsidR="00A56ED1" w:rsidRPr="0043441F">
        <w:t xml:space="preserve"> v </w:t>
      </w:r>
      <w:r w:rsidR="00C816FC">
        <w:t xml:space="preserve">will </w:t>
      </w:r>
      <w:r w:rsidR="00A56ED1">
        <w:t>agree with</w:t>
      </w:r>
      <w:r w:rsidR="00A56ED1" w:rsidRPr="0043441F">
        <w:t xml:space="preserve"> the </w:t>
      </w:r>
      <w:r>
        <w:t>Recipient</w:t>
      </w:r>
      <w:r w:rsidR="00A56ED1">
        <w:t xml:space="preserve">; this is the </w:t>
      </w:r>
      <w:r w:rsidR="00C816FC">
        <w:t>situation</w:t>
      </w:r>
      <w:r w:rsidR="00A56ED1" w:rsidRPr="0043441F">
        <w:t xml:space="preserve"> in asymmetrical languages</w:t>
      </w:r>
      <w:r w:rsidR="00933540">
        <w:t xml:space="preserve"> where only the </w:t>
      </w:r>
      <w:r w:rsidR="00C816FC">
        <w:t>R</w:t>
      </w:r>
      <w:r w:rsidR="00933540">
        <w:t>ecipient can be object-marked</w:t>
      </w:r>
      <w:r w:rsidR="0006736B">
        <w:t xml:space="preserve">. The Swahili example in </w:t>
      </w:r>
      <w:r w:rsidR="0006736B">
        <w:fldChar w:fldCharType="begin"/>
      </w:r>
      <w:r w:rsidR="0006736B">
        <w:instrText xml:space="preserve"> REF _Ref325789700 \h </w:instrText>
      </w:r>
      <w:r w:rsidR="0006736B">
        <w:fldChar w:fldCharType="separate"/>
      </w:r>
      <w:r w:rsidR="00F5549A" w:rsidRPr="0043441F">
        <w:t>(</w:t>
      </w:r>
      <w:r w:rsidR="00F5549A">
        <w:rPr>
          <w:noProof/>
        </w:rPr>
        <w:t>26</w:t>
      </w:r>
      <w:r w:rsidR="0006736B">
        <w:fldChar w:fldCharType="end"/>
      </w:r>
      <w:r w:rsidR="0006736B">
        <w:t>) and the derivation in</w:t>
      </w:r>
      <w:r w:rsidR="00A56ED1">
        <w:t xml:space="preserve"> </w:t>
      </w:r>
      <w:r w:rsidR="0006736B">
        <w:fldChar w:fldCharType="begin"/>
      </w:r>
      <w:r w:rsidR="0006736B">
        <w:instrText xml:space="preserve"> REF _Ref301009664 \h </w:instrText>
      </w:r>
      <w:r w:rsidR="0006736B">
        <w:fldChar w:fldCharType="separate"/>
      </w:r>
      <w:r w:rsidR="00F5549A" w:rsidRPr="0043441F">
        <w:t>(</w:t>
      </w:r>
      <w:r w:rsidR="00F5549A">
        <w:rPr>
          <w:noProof/>
        </w:rPr>
        <w:t>27</w:t>
      </w:r>
      <w:r w:rsidR="0006736B">
        <w:fldChar w:fldCharType="end"/>
      </w:r>
      <w:r w:rsidR="0006736B">
        <w:t xml:space="preserve">) illustrate this for the high Applicative introducing a </w:t>
      </w:r>
      <w:r w:rsidR="00D43857" w:rsidRPr="0082676E">
        <w:t>Recipient</w:t>
      </w:r>
      <w:r w:rsidR="0006736B">
        <w:t xml:space="preserve"> argument.</w:t>
      </w:r>
    </w:p>
    <w:p w14:paraId="3D07F421" w14:textId="77777777" w:rsidR="0006736B" w:rsidRDefault="0006736B" w:rsidP="00F26F19">
      <w:pPr>
        <w:autoSpaceDE w:val="0"/>
        <w:autoSpaceDN w:val="0"/>
        <w:adjustRightInd w:val="0"/>
      </w:pPr>
    </w:p>
    <w:p w14:paraId="43AD5525" w14:textId="77777777" w:rsidR="0006736B" w:rsidRPr="0043441F" w:rsidRDefault="0006736B" w:rsidP="0006736B">
      <w:pPr>
        <w:autoSpaceDE w:val="0"/>
        <w:autoSpaceDN w:val="0"/>
        <w:adjustRightInd w:val="0"/>
      </w:pPr>
      <w:r w:rsidRPr="0043441F">
        <w:t>Swahili</w:t>
      </w:r>
    </w:p>
    <w:p w14:paraId="6BA84FF2" w14:textId="5E2E2508" w:rsidR="0006736B" w:rsidRPr="0043441F" w:rsidRDefault="0006736B" w:rsidP="0006736B">
      <w:pPr>
        <w:tabs>
          <w:tab w:val="left" w:pos="567"/>
          <w:tab w:val="left" w:pos="1134"/>
          <w:tab w:val="left" w:pos="3402"/>
        </w:tabs>
        <w:autoSpaceDE w:val="0"/>
        <w:autoSpaceDN w:val="0"/>
        <w:adjustRightInd w:val="0"/>
        <w:spacing w:after="120"/>
      </w:pPr>
      <w:bookmarkStart w:id="21" w:name="_Ref325789700"/>
      <w:r w:rsidRPr="0043441F">
        <w:t>(</w:t>
      </w:r>
      <w:r w:rsidR="0026357A">
        <w:fldChar w:fldCharType="begin"/>
      </w:r>
      <w:r w:rsidR="0026357A">
        <w:instrText xml:space="preserve"> SEQ ( \* ARABIC </w:instrText>
      </w:r>
      <w:r w:rsidR="0026357A">
        <w:fldChar w:fldCharType="separate"/>
      </w:r>
      <w:r w:rsidR="00F5549A">
        <w:rPr>
          <w:noProof/>
        </w:rPr>
        <w:t>26</w:t>
      </w:r>
      <w:r w:rsidR="0026357A">
        <w:rPr>
          <w:noProof/>
        </w:rPr>
        <w:fldChar w:fldCharType="end"/>
      </w:r>
      <w:bookmarkEnd w:id="21"/>
      <w:r w:rsidRPr="0043441F">
        <w:t>)</w:t>
      </w:r>
      <w:r>
        <w:t xml:space="preserve"> </w:t>
      </w:r>
      <w:r w:rsidRPr="0043441F">
        <w:tab/>
        <w:t>a.</w:t>
      </w:r>
      <w:r w:rsidRPr="0043441F">
        <w:tab/>
        <w:t>A-li-</w:t>
      </w:r>
      <w:r w:rsidRPr="00BE5C08">
        <w:rPr>
          <w:b/>
        </w:rPr>
        <w:t>m</w:t>
      </w:r>
      <w:r>
        <w:t>-pa</w:t>
      </w:r>
      <w:r>
        <w:tab/>
      </w:r>
      <w:r w:rsidRPr="0043441F">
        <w:t>kitabu.</w:t>
      </w:r>
      <w:r>
        <w:br/>
      </w:r>
      <w:r>
        <w:tab/>
      </w:r>
      <w:r>
        <w:tab/>
      </w:r>
      <w:r w:rsidRPr="006C6BD0">
        <w:rPr>
          <w:smallCaps/>
        </w:rPr>
        <w:t>1sm-past-1om</w:t>
      </w:r>
      <w:r>
        <w:t>-give</w:t>
      </w:r>
      <w:r>
        <w:tab/>
        <w:t>7.book</w:t>
      </w:r>
      <w:r w:rsidRPr="0043441F">
        <w:br/>
      </w:r>
      <w:r w:rsidRPr="0043441F">
        <w:tab/>
      </w:r>
      <w:r w:rsidRPr="0043441F">
        <w:tab/>
        <w:t>‘She gave him a book.’</w:t>
      </w:r>
    </w:p>
    <w:p w14:paraId="330FD925" w14:textId="77777777" w:rsidR="0006736B" w:rsidRPr="0043441F" w:rsidRDefault="0006736B" w:rsidP="0006736B">
      <w:pPr>
        <w:tabs>
          <w:tab w:val="left" w:pos="567"/>
          <w:tab w:val="left" w:pos="1134"/>
          <w:tab w:val="left" w:pos="3261"/>
        </w:tabs>
        <w:autoSpaceDE w:val="0"/>
        <w:autoSpaceDN w:val="0"/>
        <w:adjustRightInd w:val="0"/>
      </w:pPr>
      <w:r w:rsidRPr="0043441F">
        <w:tab/>
        <w:t>b.</w:t>
      </w:r>
      <w:r w:rsidRPr="0043441F">
        <w:tab/>
        <w:t>* A-li-</w:t>
      </w:r>
      <w:r w:rsidRPr="00BE5C08">
        <w:rPr>
          <w:b/>
        </w:rPr>
        <w:t>ki</w:t>
      </w:r>
      <w:r>
        <w:t>-pa</w:t>
      </w:r>
      <w:r>
        <w:tab/>
      </w:r>
      <w:r w:rsidRPr="0043441F">
        <w:t>Juma.</w:t>
      </w:r>
      <w:r>
        <w:br/>
      </w:r>
      <w:r>
        <w:tab/>
      </w:r>
      <w:r>
        <w:tab/>
      </w:r>
      <w:r w:rsidRPr="006C6BD0">
        <w:rPr>
          <w:smallCaps/>
        </w:rPr>
        <w:t>1sm-past-7om</w:t>
      </w:r>
      <w:r>
        <w:t>-give</w:t>
      </w:r>
      <w:r>
        <w:tab/>
        <w:t>1.Juma</w:t>
      </w:r>
      <w:r w:rsidRPr="0043441F">
        <w:br/>
      </w:r>
      <w:r w:rsidRPr="0043441F">
        <w:tab/>
      </w:r>
      <w:r w:rsidRPr="0043441F">
        <w:tab/>
        <w:t>‘She gave it to Juma.’</w:t>
      </w:r>
    </w:p>
    <w:p w14:paraId="752D57FF" w14:textId="77777777" w:rsidR="0006736B" w:rsidRDefault="0006736B" w:rsidP="00F26F19">
      <w:pPr>
        <w:autoSpaceDE w:val="0"/>
        <w:autoSpaceDN w:val="0"/>
        <w:adjustRightInd w:val="0"/>
      </w:pPr>
    </w:p>
    <w:p w14:paraId="325857B6" w14:textId="4C39499D" w:rsidR="0006736B" w:rsidRPr="0043441F" w:rsidRDefault="0006736B" w:rsidP="0006736B">
      <w:pPr>
        <w:tabs>
          <w:tab w:val="left" w:pos="1985"/>
          <w:tab w:val="left" w:pos="2694"/>
        </w:tabs>
        <w:autoSpaceDE w:val="0"/>
        <w:autoSpaceDN w:val="0"/>
        <w:adjustRightInd w:val="0"/>
        <w:rPr>
          <w:i/>
        </w:rPr>
      </w:pPr>
      <w:bookmarkStart w:id="22" w:name="_Ref301009664"/>
      <w:r w:rsidRPr="0043441F">
        <w:t>(</w:t>
      </w:r>
      <w:r w:rsidR="0026357A">
        <w:fldChar w:fldCharType="begin"/>
      </w:r>
      <w:r w:rsidR="0026357A">
        <w:instrText xml:space="preserve"> SEQ ( \* ARABIC </w:instrText>
      </w:r>
      <w:r w:rsidR="0026357A">
        <w:fldChar w:fldCharType="separate"/>
      </w:r>
      <w:r w:rsidR="00F5549A">
        <w:rPr>
          <w:noProof/>
        </w:rPr>
        <w:t>27</w:t>
      </w:r>
      <w:r w:rsidR="0026357A">
        <w:rPr>
          <w:noProof/>
        </w:rPr>
        <w:fldChar w:fldCharType="end"/>
      </w:r>
      <w:bookmarkEnd w:id="22"/>
      <w:r>
        <w:t>)</w:t>
      </w:r>
      <w:r w:rsidRPr="0043441F">
        <w:t xml:space="preserve"> </w:t>
      </w:r>
      <w:r>
        <w:rPr>
          <w:i/>
        </w:rPr>
        <w:t xml:space="preserve">v agrees with </w:t>
      </w:r>
      <w:r w:rsidR="0082676E">
        <w:rPr>
          <w:i/>
        </w:rPr>
        <w:t>R</w:t>
      </w:r>
      <w:r>
        <w:rPr>
          <w:i/>
        </w:rPr>
        <w:t xml:space="preserve"> (and can spell out as</w:t>
      </w:r>
      <w:r w:rsidRPr="0043441F">
        <w:rPr>
          <w:i/>
        </w:rPr>
        <w:t xml:space="preserve"> object-mark</w:t>
      </w:r>
      <w:r>
        <w:rPr>
          <w:i/>
        </w:rPr>
        <w:t>er</w:t>
      </w:r>
      <w:r w:rsidRPr="0043441F">
        <w:rPr>
          <w:i/>
        </w:rPr>
        <w:t>)</w:t>
      </w:r>
    </w:p>
    <w:p w14:paraId="02299C8A" w14:textId="77777777" w:rsidR="0006736B" w:rsidRPr="0043441F" w:rsidRDefault="0006736B" w:rsidP="0006736B">
      <w:pPr>
        <w:tabs>
          <w:tab w:val="left" w:pos="1985"/>
          <w:tab w:val="left" w:pos="2694"/>
        </w:tabs>
        <w:autoSpaceDE w:val="0"/>
        <w:autoSpaceDN w:val="0"/>
        <w:adjustRightInd w:val="0"/>
      </w:pPr>
      <w:r w:rsidRPr="0043441F">
        <w:tab/>
      </w:r>
      <w:r w:rsidRPr="0043441F">
        <w:tab/>
        <w:t>vP</w:t>
      </w:r>
    </w:p>
    <w:p w14:paraId="11670F2F" w14:textId="77777777" w:rsidR="0006736B" w:rsidRPr="0043441F" w:rsidRDefault="0006736B" w:rsidP="0006736B">
      <w:pPr>
        <w:tabs>
          <w:tab w:val="left" w:pos="2694"/>
        </w:tabs>
        <w:autoSpaceDE w:val="0"/>
        <w:autoSpaceDN w:val="0"/>
        <w:adjustRightInd w:val="0"/>
        <w:rPr>
          <w:rFonts w:ascii="ArborWin" w:hAnsi="ArborWin"/>
        </w:rPr>
      </w:pPr>
      <w:r w:rsidRPr="0043441F">
        <w:rPr>
          <w:rFonts w:ascii="ArborWin" w:hAnsi="ArborWin"/>
        </w:rPr>
        <w:tab/>
        <w:t>2</w:t>
      </w:r>
    </w:p>
    <w:p w14:paraId="39BE48A2" w14:textId="77777777" w:rsidR="0006736B" w:rsidRPr="0043441F" w:rsidRDefault="0006736B" w:rsidP="0006736B">
      <w:pPr>
        <w:tabs>
          <w:tab w:val="left" w:pos="2410"/>
          <w:tab w:val="left" w:pos="3119"/>
          <w:tab w:val="left" w:pos="5103"/>
        </w:tabs>
        <w:autoSpaceDE w:val="0"/>
        <w:autoSpaceDN w:val="0"/>
        <w:adjustRightInd w:val="0"/>
      </w:pPr>
      <w:r w:rsidRPr="0043441F">
        <w:tab/>
      </w:r>
      <w:r w:rsidRPr="0043441F">
        <w:tab/>
      </w:r>
      <w:r w:rsidRPr="0043441F">
        <w:rPr>
          <w:rFonts w:ascii="ArborWin" w:hAnsi="ArborWin"/>
        </w:rPr>
        <w:t>2</w:t>
      </w:r>
    </w:p>
    <w:p w14:paraId="53F52F10" w14:textId="77777777" w:rsidR="0006736B" w:rsidRPr="0043441F" w:rsidRDefault="0006736B" w:rsidP="0006736B">
      <w:pPr>
        <w:tabs>
          <w:tab w:val="left" w:pos="2977"/>
          <w:tab w:val="left" w:pos="3828"/>
        </w:tabs>
        <w:autoSpaceDE w:val="0"/>
        <w:autoSpaceDN w:val="0"/>
        <w:adjustRightInd w:val="0"/>
      </w:pPr>
      <w:r w:rsidRPr="0043441F">
        <w:rPr>
          <w:rFonts w:ascii="ArborWin" w:hAnsi="ArborWin"/>
          <w:noProof/>
          <w:lang w:eastAsia="en-GB"/>
        </w:rPr>
        <mc:AlternateContent>
          <mc:Choice Requires="wps">
            <w:drawing>
              <wp:anchor distT="0" distB="0" distL="114300" distR="114300" simplePos="0" relativeHeight="251686400" behindDoc="0" locked="0" layoutInCell="1" allowOverlap="1" wp14:anchorId="40E2A7B7" wp14:editId="5248E628">
                <wp:simplePos x="0" y="0"/>
                <wp:positionH relativeFrom="column">
                  <wp:posOffset>1871980</wp:posOffset>
                </wp:positionH>
                <wp:positionV relativeFrom="paragraph">
                  <wp:posOffset>143510</wp:posOffset>
                </wp:positionV>
                <wp:extent cx="342900" cy="608330"/>
                <wp:effectExtent l="0" t="0" r="88900" b="26670"/>
                <wp:wrapNone/>
                <wp:docPr id="3" name="Freeform 3"/>
                <wp:cNvGraphicFramePr/>
                <a:graphic xmlns:a="http://schemas.openxmlformats.org/drawingml/2006/main">
                  <a:graphicData uri="http://schemas.microsoft.com/office/word/2010/wordprocessingShape">
                    <wps:wsp>
                      <wps:cNvSpPr/>
                      <wps:spPr>
                        <a:xfrm>
                          <a:off x="0" y="0"/>
                          <a:ext cx="342900" cy="60833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34D84" id="Freeform 3" o:spid="_x0000_s1026" style="position:absolute;margin-left:147.4pt;margin-top:11.3pt;width:27pt;height:47.9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" path="m,c42636,176893,85272,353787,206829,413658v121557,59871,522514,-54429,522514,-54429e" filled="f" strokecolor="black [3213]" strokeweight="1pt">
                <v:stroke dashstyle="3 1" endarrow="block" endarrowwidth="narrow" endarrowlength="short"/>
                <v:path arrowok="t" o:connecttype="custom" o:connectlocs="0,0;97240,583843;342900,507021" o:connectangles="0,0,0"/>
              </v:shape>
            </w:pict>
          </mc:Fallback>
        </mc:AlternateContent>
      </w:r>
      <w:r w:rsidRPr="0043441F">
        <w:tab/>
        <w:t>v [ϕ]</w:t>
      </w:r>
      <w:r w:rsidRPr="0043441F">
        <w:tab/>
        <w:t>HApplP</w:t>
      </w:r>
    </w:p>
    <w:p w14:paraId="001B6C35" w14:textId="77777777" w:rsidR="0006736B" w:rsidRPr="0043441F" w:rsidRDefault="0006736B" w:rsidP="0006736B">
      <w:pPr>
        <w:tabs>
          <w:tab w:val="left" w:pos="3686"/>
        </w:tabs>
        <w:autoSpaceDE w:val="0"/>
        <w:autoSpaceDN w:val="0"/>
        <w:adjustRightInd w:val="0"/>
        <w:rPr>
          <w:rFonts w:ascii="ArborWin" w:hAnsi="ArborWin"/>
        </w:rPr>
      </w:pPr>
      <w:r w:rsidRPr="0043441F">
        <w:rPr>
          <w:rFonts w:ascii="ArborWin" w:hAnsi="ArborWin"/>
        </w:rPr>
        <w:tab/>
        <w:t>2</w:t>
      </w:r>
    </w:p>
    <w:p w14:paraId="3712D63E" w14:textId="5D568203" w:rsidR="0006736B" w:rsidRPr="0043441F" w:rsidRDefault="0006736B" w:rsidP="0006736B">
      <w:pPr>
        <w:tabs>
          <w:tab w:val="left" w:pos="3544"/>
          <w:tab w:val="left" w:pos="4111"/>
          <w:tab w:val="left" w:pos="5103"/>
        </w:tabs>
        <w:autoSpaceDE w:val="0"/>
        <w:autoSpaceDN w:val="0"/>
        <w:adjustRightInd w:val="0"/>
      </w:pPr>
      <w:r w:rsidRPr="0043441F">
        <w:tab/>
      </w:r>
      <w:r w:rsidR="00D43857">
        <w:t xml:space="preserve">  </w:t>
      </w:r>
      <w:r w:rsidR="00D43857" w:rsidRPr="0082676E">
        <w:t>R</w:t>
      </w:r>
      <w:r w:rsidRPr="0043441F">
        <w:tab/>
      </w:r>
      <w:r w:rsidRPr="0043441F">
        <w:rPr>
          <w:rFonts w:ascii="ArborWin" w:hAnsi="ArborWin"/>
        </w:rPr>
        <w:t>2</w:t>
      </w:r>
    </w:p>
    <w:p w14:paraId="68B1C9B6" w14:textId="77777777" w:rsidR="0006736B" w:rsidRPr="0043441F" w:rsidRDefault="0006736B" w:rsidP="0006736B">
      <w:pPr>
        <w:tabs>
          <w:tab w:val="left" w:pos="3828"/>
          <w:tab w:val="left" w:pos="4678"/>
        </w:tabs>
        <w:autoSpaceDE w:val="0"/>
        <w:autoSpaceDN w:val="0"/>
        <w:adjustRightInd w:val="0"/>
      </w:pPr>
      <w:r w:rsidRPr="0043441F">
        <w:rPr>
          <w:rFonts w:ascii="ArborWin" w:hAnsi="ArborWin"/>
          <w:noProof/>
          <w:lang w:eastAsia="en-GB"/>
        </w:rPr>
        <mc:AlternateContent>
          <mc:Choice Requires="wps">
            <w:drawing>
              <wp:anchor distT="0" distB="0" distL="114300" distR="114300" simplePos="0" relativeHeight="251685376" behindDoc="0" locked="0" layoutInCell="1" allowOverlap="1" wp14:anchorId="51B25BBB" wp14:editId="4275EE8C">
                <wp:simplePos x="0" y="0"/>
                <wp:positionH relativeFrom="column">
                  <wp:posOffset>2508250</wp:posOffset>
                </wp:positionH>
                <wp:positionV relativeFrom="paragraph">
                  <wp:posOffset>208280</wp:posOffset>
                </wp:positionV>
                <wp:extent cx="734695" cy="542290"/>
                <wp:effectExtent l="0" t="0" r="78105" b="16510"/>
                <wp:wrapNone/>
                <wp:docPr id="4" name="Freeform 4"/>
                <wp:cNvGraphicFramePr/>
                <a:graphic xmlns:a="http://schemas.openxmlformats.org/drawingml/2006/main">
                  <a:graphicData uri="http://schemas.microsoft.com/office/word/2010/wordprocessingShape">
                    <wps:wsp>
                      <wps:cNvSpPr/>
                      <wps:spPr>
                        <a:xfrm>
                          <a:off x="0" y="0"/>
                          <a:ext cx="734695" cy="54229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EBCF9" id="Freeform 4" o:spid="_x0000_s1026" style="position:absolute;margin-left:197.5pt;margin-top:16.4pt;width:57.85pt;height:42.7pt;z-index:251685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" path="m,c42636,176893,85272,353787,206829,413658v121557,59871,522514,-54429,522514,-54429e" filled="f" strokecolor="black [3213]" strokeweight="1pt">
                <v:stroke dashstyle="3 1" endarrow="block" endarrowwidth="narrow" endarrowlength="short"/>
                <v:path arrowok="t" o:connecttype="custom" o:connectlocs="0,0;208347,520462;734695,451979" o:connectangles="0,0,0"/>
              </v:shape>
            </w:pict>
          </mc:Fallback>
        </mc:AlternateContent>
      </w:r>
      <w:r w:rsidRPr="0043441F">
        <w:tab/>
        <w:t>HAppl</w:t>
      </w:r>
      <w:r w:rsidRPr="0043441F">
        <w:tab/>
        <w:t>VP</w:t>
      </w:r>
    </w:p>
    <w:p w14:paraId="07943465" w14:textId="77777777" w:rsidR="0006736B" w:rsidRPr="0043441F" w:rsidRDefault="0006736B" w:rsidP="0006736B">
      <w:pPr>
        <w:tabs>
          <w:tab w:val="left" w:pos="4536"/>
        </w:tabs>
        <w:autoSpaceDE w:val="0"/>
        <w:autoSpaceDN w:val="0"/>
        <w:adjustRightInd w:val="0"/>
      </w:pPr>
      <w:r w:rsidRPr="0043441F">
        <w:rPr>
          <w:rFonts w:ascii="ArborWin" w:hAnsi="ArborWin"/>
        </w:rPr>
        <w:tab/>
        <w:t>2</w:t>
      </w:r>
    </w:p>
    <w:p w14:paraId="5BAAC209" w14:textId="77777777" w:rsidR="0006736B" w:rsidRPr="0043441F" w:rsidRDefault="0006736B" w:rsidP="0006736B">
      <w:pPr>
        <w:tabs>
          <w:tab w:val="left" w:pos="4395"/>
          <w:tab w:val="left" w:pos="5103"/>
        </w:tabs>
        <w:autoSpaceDE w:val="0"/>
        <w:autoSpaceDN w:val="0"/>
        <w:adjustRightInd w:val="0"/>
        <w:rPr>
          <w:rFonts w:ascii="ArborWin" w:hAnsi="ArborWin"/>
        </w:rPr>
      </w:pPr>
      <w:r w:rsidRPr="0043441F">
        <w:tab/>
        <w:t>V</w:t>
      </w:r>
      <w:r w:rsidRPr="0043441F">
        <w:tab/>
        <w:t>TH</w:t>
      </w:r>
    </w:p>
    <w:p w14:paraId="6795D2D0" w14:textId="77777777" w:rsidR="0006736B" w:rsidRDefault="0006736B" w:rsidP="00F26F19">
      <w:pPr>
        <w:autoSpaceDE w:val="0"/>
        <w:autoSpaceDN w:val="0"/>
        <w:adjustRightInd w:val="0"/>
      </w:pPr>
    </w:p>
    <w:p w14:paraId="398EE266" w14:textId="77777777" w:rsidR="0006736B" w:rsidRDefault="0006736B" w:rsidP="00F26F19">
      <w:pPr>
        <w:autoSpaceDE w:val="0"/>
        <w:autoSpaceDN w:val="0"/>
        <w:adjustRightInd w:val="0"/>
      </w:pPr>
    </w:p>
    <w:p w14:paraId="450E10DC" w14:textId="3D055AB8" w:rsidR="00A56ED1" w:rsidRPr="0043441F" w:rsidRDefault="0006736B" w:rsidP="00F26F19">
      <w:pPr>
        <w:autoSpaceDE w:val="0"/>
        <w:autoSpaceDN w:val="0"/>
        <w:adjustRightInd w:val="0"/>
      </w:pPr>
      <w:r>
        <w:t xml:space="preserve">Symmetrical languages additionally have the option of </w:t>
      </w:r>
      <w:r w:rsidR="00A56ED1">
        <w:t>the applicative head</w:t>
      </w:r>
      <w:r w:rsidR="00A56ED1" w:rsidRPr="0043441F">
        <w:t xml:space="preserve"> assign</w:t>
      </w:r>
      <w:r>
        <w:t>ing</w:t>
      </w:r>
      <w:r w:rsidR="00A56ED1" w:rsidRPr="0043441F">
        <w:t xml:space="preserve"> </w:t>
      </w:r>
      <w:r w:rsidR="00D73016">
        <w:t xml:space="preserve">inherent </w:t>
      </w:r>
      <w:r w:rsidR="00A56ED1" w:rsidRPr="0043441F">
        <w:t xml:space="preserve">Case to the </w:t>
      </w:r>
      <w:r w:rsidR="00933540">
        <w:t>Recipient</w:t>
      </w:r>
      <w:r>
        <w:t>, along with a theta-ro</w:t>
      </w:r>
      <w:r w:rsidR="00D43857">
        <w:t>le. In this case, the Recipient</w:t>
      </w:r>
      <w:r w:rsidR="00A56ED1" w:rsidRPr="0043441F">
        <w:t xml:space="preserve"> </w:t>
      </w:r>
      <w:r w:rsidR="00F53ACD">
        <w:t>is thereby deactivated, allowing</w:t>
      </w:r>
      <w:r w:rsidR="00F26F19">
        <w:t xml:space="preserve"> </w:t>
      </w:r>
      <w:r w:rsidR="00F53ACD">
        <w:t>t</w:t>
      </w:r>
      <w:r w:rsidR="00A56ED1">
        <w:t xml:space="preserve">he </w:t>
      </w:r>
      <w:r w:rsidR="00A56ED1" w:rsidRPr="0043441F">
        <w:t>Theme object</w:t>
      </w:r>
      <w:r w:rsidR="00A56ED1">
        <w:t xml:space="preserve"> </w:t>
      </w:r>
      <w:r w:rsidR="00F53ACD">
        <w:t>to</w:t>
      </w:r>
      <w:r w:rsidR="00A56ED1">
        <w:t xml:space="preserve"> be probed by v</w:t>
      </w:r>
      <w:r w:rsidR="00F53ACD">
        <w:t xml:space="preserve">. </w:t>
      </w:r>
      <w:r w:rsidR="000A7293">
        <w:t>In such cases,</w:t>
      </w:r>
      <w:r w:rsidR="00F53ACD">
        <w:t xml:space="preserve"> v</w:t>
      </w:r>
      <w:r w:rsidR="00A56ED1" w:rsidRPr="0043441F">
        <w:t xml:space="preserve"> </w:t>
      </w:r>
      <w:r w:rsidR="00F53ACD">
        <w:lastRenderedPageBreak/>
        <w:t>will agree with the Theme</w:t>
      </w:r>
      <w:r w:rsidR="00A56ED1" w:rsidRPr="0043441F">
        <w:t xml:space="preserve"> in both Case and ϕ</w:t>
      </w:r>
      <w:r w:rsidR="00F53ACD">
        <w:t>-features</w:t>
      </w:r>
      <w:r w:rsidR="00A56ED1">
        <w:t xml:space="preserve">, </w:t>
      </w:r>
      <w:r w:rsidR="00A56ED1" w:rsidRPr="0043441F">
        <w:t xml:space="preserve">and </w:t>
      </w:r>
      <w:r w:rsidR="000A7293">
        <w:t xml:space="preserve">this Agree relation </w:t>
      </w:r>
      <w:r w:rsidR="00F53ACD">
        <w:t xml:space="preserve">will </w:t>
      </w:r>
      <w:r w:rsidR="00A56ED1">
        <w:t xml:space="preserve">potentially </w:t>
      </w:r>
      <w:r w:rsidR="00F53ACD">
        <w:t xml:space="preserve">be </w:t>
      </w:r>
      <w:r w:rsidR="00A56ED1">
        <w:t>spell</w:t>
      </w:r>
      <w:r w:rsidR="00F53ACD">
        <w:t>ed</w:t>
      </w:r>
      <w:r w:rsidR="00A56ED1">
        <w:t xml:space="preserve"> out as an object marker, as represented in </w:t>
      </w:r>
      <w:r w:rsidR="009D3A42">
        <w:fldChar w:fldCharType="begin"/>
      </w:r>
      <w:r w:rsidR="00A56ED1">
        <w:instrText xml:space="preserve"> REF _Ref304795802 \h </w:instrText>
      </w:r>
      <w:r w:rsidR="009D3A42">
        <w:fldChar w:fldCharType="separate"/>
      </w:r>
      <w:r w:rsidR="00F5549A" w:rsidRPr="0043441F">
        <w:t>(</w:t>
      </w:r>
      <w:r w:rsidR="00F5549A">
        <w:rPr>
          <w:noProof/>
        </w:rPr>
        <w:t>28</w:t>
      </w:r>
      <w:r w:rsidR="009D3A42">
        <w:fldChar w:fldCharType="end"/>
      </w:r>
      <w:r w:rsidR="00A56ED1" w:rsidRPr="0043441F">
        <w:t>).</w:t>
      </w:r>
    </w:p>
    <w:p w14:paraId="47A9A7D4" w14:textId="77777777" w:rsidR="00A56ED1" w:rsidRPr="0043441F" w:rsidRDefault="00A56ED1" w:rsidP="00A56ED1"/>
    <w:p w14:paraId="52985D09" w14:textId="63849443" w:rsidR="00A56ED1" w:rsidRPr="0043441F" w:rsidRDefault="00A56ED1" w:rsidP="00A56ED1">
      <w:pPr>
        <w:widowControl w:val="0"/>
        <w:tabs>
          <w:tab w:val="left" w:pos="993"/>
          <w:tab w:val="left" w:pos="1701"/>
        </w:tabs>
        <w:autoSpaceDE w:val="0"/>
        <w:autoSpaceDN w:val="0"/>
        <w:adjustRightInd w:val="0"/>
        <w:rPr>
          <w:i/>
        </w:rPr>
      </w:pPr>
      <w:bookmarkStart w:id="23" w:name="_Ref304795802"/>
      <w:r w:rsidRPr="0043441F">
        <w:t>(</w:t>
      </w:r>
      <w:r w:rsidR="009D3A42">
        <w:fldChar w:fldCharType="begin"/>
      </w:r>
      <w:r w:rsidR="00E33CA6">
        <w:instrText xml:space="preserve"> SEQ ( \* ARABIC </w:instrText>
      </w:r>
      <w:r w:rsidR="009D3A42">
        <w:fldChar w:fldCharType="separate"/>
      </w:r>
      <w:r w:rsidR="00F5549A">
        <w:rPr>
          <w:noProof/>
        </w:rPr>
        <w:t>28</w:t>
      </w:r>
      <w:r w:rsidR="009D3A42">
        <w:rPr>
          <w:noProof/>
        </w:rPr>
        <w:fldChar w:fldCharType="end"/>
      </w:r>
      <w:bookmarkEnd w:id="23"/>
      <w:r w:rsidRPr="0043441F">
        <w:t xml:space="preserve">)  </w:t>
      </w:r>
      <w:r w:rsidRPr="0043441F">
        <w:rPr>
          <w:i/>
        </w:rPr>
        <w:t>v agrees with TH (</w:t>
      </w:r>
      <w:r w:rsidR="00D73016">
        <w:rPr>
          <w:i/>
        </w:rPr>
        <w:t>object-marking of TH possible</w:t>
      </w:r>
      <w:r w:rsidRPr="0043441F">
        <w:rPr>
          <w:i/>
        </w:rPr>
        <w:t>)</w:t>
      </w:r>
    </w:p>
    <w:p w14:paraId="3A360720" w14:textId="77777777" w:rsidR="00A56ED1" w:rsidRPr="0043441F" w:rsidRDefault="00A56ED1" w:rsidP="00A56ED1">
      <w:pPr>
        <w:widowControl w:val="0"/>
        <w:tabs>
          <w:tab w:val="left" w:pos="993"/>
          <w:tab w:val="left" w:pos="1701"/>
        </w:tabs>
        <w:autoSpaceDE w:val="0"/>
        <w:autoSpaceDN w:val="0"/>
        <w:adjustRightInd w:val="0"/>
      </w:pPr>
      <w:r w:rsidRPr="0043441F">
        <w:tab/>
      </w:r>
      <w:r w:rsidRPr="0043441F">
        <w:tab/>
        <w:t>vP</w:t>
      </w:r>
    </w:p>
    <w:p w14:paraId="45BC1CD5" w14:textId="77777777" w:rsidR="00A56ED1" w:rsidRPr="0043441F" w:rsidRDefault="00A56ED1" w:rsidP="00A56ED1">
      <w:pPr>
        <w:widowControl w:val="0"/>
        <w:tabs>
          <w:tab w:val="left" w:pos="1560"/>
        </w:tabs>
        <w:autoSpaceDE w:val="0"/>
        <w:autoSpaceDN w:val="0"/>
        <w:adjustRightInd w:val="0"/>
        <w:rPr>
          <w:rFonts w:ascii="ArborWin" w:hAnsi="ArborWin"/>
        </w:rPr>
      </w:pPr>
      <w:r w:rsidRPr="0043441F">
        <w:rPr>
          <w:rFonts w:ascii="ArborWin" w:hAnsi="ArborWin"/>
        </w:rPr>
        <w:tab/>
        <w:t>2</w:t>
      </w:r>
    </w:p>
    <w:p w14:paraId="5CAAF8C9" w14:textId="77777777" w:rsidR="00A56ED1" w:rsidRPr="0043441F" w:rsidRDefault="00A56ED1" w:rsidP="00A56ED1">
      <w:pPr>
        <w:widowControl w:val="0"/>
        <w:tabs>
          <w:tab w:val="left" w:pos="1276"/>
          <w:tab w:val="left" w:pos="1985"/>
        </w:tabs>
        <w:autoSpaceDE w:val="0"/>
        <w:autoSpaceDN w:val="0"/>
        <w:adjustRightInd w:val="0"/>
      </w:pPr>
      <w:r w:rsidRPr="0043441F">
        <w:rPr>
          <w:rFonts w:ascii="ArborWin" w:hAnsi="ArborWin"/>
        </w:rPr>
        <w:tab/>
      </w:r>
      <w:r w:rsidRPr="0043441F">
        <w:tab/>
      </w:r>
      <w:r w:rsidRPr="0043441F">
        <w:rPr>
          <w:rFonts w:ascii="ArborWin" w:hAnsi="ArborWin"/>
        </w:rPr>
        <w:t>2</w:t>
      </w:r>
    </w:p>
    <w:p w14:paraId="261715F5" w14:textId="77777777" w:rsidR="00A56ED1" w:rsidRPr="0043441F" w:rsidRDefault="00A56ED1" w:rsidP="00A56ED1">
      <w:pPr>
        <w:widowControl w:val="0"/>
        <w:tabs>
          <w:tab w:val="left" w:pos="1843"/>
          <w:tab w:val="left" w:pos="2694"/>
        </w:tabs>
        <w:autoSpaceDE w:val="0"/>
        <w:autoSpaceDN w:val="0"/>
        <w:adjustRightInd w:val="0"/>
      </w:pPr>
      <w:r w:rsidRPr="0043441F">
        <w:tab/>
        <w:t>v [ϕ]</w:t>
      </w:r>
      <w:r w:rsidRPr="0043441F">
        <w:tab/>
        <w:t>H</w:t>
      </w:r>
      <w:r>
        <w:t>A</w:t>
      </w:r>
      <w:r w:rsidRPr="0043441F">
        <w:t>pplP</w:t>
      </w:r>
    </w:p>
    <w:p w14:paraId="5EB210CC" w14:textId="77777777" w:rsidR="00A56ED1" w:rsidRPr="0043441F" w:rsidRDefault="00AE585D" w:rsidP="00A56ED1">
      <w:pPr>
        <w:widowControl w:val="0"/>
        <w:tabs>
          <w:tab w:val="left" w:pos="2694"/>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68992" behindDoc="0" locked="0" layoutInCell="1" allowOverlap="1" wp14:anchorId="111E64BD" wp14:editId="560B69DF">
                <wp:simplePos x="0" y="0"/>
                <wp:positionH relativeFrom="column">
                  <wp:posOffset>1196975</wp:posOffset>
                </wp:positionH>
                <wp:positionV relativeFrom="paragraph">
                  <wp:posOffset>27305</wp:posOffset>
                </wp:positionV>
                <wp:extent cx="1451610" cy="1076960"/>
                <wp:effectExtent l="0" t="0" r="72390" b="15240"/>
                <wp:wrapNone/>
                <wp:docPr id="5" name="Freeform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51610" cy="1076960"/>
                        </a:xfrm>
                        <a:custGeom>
                          <a:avLst/>
                          <a:gdLst>
                            <a:gd name="connsiteX0" fmla="*/ 2710 w 1451366"/>
                            <a:gd name="connsiteY0" fmla="*/ 0 h 1076658"/>
                            <a:gd name="connsiteX1" fmla="*/ 228741 w 1451366"/>
                            <a:gd name="connsiteY1" fmla="*/ 1027416 h 1076658"/>
                            <a:gd name="connsiteX2" fmla="*/ 1451366 w 1451366"/>
                            <a:gd name="connsiteY2" fmla="*/ 924674 h 1076658"/>
                          </a:gdLst>
                          <a:ahLst/>
                          <a:cxnLst>
                            <a:cxn ang="0">
                              <a:pos x="connsiteX0" y="connsiteY0"/>
                            </a:cxn>
                            <a:cxn ang="0">
                              <a:pos x="connsiteX1" y="connsiteY1"/>
                            </a:cxn>
                            <a:cxn ang="0">
                              <a:pos x="connsiteX2" y="connsiteY2"/>
                            </a:cxn>
                          </a:cxnLst>
                          <a:rect l="l" t="t" r="r" b="b"/>
                          <a:pathLst>
                            <a:path w="1451366" h="1076658">
                              <a:moveTo>
                                <a:pt x="2710" y="0"/>
                              </a:moveTo>
                              <a:cubicBezTo>
                                <a:pt x="-4996" y="436652"/>
                                <a:pt x="-12702" y="873304"/>
                                <a:pt x="228741" y="1027416"/>
                              </a:cubicBezTo>
                              <a:cubicBezTo>
                                <a:pt x="470184" y="1181528"/>
                                <a:pt x="1451366" y="924674"/>
                                <a:pt x="1451366" y="924674"/>
                              </a:cubicBezTo>
                            </a:path>
                          </a:pathLst>
                        </a:custGeom>
                        <a:ln w="12700">
                          <a:solidFill>
                            <a:schemeClr val="tx1"/>
                          </a:solidFill>
                          <a:prstDash val="sysDash"/>
                          <a:tailEnd type="triangle" w="sm" len="med"/>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312883" id="Freeform 27" o:spid="_x0000_s1026" style="position:absolute;margin-left:94.25pt;margin-top:2.15pt;width:114.3pt;height:84.8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1451366,1076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" path="m2710,c-4996,436652,-12702,873304,228741,1027416,470184,1181528,1451366,924674,1451366,924674e" filled="f" strokecolor="black [3213]" strokeweight="1pt">
                <v:stroke dashstyle="3 1" endarrow="block" endarrowwidth="narrow"/>
                <v:path arrowok="t" o:connecttype="custom" o:connectlocs="2710,0;228779,1027704;1451610,924933" o:connectangles="0,0,0"/>
              </v:shape>
            </w:pict>
          </mc:Fallback>
        </mc:AlternateContent>
      </w:r>
      <w:r w:rsidR="00A56ED1" w:rsidRPr="0043441F">
        <w:rPr>
          <w:rFonts w:ascii="ArborWin" w:hAnsi="ArborWin"/>
        </w:rPr>
        <w:tab/>
        <w:t>2</w:t>
      </w:r>
    </w:p>
    <w:p w14:paraId="703B562C" w14:textId="77777777" w:rsidR="00A56ED1" w:rsidRPr="0043441F" w:rsidRDefault="00AE585D" w:rsidP="00F26F19">
      <w:pPr>
        <w:widowControl w:val="0"/>
        <w:tabs>
          <w:tab w:val="left" w:pos="2552"/>
          <w:tab w:val="left" w:pos="3119"/>
        </w:tabs>
        <w:autoSpaceDE w:val="0"/>
        <w:autoSpaceDN w:val="0"/>
        <w:adjustRightInd w:val="0"/>
      </w:pPr>
      <w:r>
        <w:rPr>
          <w:noProof/>
          <w:lang w:eastAsia="en-GB"/>
        </w:rPr>
        <mc:AlternateContent>
          <mc:Choice Requires="wps">
            <w:drawing>
              <wp:anchor distT="0" distB="0" distL="114300" distR="114300" simplePos="0" relativeHeight="251667968" behindDoc="0" locked="0" layoutInCell="1" allowOverlap="1" wp14:anchorId="0EE9673B" wp14:editId="2B2A0665">
                <wp:simplePos x="0" y="0"/>
                <wp:positionH relativeFrom="column">
                  <wp:posOffset>1600200</wp:posOffset>
                </wp:positionH>
                <wp:positionV relativeFrom="paragraph">
                  <wp:posOffset>152400</wp:posOffset>
                </wp:positionV>
                <wp:extent cx="210185" cy="280035"/>
                <wp:effectExtent l="50800" t="50800" r="18415" b="24765"/>
                <wp:wrapNone/>
                <wp:docPr id="6"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6AE15B42" id="Freeform 28" o:spid="_x0000_s1026" style="position:absolute;margin-left:126pt;margin-top:12pt;width:16.55pt;height:22.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rsidR="00A56ED1">
        <w:tab/>
      </w:r>
      <w:r w:rsidR="00F26F19">
        <w:t>R</w:t>
      </w:r>
      <w:r w:rsidR="00A56ED1" w:rsidRPr="0043441F">
        <w:tab/>
      </w:r>
      <w:r w:rsidR="00A56ED1" w:rsidRPr="0043441F">
        <w:rPr>
          <w:rFonts w:ascii="ArborWin" w:hAnsi="ArborWin"/>
        </w:rPr>
        <w:t>2</w:t>
      </w:r>
    </w:p>
    <w:p w14:paraId="2F65BDB0" w14:textId="77777777" w:rsidR="00A56ED1" w:rsidRPr="0043441F" w:rsidRDefault="00A56ED1" w:rsidP="00A56ED1">
      <w:pPr>
        <w:widowControl w:val="0"/>
        <w:tabs>
          <w:tab w:val="left" w:pos="2835"/>
          <w:tab w:val="left" w:pos="3686"/>
        </w:tabs>
        <w:autoSpaceDE w:val="0"/>
        <w:autoSpaceDN w:val="0"/>
        <w:adjustRightInd w:val="0"/>
      </w:pPr>
      <w:r w:rsidRPr="0043441F">
        <w:tab/>
        <w:t>H</w:t>
      </w:r>
      <w:r>
        <w:t>A</w:t>
      </w:r>
      <w:r w:rsidRPr="0043441F">
        <w:t>ppl</w:t>
      </w:r>
      <w:r w:rsidRPr="0043441F">
        <w:tab/>
        <w:t>VP</w:t>
      </w:r>
    </w:p>
    <w:p w14:paraId="6D2ACB65" w14:textId="77777777" w:rsidR="00A56ED1" w:rsidRPr="0043441F" w:rsidRDefault="00A56ED1" w:rsidP="00A56ED1">
      <w:pPr>
        <w:widowControl w:val="0"/>
        <w:tabs>
          <w:tab w:val="left" w:pos="3544"/>
        </w:tabs>
        <w:autoSpaceDE w:val="0"/>
        <w:autoSpaceDN w:val="0"/>
        <w:adjustRightInd w:val="0"/>
      </w:pPr>
      <w:r w:rsidRPr="0043441F">
        <w:rPr>
          <w:rFonts w:ascii="ArborWin" w:hAnsi="ArborWin"/>
        </w:rPr>
        <w:tab/>
        <w:t>2</w:t>
      </w:r>
    </w:p>
    <w:p w14:paraId="1DC9E651" w14:textId="77777777" w:rsidR="00A56ED1" w:rsidRPr="0043441F" w:rsidRDefault="00A56ED1" w:rsidP="00A56ED1">
      <w:pPr>
        <w:widowControl w:val="0"/>
        <w:tabs>
          <w:tab w:val="left" w:pos="3402"/>
          <w:tab w:val="left" w:pos="4253"/>
        </w:tabs>
        <w:autoSpaceDE w:val="0"/>
        <w:autoSpaceDN w:val="0"/>
        <w:adjustRightInd w:val="0"/>
        <w:rPr>
          <w:rFonts w:ascii="ArborWin" w:hAnsi="ArborWin"/>
        </w:rPr>
      </w:pPr>
      <w:r w:rsidRPr="0043441F">
        <w:tab/>
        <w:t>V</w:t>
      </w:r>
      <w:r w:rsidRPr="0043441F">
        <w:tab/>
        <w:t>TH</w:t>
      </w:r>
    </w:p>
    <w:p w14:paraId="65957862" w14:textId="77777777" w:rsidR="00382541" w:rsidRDefault="00382541" w:rsidP="00382541">
      <w:pPr>
        <w:autoSpaceDE w:val="0"/>
        <w:autoSpaceDN w:val="0"/>
        <w:adjustRightInd w:val="0"/>
        <w:rPr>
          <w:bCs/>
        </w:rPr>
      </w:pPr>
    </w:p>
    <w:p w14:paraId="323821F7" w14:textId="77777777" w:rsidR="00CB0A02" w:rsidRDefault="00CB0A02" w:rsidP="00942A84">
      <w:pPr>
        <w:autoSpaceDE w:val="0"/>
        <w:autoSpaceDN w:val="0"/>
        <w:adjustRightInd w:val="0"/>
        <w:rPr>
          <w:bCs/>
        </w:rPr>
      </w:pPr>
    </w:p>
    <w:p w14:paraId="2E7BDCD2" w14:textId="10CD0DE4" w:rsidR="00382541" w:rsidRDefault="0006736B" w:rsidP="00942A84">
      <w:pPr>
        <w:autoSpaceDE w:val="0"/>
        <w:autoSpaceDN w:val="0"/>
        <w:adjustRightInd w:val="0"/>
        <w:rPr>
          <w:bCs/>
        </w:rPr>
      </w:pPr>
      <w:r>
        <w:rPr>
          <w:bCs/>
        </w:rPr>
        <w:t>The proposed</w:t>
      </w:r>
      <w:r w:rsidR="00933540">
        <w:rPr>
          <w:bCs/>
        </w:rPr>
        <w:t xml:space="preserve"> </w:t>
      </w:r>
      <w:r w:rsidR="00942A84">
        <w:rPr>
          <w:bCs/>
        </w:rPr>
        <w:t xml:space="preserve">flexibility of the applicative head to license either the Theme or the Recipient </w:t>
      </w:r>
      <w:r w:rsidR="00933540">
        <w:rPr>
          <w:bCs/>
        </w:rPr>
        <w:t xml:space="preserve">derives symmetrical </w:t>
      </w:r>
      <w:r w:rsidR="00942A84">
        <w:rPr>
          <w:bCs/>
        </w:rPr>
        <w:t xml:space="preserve">passives and symmetrical </w:t>
      </w:r>
      <w:r w:rsidR="00933540">
        <w:rPr>
          <w:bCs/>
        </w:rPr>
        <w:t>object marking in active clauses</w:t>
      </w:r>
      <w:r w:rsidR="00CB0A02">
        <w:rPr>
          <w:bCs/>
        </w:rPr>
        <w:t xml:space="preserve"> (see </w:t>
      </w:r>
      <w:r w:rsidR="00F53ACD">
        <w:rPr>
          <w:bCs/>
        </w:rPr>
        <w:t xml:space="preserve">Haddican and Holmberg, forthcoming, and </w:t>
      </w:r>
      <w:r w:rsidR="00CB0A02">
        <w:rPr>
          <w:bCs/>
        </w:rPr>
        <w:t xml:space="preserve">Van der Wal </w:t>
      </w:r>
      <w:r>
        <w:rPr>
          <w:bCs/>
        </w:rPr>
        <w:t>2016</w:t>
      </w:r>
      <w:r w:rsidR="00CB0A02">
        <w:rPr>
          <w:bCs/>
        </w:rPr>
        <w:t>)</w:t>
      </w:r>
      <w:r w:rsidR="00933540">
        <w:rPr>
          <w:bCs/>
        </w:rPr>
        <w:t xml:space="preserve">. </w:t>
      </w:r>
    </w:p>
    <w:p w14:paraId="3DE9451B" w14:textId="77777777" w:rsidR="00D64FFC" w:rsidRPr="00F45005" w:rsidRDefault="00D64FFC" w:rsidP="00683289">
      <w:pPr>
        <w:keepNext/>
        <w:autoSpaceDE w:val="0"/>
        <w:autoSpaceDN w:val="0"/>
        <w:adjustRightInd w:val="0"/>
        <w:rPr>
          <w:b/>
          <w:bCs/>
        </w:rPr>
      </w:pPr>
      <w:bookmarkStart w:id="24" w:name="_Ref311384652"/>
    </w:p>
    <w:bookmarkEnd w:id="24"/>
    <w:p w14:paraId="390CFF57" w14:textId="44A0B0ED" w:rsidR="00382541" w:rsidRPr="00F558EA" w:rsidRDefault="000A7293" w:rsidP="007951B8">
      <w:pPr>
        <w:pStyle w:val="Heading2"/>
      </w:pPr>
      <w:r>
        <w:t>Deriving the emergent asymmetry</w:t>
      </w:r>
      <w:r w:rsidR="00A46F66">
        <w:t>: ApplP as a phase</w:t>
      </w:r>
    </w:p>
    <w:p w14:paraId="42AC80FA" w14:textId="7A8DDBCA" w:rsidR="008A63EC" w:rsidRDefault="00AF7B9E" w:rsidP="00382541">
      <w:pPr>
        <w:rPr>
          <w:lang w:val="en-US"/>
        </w:rPr>
      </w:pPr>
      <w:r>
        <w:t xml:space="preserve">We propose </w:t>
      </w:r>
      <w:r w:rsidR="001F32BF">
        <w:t>that</w:t>
      </w:r>
      <w:r>
        <w:t xml:space="preserve"> DOMA </w:t>
      </w:r>
      <w:r w:rsidR="001F32BF">
        <w:t xml:space="preserve">derives from the fact that phases are contextually determined (see also </w:t>
      </w:r>
      <w:r w:rsidR="009121DB">
        <w:t>Bošković</w:t>
      </w:r>
      <w:r w:rsidR="001F32BF">
        <w:t xml:space="preserve"> 2009, 2015)</w:t>
      </w:r>
      <w:r w:rsidR="00FD1359" w:rsidRPr="00AF7B9E">
        <w:t xml:space="preserve">. Concretely, we propose that in </w:t>
      </w:r>
      <w:r w:rsidR="006F6315" w:rsidRPr="00AF7B9E">
        <w:t xml:space="preserve">the </w:t>
      </w:r>
      <w:r w:rsidR="00FD1359" w:rsidRPr="00AF7B9E">
        <w:t xml:space="preserve">passive </w:t>
      </w:r>
      <w:r w:rsidR="003179BE" w:rsidRPr="00AF7B9E">
        <w:t>DOC</w:t>
      </w:r>
      <w:r w:rsidR="00FD1359" w:rsidRPr="00AF7B9E">
        <w:t xml:space="preserve">, </w:t>
      </w:r>
      <w:r w:rsidR="00382541" w:rsidRPr="00AF7B9E">
        <w:t>vP is not a phase</w:t>
      </w:r>
      <w:r w:rsidR="00B32337" w:rsidRPr="00AF7B9E">
        <w:t xml:space="preserve"> (cf. Chomsky </w:t>
      </w:r>
      <w:r w:rsidR="005C1743" w:rsidRPr="00AF7B9E">
        <w:t>2008</w:t>
      </w:r>
      <w:r w:rsidR="00EB21A3">
        <w:t>, Legate 2012</w:t>
      </w:r>
      <w:r w:rsidR="00B32337" w:rsidRPr="00AF7B9E">
        <w:t>, contra Legate 2003)</w:t>
      </w:r>
      <w:r w:rsidR="00FD1359" w:rsidRPr="00AF7B9E">
        <w:t xml:space="preserve"> but </w:t>
      </w:r>
      <w:r w:rsidR="00382541" w:rsidRPr="00AF7B9E">
        <w:t>ApplP is</w:t>
      </w:r>
      <w:r w:rsidR="00FD1359" w:rsidRPr="00AF7B9E">
        <w:t xml:space="preserve"> </w:t>
      </w:r>
      <w:r w:rsidR="00B32337" w:rsidRPr="00AF7B9E">
        <w:t>(cf. McGinnis 2001)</w:t>
      </w:r>
      <w:r w:rsidR="00FD1359" w:rsidRPr="00AF7B9E">
        <w:t xml:space="preserve">. </w:t>
      </w:r>
      <w:r w:rsidR="00382541" w:rsidRPr="00AF7B9E">
        <w:rPr>
          <w:lang w:val="en-US"/>
        </w:rPr>
        <w:t xml:space="preserve">This follows from </w:t>
      </w:r>
      <w:r w:rsidR="000B72CB" w:rsidRPr="00AF7B9E">
        <w:rPr>
          <w:lang w:val="en-US"/>
        </w:rPr>
        <w:t>our</w:t>
      </w:r>
      <w:r w:rsidR="00396D13" w:rsidRPr="00AF7B9E">
        <w:rPr>
          <w:lang w:val="en-US"/>
        </w:rPr>
        <w:t xml:space="preserve"> definition of the lower </w:t>
      </w:r>
      <w:r w:rsidR="00B54810" w:rsidRPr="00AF7B9E">
        <w:rPr>
          <w:lang w:val="en-US"/>
        </w:rPr>
        <w:t>clausal</w:t>
      </w:r>
      <w:r w:rsidR="000B72CB" w:rsidRPr="00AF7B9E">
        <w:rPr>
          <w:lang w:val="en-US"/>
        </w:rPr>
        <w:t xml:space="preserve"> </w:t>
      </w:r>
      <w:r w:rsidR="00396D13" w:rsidRPr="00AF7B9E">
        <w:rPr>
          <w:lang w:val="en-US"/>
        </w:rPr>
        <w:t>phase</w:t>
      </w:r>
      <w:r w:rsidR="008A63EC" w:rsidRPr="00AF7B9E">
        <w:rPr>
          <w:lang w:val="en-US"/>
        </w:rPr>
        <w:t>, the thematic phase</w:t>
      </w:r>
      <w:r w:rsidR="0093299D">
        <w:rPr>
          <w:lang w:val="en-US"/>
        </w:rPr>
        <w:t xml:space="preserve"> in </w:t>
      </w:r>
      <w:r w:rsidR="0093299D">
        <w:rPr>
          <w:lang w:val="en-US"/>
        </w:rPr>
        <w:fldChar w:fldCharType="begin"/>
      </w:r>
      <w:r w:rsidR="0093299D">
        <w:rPr>
          <w:lang w:val="en-US"/>
        </w:rPr>
        <w:instrText xml:space="preserve"> REF _Ref322604158 \h </w:instrText>
      </w:r>
      <w:r w:rsidR="0093299D">
        <w:rPr>
          <w:lang w:val="en-US"/>
        </w:rPr>
      </w:r>
      <w:r w:rsidR="0093299D">
        <w:rPr>
          <w:lang w:val="en-US"/>
        </w:rPr>
        <w:fldChar w:fldCharType="separate"/>
      </w:r>
      <w:r w:rsidR="00F5549A" w:rsidRPr="00AF7B9E">
        <w:rPr>
          <w:lang w:val="en-US"/>
        </w:rPr>
        <w:t>(</w:t>
      </w:r>
      <w:r w:rsidR="00F5549A">
        <w:rPr>
          <w:noProof/>
        </w:rPr>
        <w:t>29</w:t>
      </w:r>
      <w:r w:rsidR="0093299D">
        <w:rPr>
          <w:lang w:val="en-US"/>
        </w:rPr>
        <w:fldChar w:fldCharType="end"/>
      </w:r>
      <w:r w:rsidR="0093299D">
        <w:rPr>
          <w:lang w:val="en-US"/>
        </w:rPr>
        <w:t>)</w:t>
      </w:r>
      <w:r w:rsidR="008A63EC" w:rsidRPr="00AF7B9E">
        <w:rPr>
          <w:lang w:val="en-US"/>
        </w:rPr>
        <w:t>:</w:t>
      </w:r>
    </w:p>
    <w:p w14:paraId="2F39BA5B" w14:textId="77777777" w:rsidR="001F32BF" w:rsidRPr="00AF7B9E" w:rsidRDefault="001F32BF" w:rsidP="00382541">
      <w:pPr>
        <w:rPr>
          <w:lang w:val="en-US"/>
        </w:rPr>
      </w:pPr>
    </w:p>
    <w:p w14:paraId="2586145D" w14:textId="43E6B305" w:rsidR="008A63EC" w:rsidRPr="00AF7B9E" w:rsidRDefault="008A63EC" w:rsidP="00996BD6">
      <w:pPr>
        <w:ind w:left="720" w:hanging="720"/>
        <w:rPr>
          <w:lang w:val="en-US"/>
        </w:rPr>
      </w:pPr>
      <w:bookmarkStart w:id="25" w:name="_Ref322604158"/>
      <w:bookmarkStart w:id="26" w:name="_Ref322604151"/>
      <w:r w:rsidRPr="00AF7B9E">
        <w:rPr>
          <w:lang w:val="en-US"/>
        </w:rPr>
        <w:t>(</w:t>
      </w:r>
      <w:r w:rsidR="0026357A">
        <w:fldChar w:fldCharType="begin"/>
      </w:r>
      <w:r w:rsidR="0026357A">
        <w:instrText xml:space="preserve"> SEQ ( \* ARABIC </w:instrText>
      </w:r>
      <w:r w:rsidR="0026357A">
        <w:fldChar w:fldCharType="separate"/>
      </w:r>
      <w:r w:rsidR="00F5549A">
        <w:rPr>
          <w:noProof/>
        </w:rPr>
        <w:t>29</w:t>
      </w:r>
      <w:r w:rsidR="0026357A">
        <w:rPr>
          <w:noProof/>
        </w:rPr>
        <w:fldChar w:fldCharType="end"/>
      </w:r>
      <w:bookmarkEnd w:id="25"/>
      <w:r w:rsidR="00AF7B9E" w:rsidRPr="0043441F">
        <w:t xml:space="preserve">)  </w:t>
      </w:r>
      <w:r w:rsidRPr="00AF7B9E">
        <w:rPr>
          <w:lang w:val="en-US"/>
        </w:rPr>
        <w:tab/>
      </w:r>
      <w:r w:rsidR="00996BD6">
        <w:rPr>
          <w:lang w:val="en-US"/>
        </w:rPr>
        <w:t>α is a phase head if α is a functional head and introduces the highest argument of a predicate</w:t>
      </w:r>
      <w:r w:rsidRPr="00AF7B9E">
        <w:rPr>
          <w:lang w:val="en-US"/>
        </w:rPr>
        <w:t>.</w:t>
      </w:r>
      <w:r w:rsidR="00AF7B9E" w:rsidRPr="00AF7B9E">
        <w:rPr>
          <w:rStyle w:val="FootnoteReference"/>
          <w:lang w:val="en-US"/>
        </w:rPr>
        <w:footnoteReference w:id="7"/>
      </w:r>
      <w:bookmarkEnd w:id="26"/>
    </w:p>
    <w:p w14:paraId="23C80D07" w14:textId="77777777" w:rsidR="008A63EC" w:rsidRPr="00AF7B9E" w:rsidRDefault="008A63EC" w:rsidP="00382541">
      <w:pPr>
        <w:rPr>
          <w:lang w:val="en-US"/>
        </w:rPr>
      </w:pPr>
    </w:p>
    <w:p w14:paraId="4CA885D5" w14:textId="1A67D193" w:rsidR="00B54810" w:rsidRPr="00AF7B9E" w:rsidRDefault="000B72CB" w:rsidP="00382541">
      <w:pPr>
        <w:rPr>
          <w:lang w:val="en-US"/>
        </w:rPr>
      </w:pPr>
      <w:r w:rsidRPr="00AF7B9E">
        <w:rPr>
          <w:lang w:val="en-US"/>
        </w:rPr>
        <w:t>This means that</w:t>
      </w:r>
      <w:r w:rsidR="00AF7B9E">
        <w:rPr>
          <w:lang w:val="en-US"/>
        </w:rPr>
        <w:t>,</w:t>
      </w:r>
      <w:r w:rsidRPr="00AF7B9E">
        <w:rPr>
          <w:lang w:val="en-US"/>
        </w:rPr>
        <w:t xml:space="preserve"> in an active </w:t>
      </w:r>
      <w:r w:rsidR="00A32219" w:rsidRPr="00AF7B9E">
        <w:rPr>
          <w:lang w:val="en-US"/>
        </w:rPr>
        <w:t>mono</w:t>
      </w:r>
      <w:r w:rsidR="00B54810" w:rsidRPr="00AF7B9E">
        <w:rPr>
          <w:lang w:val="en-US"/>
        </w:rPr>
        <w:t>transitive</w:t>
      </w:r>
      <w:r w:rsidR="00A32219" w:rsidRPr="00AF7B9E">
        <w:rPr>
          <w:lang w:val="en-US"/>
        </w:rPr>
        <w:t xml:space="preserve"> or ditransitive</w:t>
      </w:r>
      <w:r w:rsidR="00B54810" w:rsidRPr="00AF7B9E">
        <w:rPr>
          <w:lang w:val="en-US"/>
        </w:rPr>
        <w:t xml:space="preserve"> predicate</w:t>
      </w:r>
      <w:r w:rsidR="00AF7B9E">
        <w:rPr>
          <w:lang w:val="en-US"/>
        </w:rPr>
        <w:t>,</w:t>
      </w:r>
      <w:r w:rsidRPr="00AF7B9E">
        <w:rPr>
          <w:lang w:val="en-US"/>
        </w:rPr>
        <w:t xml:space="preserve"> v is a phase head,</w:t>
      </w:r>
      <w:r w:rsidR="00193541" w:rsidRPr="00AF7B9E">
        <w:rPr>
          <w:lang w:val="en-US"/>
        </w:rPr>
        <w:t xml:space="preserve"> as it introduces</w:t>
      </w:r>
      <w:r w:rsidR="00B54810" w:rsidRPr="00AF7B9E">
        <w:rPr>
          <w:lang w:val="en-US"/>
        </w:rPr>
        <w:t xml:space="preserve"> an external argument (an agent, </w:t>
      </w:r>
      <w:r w:rsidR="00AF7B9E">
        <w:rPr>
          <w:lang w:val="en-US"/>
        </w:rPr>
        <w:t>holder</w:t>
      </w:r>
      <w:r w:rsidR="00B54810" w:rsidRPr="00AF7B9E">
        <w:rPr>
          <w:lang w:val="en-US"/>
        </w:rPr>
        <w:t>, or causer). In the passive</w:t>
      </w:r>
      <w:r w:rsidR="00193541" w:rsidRPr="00AF7B9E">
        <w:rPr>
          <w:lang w:val="en-US"/>
        </w:rPr>
        <w:t xml:space="preserve"> </w:t>
      </w:r>
      <w:r w:rsidRPr="00AF7B9E">
        <w:rPr>
          <w:lang w:val="en-US"/>
        </w:rPr>
        <w:t xml:space="preserve">of a </w:t>
      </w:r>
      <w:r w:rsidR="00A32219" w:rsidRPr="00AF7B9E">
        <w:rPr>
          <w:lang w:val="en-US"/>
        </w:rPr>
        <w:t>mono</w:t>
      </w:r>
      <w:r w:rsidRPr="00AF7B9E">
        <w:rPr>
          <w:lang w:val="en-US"/>
        </w:rPr>
        <w:t>transitive verb there is no low phase head</w:t>
      </w:r>
      <w:r w:rsidR="00B54810" w:rsidRPr="00AF7B9E">
        <w:rPr>
          <w:lang w:val="en-US"/>
        </w:rPr>
        <w:t>, as passive v</w:t>
      </w:r>
      <w:r w:rsidR="00E36B71" w:rsidRPr="00AF7B9E">
        <w:rPr>
          <w:lang w:val="en-US"/>
        </w:rPr>
        <w:t xml:space="preserve"> does not introduce an argument (we reject the proposal by Colli</w:t>
      </w:r>
      <w:r w:rsidR="0097373E">
        <w:rPr>
          <w:lang w:val="en-US"/>
        </w:rPr>
        <w:t xml:space="preserve">ns </w:t>
      </w:r>
      <w:r w:rsidR="00E36B71" w:rsidRPr="00AF7B9E">
        <w:rPr>
          <w:lang w:val="en-US"/>
        </w:rPr>
        <w:t>200</w:t>
      </w:r>
      <w:r w:rsidR="00B82059" w:rsidRPr="00AF7B9E">
        <w:rPr>
          <w:lang w:val="en-US"/>
        </w:rPr>
        <w:t>5</w:t>
      </w:r>
      <w:r w:rsidR="00E36B71" w:rsidRPr="00AF7B9E">
        <w:rPr>
          <w:lang w:val="en-US"/>
        </w:rPr>
        <w:t xml:space="preserve"> that </w:t>
      </w:r>
      <w:r w:rsidR="00A9062D" w:rsidRPr="00AF7B9E">
        <w:rPr>
          <w:lang w:val="en-US"/>
        </w:rPr>
        <w:t>passives have an external argument, optionally realized as a PP</w:t>
      </w:r>
      <w:r w:rsidR="008358BC">
        <w:rPr>
          <w:lang w:val="en-US"/>
        </w:rPr>
        <w:t xml:space="preserve"> – see Legate 2014</w:t>
      </w:r>
      <w:r w:rsidR="00A9062D" w:rsidRPr="00AF7B9E">
        <w:rPr>
          <w:lang w:val="en-US"/>
        </w:rPr>
        <w:t>).</w:t>
      </w:r>
      <w:r w:rsidR="00B6056F" w:rsidRPr="00AF7B9E">
        <w:rPr>
          <w:lang w:val="en-US"/>
        </w:rPr>
        <w:t xml:space="preserve"> But </w:t>
      </w:r>
      <w:r w:rsidR="0078391B" w:rsidRPr="00AF7B9E">
        <w:rPr>
          <w:lang w:val="en-US"/>
        </w:rPr>
        <w:t xml:space="preserve">in the passive of the DOC there </w:t>
      </w:r>
      <w:r w:rsidR="002D4204" w:rsidRPr="00AF7B9E">
        <w:rPr>
          <w:lang w:val="en-US"/>
        </w:rPr>
        <w:t xml:space="preserve">is the functional </w:t>
      </w:r>
      <w:r w:rsidR="00CF3285">
        <w:rPr>
          <w:lang w:val="en-US"/>
        </w:rPr>
        <w:t xml:space="preserve">head </w:t>
      </w:r>
      <w:r w:rsidR="00EE75F4">
        <w:rPr>
          <w:lang w:val="en-US"/>
        </w:rPr>
        <w:t xml:space="preserve">Appl </w:t>
      </w:r>
      <w:r w:rsidR="00CF3285">
        <w:rPr>
          <w:lang w:val="en-US"/>
        </w:rPr>
        <w:t>introducing the Recip</w:t>
      </w:r>
      <w:r w:rsidR="00EE75F4">
        <w:rPr>
          <w:lang w:val="en-US"/>
        </w:rPr>
        <w:t>ient</w:t>
      </w:r>
      <w:r w:rsidR="002D4204" w:rsidRPr="00AF7B9E">
        <w:rPr>
          <w:lang w:val="en-US"/>
        </w:rPr>
        <w:t>, in the model we have adopted.</w:t>
      </w:r>
      <w:r w:rsidR="00B82059" w:rsidRPr="00AF7B9E">
        <w:rPr>
          <w:lang w:val="en-US"/>
        </w:rPr>
        <w:t xml:space="preserve"> </w:t>
      </w:r>
      <w:r w:rsidR="00D82868">
        <w:rPr>
          <w:lang w:val="en-US"/>
        </w:rPr>
        <w:t>According to</w:t>
      </w:r>
      <w:r w:rsidR="00B82059" w:rsidRPr="00AF7B9E">
        <w:rPr>
          <w:lang w:val="en-US"/>
        </w:rPr>
        <w:t xml:space="preserve"> </w:t>
      </w:r>
      <w:r w:rsidR="00D82868">
        <w:rPr>
          <w:lang w:val="en-US"/>
        </w:rPr>
        <w:fldChar w:fldCharType="begin"/>
      </w:r>
      <w:r w:rsidR="00D82868">
        <w:rPr>
          <w:lang w:val="en-US"/>
        </w:rPr>
        <w:instrText xml:space="preserve"> REF _Ref322604158 \h </w:instrText>
      </w:r>
      <w:r w:rsidR="00D82868">
        <w:rPr>
          <w:lang w:val="en-US"/>
        </w:rPr>
      </w:r>
      <w:r w:rsidR="00D82868">
        <w:rPr>
          <w:lang w:val="en-US"/>
        </w:rPr>
        <w:fldChar w:fldCharType="separate"/>
      </w:r>
      <w:r w:rsidR="00F5549A" w:rsidRPr="00AF7B9E">
        <w:rPr>
          <w:lang w:val="en-US"/>
        </w:rPr>
        <w:t>(</w:t>
      </w:r>
      <w:r w:rsidR="00F5549A">
        <w:rPr>
          <w:noProof/>
        </w:rPr>
        <w:t>29</w:t>
      </w:r>
      <w:r w:rsidR="00D82868">
        <w:rPr>
          <w:lang w:val="en-US"/>
        </w:rPr>
        <w:fldChar w:fldCharType="end"/>
      </w:r>
      <w:r w:rsidR="00B82059" w:rsidRPr="00AF7B9E">
        <w:rPr>
          <w:lang w:val="en-US"/>
        </w:rPr>
        <w:t>)</w:t>
      </w:r>
      <w:r w:rsidR="00A32219" w:rsidRPr="00AF7B9E">
        <w:rPr>
          <w:lang w:val="en-US"/>
        </w:rPr>
        <w:t>, ApplP is thereby a phase in the passive, though not in the active DOC.</w:t>
      </w:r>
    </w:p>
    <w:p w14:paraId="7823105F" w14:textId="45152075" w:rsidR="00703A0D" w:rsidRPr="00AF7B9E" w:rsidRDefault="00D82868" w:rsidP="00433592">
      <w:pPr>
        <w:ind w:firstLine="720"/>
        <w:rPr>
          <w:lang w:val="en-US"/>
        </w:rPr>
      </w:pPr>
      <w:r>
        <w:rPr>
          <w:lang w:val="en-US"/>
        </w:rPr>
        <w:t>Crucially, we adopt</w:t>
      </w:r>
      <w:r w:rsidR="00433592" w:rsidRPr="00AF7B9E">
        <w:rPr>
          <w:lang w:val="en-US"/>
        </w:rPr>
        <w:t xml:space="preserve"> the version of </w:t>
      </w:r>
      <w:r w:rsidR="0074395F" w:rsidRPr="00AF7B9E">
        <w:rPr>
          <w:lang w:val="en-US"/>
        </w:rPr>
        <w:t>the Phase Imp</w:t>
      </w:r>
      <w:r w:rsidR="00AC1F7C" w:rsidRPr="00AF7B9E">
        <w:rPr>
          <w:lang w:val="en-US"/>
        </w:rPr>
        <w:t>ene</w:t>
      </w:r>
      <w:r w:rsidR="00226F98" w:rsidRPr="00AF7B9E">
        <w:rPr>
          <w:lang w:val="en-US"/>
        </w:rPr>
        <w:t>trability Condition</w:t>
      </w:r>
      <w:r>
        <w:rPr>
          <w:lang w:val="en-US"/>
        </w:rPr>
        <w:t xml:space="preserve"> in Chomsky (2001),</w:t>
      </w:r>
      <w:r w:rsidR="00226F98" w:rsidRPr="00AF7B9E">
        <w:rPr>
          <w:lang w:val="en-US"/>
        </w:rPr>
        <w:t xml:space="preserve"> whereby </w:t>
      </w:r>
      <w:r w:rsidR="0074395F" w:rsidRPr="00AF7B9E">
        <w:rPr>
          <w:lang w:val="en-US"/>
        </w:rPr>
        <w:t>a phase-h</w:t>
      </w:r>
      <w:r>
        <w:rPr>
          <w:lang w:val="en-US"/>
        </w:rPr>
        <w:t xml:space="preserve">ead is transferred </w:t>
      </w:r>
      <w:r w:rsidR="001F32BF">
        <w:rPr>
          <w:lang w:val="en-US"/>
        </w:rPr>
        <w:t xml:space="preserve">to the interfaces </w:t>
      </w:r>
      <w:r>
        <w:rPr>
          <w:lang w:val="en-US"/>
        </w:rPr>
        <w:t xml:space="preserve">when </w:t>
      </w:r>
      <w:r w:rsidR="0074395F" w:rsidRPr="00AF7B9E">
        <w:rPr>
          <w:lang w:val="en-US"/>
        </w:rPr>
        <w:t xml:space="preserve">the next </w:t>
      </w:r>
      <w:r w:rsidR="001F32BF">
        <w:rPr>
          <w:lang w:val="en-US"/>
        </w:rPr>
        <w:t xml:space="preserve">highest </w:t>
      </w:r>
      <w:r w:rsidR="0074395F" w:rsidRPr="00AF7B9E">
        <w:rPr>
          <w:lang w:val="en-US"/>
        </w:rPr>
        <w:t>phase head</w:t>
      </w:r>
      <w:r>
        <w:rPr>
          <w:lang w:val="en-US"/>
        </w:rPr>
        <w:t xml:space="preserve"> is merged </w:t>
      </w:r>
      <w:r w:rsidR="00AC565C" w:rsidRPr="00AF7B9E">
        <w:rPr>
          <w:lang w:val="en-US"/>
        </w:rPr>
        <w:t>(PIC2)</w:t>
      </w:r>
      <w:r w:rsidR="0074395F" w:rsidRPr="00AF7B9E">
        <w:rPr>
          <w:lang w:val="en-US"/>
        </w:rPr>
        <w:t xml:space="preserve">. This </w:t>
      </w:r>
      <w:r w:rsidR="00AC1F7C" w:rsidRPr="00AF7B9E">
        <w:rPr>
          <w:lang w:val="en-US"/>
        </w:rPr>
        <w:t>entails</w:t>
      </w:r>
      <w:r w:rsidR="0074395F" w:rsidRPr="00AF7B9E">
        <w:rPr>
          <w:lang w:val="en-US"/>
        </w:rPr>
        <w:t xml:space="preserve"> that elements in</w:t>
      </w:r>
      <w:r>
        <w:rPr>
          <w:lang w:val="en-US"/>
        </w:rPr>
        <w:t>side</w:t>
      </w:r>
      <w:r w:rsidR="0074395F" w:rsidRPr="00AF7B9E">
        <w:rPr>
          <w:lang w:val="en-US"/>
        </w:rPr>
        <w:t xml:space="preserve"> the lower phase are still accessible until C is merged. </w:t>
      </w:r>
      <w:r w:rsidR="0058415F">
        <w:rPr>
          <w:lang w:val="en-US"/>
        </w:rPr>
        <w:t>When C is merged</w:t>
      </w:r>
      <w:r w:rsidR="0074395F" w:rsidRPr="00AF7B9E">
        <w:rPr>
          <w:lang w:val="en-US"/>
        </w:rPr>
        <w:t>, only the outer specifier, the phase edge, is accessible for further syntactic operations (Aldridge 2004, 2008</w:t>
      </w:r>
      <w:r w:rsidR="001F32BF">
        <w:rPr>
          <w:lang w:val="en-US"/>
        </w:rPr>
        <w:t xml:space="preserve">, </w:t>
      </w:r>
      <w:r w:rsidR="009121DB">
        <w:rPr>
          <w:lang w:val="en-US"/>
        </w:rPr>
        <w:t>Bošković</w:t>
      </w:r>
      <w:r w:rsidR="001F32BF">
        <w:rPr>
          <w:lang w:val="en-US"/>
        </w:rPr>
        <w:t xml:space="preserve"> 2015</w:t>
      </w:r>
      <w:r w:rsidR="0074395F" w:rsidRPr="00AF7B9E">
        <w:rPr>
          <w:lang w:val="en-US"/>
        </w:rPr>
        <w:t xml:space="preserve">). </w:t>
      </w:r>
    </w:p>
    <w:p w14:paraId="7437FE1A" w14:textId="710C12B5" w:rsidR="00AC1F7C" w:rsidRPr="000F0C8A" w:rsidRDefault="000D6776" w:rsidP="00635906">
      <w:pPr>
        <w:ind w:firstLine="720"/>
        <w:rPr>
          <w:lang w:val="en-US"/>
        </w:rPr>
      </w:pPr>
      <w:r>
        <w:rPr>
          <w:lang w:val="en-US"/>
        </w:rPr>
        <w:lastRenderedPageBreak/>
        <w:t xml:space="preserve">We further adopt </w:t>
      </w:r>
      <w:r w:rsidR="009121DB">
        <w:rPr>
          <w:lang w:val="en-US"/>
        </w:rPr>
        <w:t>Bošković</w:t>
      </w:r>
      <w:r>
        <w:rPr>
          <w:lang w:val="en-US"/>
        </w:rPr>
        <w:t xml:space="preserve">’s (2007) greed-based approach to successive cyclicity whereby any XP bearing an </w:t>
      </w:r>
      <w:r w:rsidR="00635906" w:rsidRPr="00AF7B9E">
        <w:rPr>
          <w:lang w:val="en-US"/>
        </w:rPr>
        <w:t>unvalued</w:t>
      </w:r>
      <w:r w:rsidR="00EE75F4">
        <w:rPr>
          <w:lang w:val="en-US"/>
        </w:rPr>
        <w:t xml:space="preserve"> feature</w:t>
      </w:r>
      <w:r>
        <w:rPr>
          <w:lang w:val="en-US"/>
        </w:rPr>
        <w:t xml:space="preserve"> can and must raise to the phase </w:t>
      </w:r>
      <w:r w:rsidRPr="000F0C8A">
        <w:rPr>
          <w:lang w:val="en-US"/>
        </w:rPr>
        <w:t>edge if said feature cannot be valued phase-internally.</w:t>
      </w:r>
      <w:r w:rsidR="001F32BF" w:rsidRPr="000F0C8A">
        <w:rPr>
          <w:lang w:val="en-US"/>
        </w:rPr>
        <w:t xml:space="preserve"> </w:t>
      </w:r>
      <w:r w:rsidRPr="000F0C8A">
        <w:rPr>
          <w:lang w:val="en-US"/>
        </w:rPr>
        <w:t xml:space="preserve">The </w:t>
      </w:r>
      <w:r w:rsidR="000F0C8A" w:rsidRPr="000F0C8A">
        <w:rPr>
          <w:lang w:val="en-US"/>
        </w:rPr>
        <w:t xml:space="preserve">ultimate </w:t>
      </w:r>
      <w:r w:rsidRPr="000F0C8A">
        <w:rPr>
          <w:lang w:val="en-US"/>
        </w:rPr>
        <w:t>motivation for this is the need for convergence: material containing uninterpretable features cannot be transferred to the interfaces</w:t>
      </w:r>
      <w:r w:rsidR="001F32BF" w:rsidRPr="000F0C8A">
        <w:rPr>
          <w:lang w:val="en-US"/>
        </w:rPr>
        <w:t xml:space="preserve">. </w:t>
      </w:r>
      <w:r w:rsidR="00AC1F7C" w:rsidRPr="000F0C8A">
        <w:rPr>
          <w:lang w:val="en-US"/>
        </w:rPr>
        <w:t xml:space="preserve">In our analysis, this means that the Theme must raise to the </w:t>
      </w:r>
      <w:r w:rsidR="00635906" w:rsidRPr="000F0C8A">
        <w:rPr>
          <w:lang w:val="en-US"/>
        </w:rPr>
        <w:t xml:space="preserve">outer </w:t>
      </w:r>
      <w:r w:rsidR="00AC1F7C" w:rsidRPr="000F0C8A">
        <w:rPr>
          <w:lang w:val="en-US"/>
        </w:rPr>
        <w:t xml:space="preserve">specifier of the </w:t>
      </w:r>
      <w:r w:rsidR="005E618C" w:rsidRPr="000F0C8A">
        <w:rPr>
          <w:lang w:val="en-US"/>
        </w:rPr>
        <w:t>lower phase (specv</w:t>
      </w:r>
      <w:r w:rsidR="00AC1F7C" w:rsidRPr="000F0C8A">
        <w:rPr>
          <w:lang w:val="en-US"/>
        </w:rPr>
        <w:t xml:space="preserve"> in an active clause, specAppl in a passive) if its [uCase] feature has not been valued</w:t>
      </w:r>
      <w:r w:rsidR="00635906" w:rsidRPr="000F0C8A">
        <w:rPr>
          <w:lang w:val="en-US"/>
        </w:rPr>
        <w:t xml:space="preserve"> </w:t>
      </w:r>
      <w:r w:rsidRPr="000F0C8A">
        <w:rPr>
          <w:lang w:val="en-US"/>
        </w:rPr>
        <w:t>within vP</w:t>
      </w:r>
      <w:r w:rsidR="000F0C8A">
        <w:rPr>
          <w:lang w:val="en-US"/>
        </w:rPr>
        <w:t>/ApplP</w:t>
      </w:r>
      <w:r w:rsidR="00635906" w:rsidRPr="000F0C8A">
        <w:rPr>
          <w:lang w:val="en-US"/>
        </w:rPr>
        <w:t>,</w:t>
      </w:r>
      <w:r w:rsidR="00DD1CE1" w:rsidRPr="000F0C8A">
        <w:rPr>
          <w:rStyle w:val="FootnoteReference"/>
          <w:lang w:val="en-US"/>
        </w:rPr>
        <w:footnoteReference w:id="8"/>
      </w:r>
      <w:r w:rsidR="00AC1F7C" w:rsidRPr="000F0C8A">
        <w:rPr>
          <w:lang w:val="en-US"/>
        </w:rPr>
        <w:t xml:space="preserve"> </w:t>
      </w:r>
      <w:r w:rsidR="006F5279" w:rsidRPr="000F0C8A">
        <w:rPr>
          <w:lang w:val="en-US"/>
        </w:rPr>
        <w:t xml:space="preserve">or if it has </w:t>
      </w:r>
      <w:r w:rsidRPr="000F0C8A">
        <w:rPr>
          <w:lang w:val="en-US"/>
        </w:rPr>
        <w:t>some other uninterpretable feature such as</w:t>
      </w:r>
      <w:r w:rsidR="00230174">
        <w:rPr>
          <w:lang w:val="en-US"/>
        </w:rPr>
        <w:t xml:space="preserve"> a</w:t>
      </w:r>
      <w:r w:rsidR="006F5279" w:rsidRPr="000F0C8A">
        <w:rPr>
          <w:lang w:val="en-US"/>
        </w:rPr>
        <w:t xml:space="preserve"> [uW</w:t>
      </w:r>
      <w:r w:rsidR="00414D79" w:rsidRPr="000F0C8A">
        <w:rPr>
          <w:lang w:val="en-US"/>
        </w:rPr>
        <w:t>h</w:t>
      </w:r>
      <w:r w:rsidR="006F5279" w:rsidRPr="000F0C8A">
        <w:rPr>
          <w:lang w:val="en-US"/>
        </w:rPr>
        <w:t xml:space="preserve">] feature, which we assume that </w:t>
      </w:r>
      <w:r w:rsidR="00CE1AAE">
        <w:rPr>
          <w:lang w:val="en-US"/>
        </w:rPr>
        <w:t>Wh</w:t>
      </w:r>
      <w:r w:rsidR="006F5279" w:rsidRPr="000F0C8A">
        <w:rPr>
          <w:lang w:val="en-US"/>
        </w:rPr>
        <w:t>-phrases have</w:t>
      </w:r>
      <w:r w:rsidRPr="000F0C8A">
        <w:rPr>
          <w:lang w:val="en-US"/>
        </w:rPr>
        <w:t xml:space="preserve">, following </w:t>
      </w:r>
      <w:r w:rsidR="009121DB">
        <w:rPr>
          <w:lang w:val="en-US"/>
        </w:rPr>
        <w:t>Bošković</w:t>
      </w:r>
      <w:r w:rsidRPr="000F0C8A">
        <w:rPr>
          <w:lang w:val="en-US"/>
        </w:rPr>
        <w:t xml:space="preserve"> (2007)</w:t>
      </w:r>
      <w:r w:rsidR="006F5279" w:rsidRPr="000F0C8A">
        <w:rPr>
          <w:lang w:val="en-US"/>
        </w:rPr>
        <w:t xml:space="preserve">. </w:t>
      </w:r>
      <w:r w:rsidR="000F0C8A" w:rsidRPr="000F0C8A">
        <w:rPr>
          <w:lang w:val="en-US"/>
        </w:rPr>
        <w:t>Giv</w:t>
      </w:r>
      <w:r w:rsidR="003D3A1B">
        <w:rPr>
          <w:lang w:val="en-US"/>
        </w:rPr>
        <w:t>en the absence of look-</w:t>
      </w:r>
      <w:r w:rsidR="000F0C8A" w:rsidRPr="000F0C8A">
        <w:rPr>
          <w:lang w:val="en-US"/>
        </w:rPr>
        <w:t xml:space="preserve">ahead in the derivational model we adopt, </w:t>
      </w:r>
      <w:r w:rsidR="006F5279" w:rsidRPr="000F0C8A">
        <w:rPr>
          <w:lang w:val="en-US"/>
        </w:rPr>
        <w:t xml:space="preserve">movement of the </w:t>
      </w:r>
      <w:r w:rsidR="000F0C8A" w:rsidRPr="000F0C8A">
        <w:rPr>
          <w:lang w:val="en-US"/>
        </w:rPr>
        <w:t xml:space="preserve">XP bearing an </w:t>
      </w:r>
      <w:r w:rsidR="00CD1214" w:rsidRPr="000F0C8A">
        <w:rPr>
          <w:lang w:val="en-US"/>
        </w:rPr>
        <w:t xml:space="preserve">unvalued feature to the phase edge </w:t>
      </w:r>
      <w:r w:rsidR="000F0C8A" w:rsidRPr="000F0C8A">
        <w:rPr>
          <w:lang w:val="en-US"/>
        </w:rPr>
        <w:t>happens blindly at the completion of vP</w:t>
      </w:r>
      <w:r w:rsidR="000F0C8A">
        <w:rPr>
          <w:lang w:val="en-US"/>
        </w:rPr>
        <w:t>/ApplP</w:t>
      </w:r>
      <w:r w:rsidR="000F0C8A" w:rsidRPr="000F0C8A">
        <w:rPr>
          <w:lang w:val="en-US"/>
        </w:rPr>
        <w:t xml:space="preserve">. The blindness of this movement will prove crucial to our analysis. </w:t>
      </w:r>
      <w:r w:rsidR="005010A6" w:rsidRPr="000F0C8A">
        <w:rPr>
          <w:lang w:val="en-US"/>
        </w:rPr>
        <w:t xml:space="preserve"> </w:t>
      </w:r>
    </w:p>
    <w:p w14:paraId="231C135F" w14:textId="71A89A91" w:rsidR="008F448E" w:rsidRPr="000F0C8A" w:rsidRDefault="00AC1F7C" w:rsidP="00382541">
      <w:pPr>
        <w:rPr>
          <w:lang w:val="en-US"/>
        </w:rPr>
      </w:pPr>
      <w:r w:rsidRPr="000F0C8A">
        <w:rPr>
          <w:lang w:val="en-US"/>
        </w:rPr>
        <w:tab/>
      </w:r>
      <w:r w:rsidR="00CF3285">
        <w:rPr>
          <w:lang w:val="en-US"/>
        </w:rPr>
        <w:t xml:space="preserve">DOMA (see </w:t>
      </w:r>
      <w:r w:rsidR="00CF3285">
        <w:rPr>
          <w:lang w:val="en-US"/>
        </w:rPr>
        <w:fldChar w:fldCharType="begin"/>
      </w:r>
      <w:r w:rsidR="00CF3285">
        <w:rPr>
          <w:lang w:val="en-US"/>
        </w:rPr>
        <w:instrText xml:space="preserve"> REF _Ref311270752 \h </w:instrText>
      </w:r>
      <w:r w:rsidR="00CF3285">
        <w:rPr>
          <w:lang w:val="en-US"/>
        </w:rPr>
      </w:r>
      <w:r w:rsidR="00CF3285">
        <w:rPr>
          <w:lang w:val="en-US"/>
        </w:rPr>
        <w:fldChar w:fldCharType="separate"/>
      </w:r>
      <w:r w:rsidR="00F5549A" w:rsidRPr="00496F73">
        <w:t>(</w:t>
      </w:r>
      <w:r w:rsidR="00F5549A">
        <w:rPr>
          <w:noProof/>
        </w:rPr>
        <w:t>16</w:t>
      </w:r>
      <w:r w:rsidR="00CF3285">
        <w:rPr>
          <w:lang w:val="en-US"/>
        </w:rPr>
        <w:fldChar w:fldCharType="end"/>
      </w:r>
      <w:r w:rsidR="00623CD3" w:rsidRPr="000F0C8A">
        <w:rPr>
          <w:lang w:val="en-US"/>
        </w:rPr>
        <w:t>)</w:t>
      </w:r>
      <w:r w:rsidR="00E44120">
        <w:rPr>
          <w:lang w:val="en-US"/>
        </w:rPr>
        <w:t>)</w:t>
      </w:r>
      <w:r w:rsidR="00623CD3" w:rsidRPr="000F0C8A">
        <w:rPr>
          <w:lang w:val="en-US"/>
        </w:rPr>
        <w:t xml:space="preserve"> </w:t>
      </w:r>
      <w:r w:rsidR="00E44120">
        <w:rPr>
          <w:lang w:val="en-US"/>
        </w:rPr>
        <w:t>then comes out as</w:t>
      </w:r>
      <w:r w:rsidR="00623CD3" w:rsidRPr="000F0C8A">
        <w:rPr>
          <w:lang w:val="en-US"/>
        </w:rPr>
        <w:t xml:space="preserve"> a consequence</w:t>
      </w:r>
      <w:r w:rsidR="00537F2A" w:rsidRPr="000F0C8A">
        <w:rPr>
          <w:lang w:val="en-US"/>
        </w:rPr>
        <w:t xml:space="preserve"> of these </w:t>
      </w:r>
      <w:r w:rsidR="00E44120">
        <w:rPr>
          <w:lang w:val="en-US"/>
        </w:rPr>
        <w:t xml:space="preserve">independent </w:t>
      </w:r>
      <w:r w:rsidR="00537F2A" w:rsidRPr="000F0C8A">
        <w:rPr>
          <w:lang w:val="en-US"/>
        </w:rPr>
        <w:t>grammatical mechanisms, one of which is parametric (the Case-assignment</w:t>
      </w:r>
      <w:r w:rsidR="008F448E" w:rsidRPr="000F0C8A">
        <w:rPr>
          <w:lang w:val="en-US"/>
        </w:rPr>
        <w:t xml:space="preserve"> property of Appl</w:t>
      </w:r>
      <w:r w:rsidR="00537F2A" w:rsidRPr="000F0C8A">
        <w:rPr>
          <w:lang w:val="en-US"/>
        </w:rPr>
        <w:t xml:space="preserve">), </w:t>
      </w:r>
      <w:r w:rsidR="00CF3285">
        <w:rPr>
          <w:lang w:val="en-US"/>
        </w:rPr>
        <w:t>and the rest of which are, by</w:t>
      </w:r>
      <w:r w:rsidR="00537F2A" w:rsidRPr="000F0C8A">
        <w:rPr>
          <w:lang w:val="en-US"/>
        </w:rPr>
        <w:t xml:space="preserve"> hypothesi</w:t>
      </w:r>
      <w:r w:rsidR="008F448E" w:rsidRPr="000F0C8A">
        <w:rPr>
          <w:lang w:val="en-US"/>
        </w:rPr>
        <w:t>s</w:t>
      </w:r>
      <w:r w:rsidR="00537F2A" w:rsidRPr="000F0C8A">
        <w:rPr>
          <w:lang w:val="en-US"/>
        </w:rPr>
        <w:t>, universal.</w:t>
      </w:r>
      <w:r w:rsidR="008F448E" w:rsidRPr="000F0C8A">
        <w:rPr>
          <w:lang w:val="en-US"/>
        </w:rPr>
        <w:t xml:space="preserve"> In the following w</w:t>
      </w:r>
      <w:r w:rsidR="00DD1CE1" w:rsidRPr="000F0C8A">
        <w:rPr>
          <w:lang w:val="en-US"/>
        </w:rPr>
        <w:t>e show the step-by-step derivation for the Recipient passive and Theme passive first</w:t>
      </w:r>
      <w:r w:rsidR="008F448E" w:rsidRPr="000F0C8A">
        <w:rPr>
          <w:lang w:val="en-US"/>
        </w:rPr>
        <w:t>,</w:t>
      </w:r>
      <w:r w:rsidR="00DD1CE1" w:rsidRPr="000F0C8A">
        <w:rPr>
          <w:lang w:val="en-US"/>
        </w:rPr>
        <w:t xml:space="preserve"> and then </w:t>
      </w:r>
      <w:r w:rsidR="008F448E" w:rsidRPr="000F0C8A">
        <w:rPr>
          <w:lang w:val="en-US"/>
        </w:rPr>
        <w:t>demonstrate</w:t>
      </w:r>
      <w:r w:rsidR="00DD1CE1" w:rsidRPr="000F0C8A">
        <w:rPr>
          <w:lang w:val="en-US"/>
        </w:rPr>
        <w:t xml:space="preserve"> how </w:t>
      </w:r>
      <w:r w:rsidR="000F0C8A" w:rsidRPr="000F0C8A">
        <w:rPr>
          <w:lang w:val="en-US"/>
        </w:rPr>
        <w:t xml:space="preserve">DOMA </w:t>
      </w:r>
      <w:r w:rsidR="00CF3285">
        <w:rPr>
          <w:lang w:val="en-US"/>
        </w:rPr>
        <w:t>arises</w:t>
      </w:r>
      <w:r w:rsidR="008F448E" w:rsidRPr="000F0C8A">
        <w:rPr>
          <w:lang w:val="en-US"/>
        </w:rPr>
        <w:t>.</w:t>
      </w:r>
      <w:r w:rsidR="00DD1CE1" w:rsidRPr="000F0C8A">
        <w:rPr>
          <w:lang w:val="en-US"/>
        </w:rPr>
        <w:t xml:space="preserve"> </w:t>
      </w:r>
    </w:p>
    <w:p w14:paraId="071FFAF5" w14:textId="77777777" w:rsidR="00382541" w:rsidRPr="000F0C8A" w:rsidRDefault="00DD1CE1" w:rsidP="008F448E">
      <w:pPr>
        <w:ind w:firstLine="720"/>
        <w:rPr>
          <w:lang w:val="en-US"/>
        </w:rPr>
      </w:pPr>
      <w:r w:rsidRPr="000F0C8A">
        <w:rPr>
          <w:lang w:val="en-US"/>
        </w:rPr>
        <w:t>In a recip</w:t>
      </w:r>
      <w:r w:rsidR="008F448E" w:rsidRPr="000F0C8A">
        <w:rPr>
          <w:lang w:val="en-US"/>
        </w:rPr>
        <w:t xml:space="preserve">ient passive, Appl </w:t>
      </w:r>
      <w:r w:rsidR="00F80A13" w:rsidRPr="000F0C8A">
        <w:rPr>
          <w:lang w:val="en-US"/>
        </w:rPr>
        <w:t>assigns Case to</w:t>
      </w:r>
      <w:r w:rsidR="008F448E" w:rsidRPr="000F0C8A">
        <w:rPr>
          <w:lang w:val="en-US"/>
        </w:rPr>
        <w:t xml:space="preserve"> the </w:t>
      </w:r>
      <w:r w:rsidRPr="000F0C8A">
        <w:rPr>
          <w:lang w:val="en-US"/>
        </w:rPr>
        <w:t>Theme, T agrees with the Rec</w:t>
      </w:r>
      <w:r w:rsidR="00740BA8" w:rsidRPr="000F0C8A">
        <w:rPr>
          <w:lang w:val="en-US"/>
        </w:rPr>
        <w:t xml:space="preserve">ipient, assigns nominative Case to it, </w:t>
      </w:r>
      <w:r w:rsidRPr="000F0C8A">
        <w:rPr>
          <w:lang w:val="en-US"/>
        </w:rPr>
        <w:t xml:space="preserve">and </w:t>
      </w:r>
      <w:r w:rsidR="00F80A13" w:rsidRPr="000F0C8A">
        <w:rPr>
          <w:lang w:val="en-US"/>
        </w:rPr>
        <w:t>attracts</w:t>
      </w:r>
      <w:r w:rsidRPr="000F0C8A">
        <w:rPr>
          <w:lang w:val="en-US"/>
        </w:rPr>
        <w:t xml:space="preserve"> it to specT</w:t>
      </w:r>
      <w:r w:rsidR="00740BA8" w:rsidRPr="000F0C8A">
        <w:rPr>
          <w:lang w:val="en-US"/>
        </w:rPr>
        <w:t>,</w:t>
      </w:r>
      <w:r w:rsidRPr="000F0C8A">
        <w:rPr>
          <w:lang w:val="en-US"/>
        </w:rPr>
        <w:t xml:space="preserve"> </w:t>
      </w:r>
      <w:r w:rsidR="00AE585D" w:rsidRPr="000F0C8A">
        <w:fldChar w:fldCharType="begin"/>
      </w:r>
      <w:r w:rsidR="00AE585D" w:rsidRPr="000F0C8A">
        <w:instrText xml:space="preserve"> REF _Ref311272050 \h  \* MERGEFORMAT </w:instrText>
      </w:r>
      <w:r w:rsidR="00AE585D" w:rsidRPr="000F0C8A">
        <w:fldChar w:fldCharType="separate"/>
      </w:r>
      <w:r w:rsidR="00F5549A" w:rsidRPr="00477E73">
        <w:t>(</w:t>
      </w:r>
      <w:r w:rsidR="00F5549A">
        <w:rPr>
          <w:noProof/>
        </w:rPr>
        <w:t>30</w:t>
      </w:r>
      <w:r w:rsidR="00AE585D" w:rsidRPr="000F0C8A">
        <w:fldChar w:fldCharType="end"/>
      </w:r>
      <w:r w:rsidRPr="000F0C8A">
        <w:rPr>
          <w:lang w:val="en-US"/>
        </w:rPr>
        <w:t>).</w:t>
      </w:r>
      <w:r w:rsidR="00740BA8" w:rsidRPr="000F0C8A">
        <w:rPr>
          <w:rStyle w:val="FootnoteReference"/>
          <w:lang w:val="en-US"/>
        </w:rPr>
        <w:t xml:space="preserve"> </w:t>
      </w:r>
      <w:r w:rsidR="00740BA8" w:rsidRPr="000F0C8A">
        <w:rPr>
          <w:lang w:val="en-US"/>
        </w:rPr>
        <w:t xml:space="preserve"> In all trees, dotted lines/arrows represent Agree and solid arrows represent movement. </w:t>
      </w:r>
    </w:p>
    <w:p w14:paraId="70EB3B81" w14:textId="77777777" w:rsidR="00382541" w:rsidRDefault="00382541" w:rsidP="00382541">
      <w:pPr>
        <w:rPr>
          <w:i/>
          <w:lang w:val="en-US"/>
        </w:rPr>
      </w:pPr>
    </w:p>
    <w:p w14:paraId="0B56AE0A" w14:textId="10EB303E" w:rsidR="00382541" w:rsidRPr="00DD1CE1" w:rsidRDefault="00DD1CE1" w:rsidP="00382541">
      <w:pPr>
        <w:keepNext/>
      </w:pPr>
      <w:bookmarkStart w:id="27" w:name="_Ref311272050"/>
      <w:r w:rsidRPr="00477E73">
        <w:t>(</w:t>
      </w:r>
      <w:r w:rsidR="009D3A42">
        <w:fldChar w:fldCharType="begin"/>
      </w:r>
      <w:r w:rsidR="00E33CA6">
        <w:instrText xml:space="preserve"> SEQ ( \* ARABIC </w:instrText>
      </w:r>
      <w:r w:rsidR="009D3A42">
        <w:fldChar w:fldCharType="separate"/>
      </w:r>
      <w:r w:rsidR="00F5549A">
        <w:rPr>
          <w:noProof/>
        </w:rPr>
        <w:t>30</w:t>
      </w:r>
      <w:r w:rsidR="009D3A42">
        <w:rPr>
          <w:noProof/>
        </w:rPr>
        <w:fldChar w:fldCharType="end"/>
      </w:r>
      <w:bookmarkEnd w:id="27"/>
      <w:r w:rsidRPr="00477E73">
        <w:t>)</w:t>
      </w:r>
      <w:r>
        <w:t xml:space="preserve"> </w:t>
      </w:r>
      <w:r w:rsidR="00382541" w:rsidRPr="00911A4F">
        <w:rPr>
          <w:i/>
        </w:rPr>
        <w:t>Simple R-passive</w:t>
      </w:r>
      <w:r w:rsidR="005A14F0">
        <w:t xml:space="preserve"> (‘T</w:t>
      </w:r>
      <w:r>
        <w:t>he children were given the book’)</w:t>
      </w:r>
    </w:p>
    <w:p w14:paraId="175F77F2" w14:textId="77777777" w:rsidR="00382541" w:rsidRDefault="00382541" w:rsidP="00382541">
      <w:pPr>
        <w:keepNext/>
        <w:widowControl w:val="0"/>
        <w:tabs>
          <w:tab w:val="left" w:pos="1701"/>
        </w:tabs>
        <w:autoSpaceDE w:val="0"/>
        <w:autoSpaceDN w:val="0"/>
        <w:adjustRightInd w:val="0"/>
      </w:pPr>
      <w:r>
        <w:tab/>
        <w:t>TP</w:t>
      </w:r>
    </w:p>
    <w:p w14:paraId="44894F3D" w14:textId="77777777" w:rsidR="00382541" w:rsidRPr="00B86CE9" w:rsidRDefault="00382541" w:rsidP="00382541">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62B1A635" w14:textId="77777777" w:rsidR="00382541" w:rsidRPr="001401F5" w:rsidRDefault="00AE585D" w:rsidP="00382541">
      <w:pPr>
        <w:keepNext/>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64896" behindDoc="0" locked="0" layoutInCell="1" allowOverlap="1" wp14:anchorId="064420DE" wp14:editId="7EADA5C2">
                <wp:simplePos x="0" y="0"/>
                <wp:positionH relativeFrom="column">
                  <wp:posOffset>1028700</wp:posOffset>
                </wp:positionH>
                <wp:positionV relativeFrom="paragraph">
                  <wp:posOffset>180975</wp:posOffset>
                </wp:positionV>
                <wp:extent cx="1249045" cy="1379220"/>
                <wp:effectExtent l="50800" t="50800" r="0" b="17780"/>
                <wp:wrapNone/>
                <wp:docPr id="7"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9045" cy="137922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635C6" id="Freeform 28" o:spid="_x0000_s1026" style="position:absolute;margin-left:81pt;margin-top:14.25pt;width:98.35pt;height:108.6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" path="m1208315,1121229v-383722,71664,-767443,143329,-968829,-43543c38100,890814,,,,e" filled="f" strokecolor="black [3213]" strokeweight="1pt">
                <v:stroke endarrow="block" endarrowwidth="narrow" endarrowlength="short"/>
                <v:path arrowok="t" o:connecttype="custom" o:connectlocs="1249045,1292249;247559,1242064;0,0" o:connectangles="0,0,0"/>
              </v:shape>
            </w:pict>
          </mc:Fallback>
        </mc:AlternateContent>
      </w:r>
      <w:r w:rsidR="00382541">
        <w:tab/>
        <w:t>R</w:t>
      </w:r>
      <w:r w:rsidR="00382541">
        <w:tab/>
      </w:r>
      <w:r w:rsidR="00382541" w:rsidRPr="00B86CE9">
        <w:rPr>
          <w:rFonts w:ascii="ArborWin" w:hAnsi="ArborWin"/>
        </w:rPr>
        <w:t>2</w:t>
      </w:r>
    </w:p>
    <w:p w14:paraId="5442314B" w14:textId="77777777" w:rsidR="00382541" w:rsidRDefault="00382541" w:rsidP="00382541">
      <w:pPr>
        <w:keepNext/>
        <w:widowControl w:val="0"/>
        <w:tabs>
          <w:tab w:val="left" w:pos="1843"/>
          <w:tab w:val="left" w:pos="2552"/>
        </w:tabs>
        <w:autoSpaceDE w:val="0"/>
        <w:autoSpaceDN w:val="0"/>
        <w:adjustRightInd w:val="0"/>
      </w:pPr>
      <w:r>
        <w:tab/>
        <w:t>T</w:t>
      </w:r>
      <w:r>
        <w:tab/>
        <w:t>vP</w:t>
      </w:r>
    </w:p>
    <w:p w14:paraId="0A69F59F" w14:textId="77777777" w:rsidR="00382541" w:rsidRPr="00B86CE9" w:rsidRDefault="00AE585D" w:rsidP="00382541">
      <w:pPr>
        <w:keepNext/>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65920" behindDoc="0" locked="0" layoutInCell="1" allowOverlap="1" wp14:anchorId="66BCFDC2" wp14:editId="7B5FE619">
                <wp:simplePos x="0" y="0"/>
                <wp:positionH relativeFrom="column">
                  <wp:posOffset>1224280</wp:posOffset>
                </wp:positionH>
                <wp:positionV relativeFrom="paragraph">
                  <wp:posOffset>-635</wp:posOffset>
                </wp:positionV>
                <wp:extent cx="947420" cy="963295"/>
                <wp:effectExtent l="0" t="0" r="93980" b="103505"/>
                <wp:wrapNone/>
                <wp:docPr id="8" name="Freeform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7420" cy="96329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85ADB0" id="Freeform 8" o:spid="_x0000_s1026" style="position:absolute;margin-left:96.4pt;margin-top:-.05pt;width:74.6pt;height:75.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" path="m,c6804,352425,13608,704850,163286,881743v149678,176893,734785,179614,734785,179614e" filled="f" strokecolor="black [3213]" strokeweight="1pt">
                <v:stroke dashstyle="3 1" endarrow="block" endarrowwidth="narrow" endarrowlength="short"/>
                <v:path arrowok="t" o:connecttype="custom" o:connectlocs="0,0;172259,800276;947420,963295" o:connectangles="0,0,0"/>
              </v:shape>
            </w:pict>
          </mc:Fallback>
        </mc:AlternateContent>
      </w:r>
      <w:r w:rsidR="00382541">
        <w:rPr>
          <w:rFonts w:ascii="ArborWin" w:hAnsi="ArborWin"/>
        </w:rPr>
        <w:tab/>
      </w:r>
      <w:r w:rsidR="00382541" w:rsidRPr="00B86CE9">
        <w:rPr>
          <w:rFonts w:ascii="ArborWin" w:hAnsi="ArborWin"/>
        </w:rPr>
        <w:t>2</w:t>
      </w:r>
    </w:p>
    <w:p w14:paraId="1E009367" w14:textId="77777777" w:rsidR="00382541" w:rsidRDefault="00382541" w:rsidP="00382541">
      <w:pPr>
        <w:keepNext/>
        <w:widowControl w:val="0"/>
        <w:tabs>
          <w:tab w:val="left" w:pos="1985"/>
          <w:tab w:val="left" w:pos="2835"/>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1723AA91" w14:textId="77777777" w:rsidR="00382541" w:rsidRDefault="00382541" w:rsidP="00382541">
      <w:pPr>
        <w:keepNext/>
        <w:widowControl w:val="0"/>
        <w:tabs>
          <w:tab w:val="left" w:pos="2552"/>
          <w:tab w:val="left" w:pos="3402"/>
          <w:tab w:val="left" w:pos="5103"/>
        </w:tabs>
        <w:autoSpaceDE w:val="0"/>
        <w:autoSpaceDN w:val="0"/>
        <w:adjustRightInd w:val="0"/>
      </w:pPr>
      <w:r>
        <w:tab/>
        <w:t>(v)</w:t>
      </w:r>
      <w:r>
        <w:tab/>
        <w:t>ApplP</w:t>
      </w:r>
    </w:p>
    <w:p w14:paraId="4E532F7A" w14:textId="77777777" w:rsidR="00382541" w:rsidRPr="00B86CE9" w:rsidRDefault="00382541" w:rsidP="00382541">
      <w:pPr>
        <w:keepNext/>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68513B00" w14:textId="77777777" w:rsidR="00382541" w:rsidRDefault="00382541" w:rsidP="00382541">
      <w:pPr>
        <w:keepNext/>
        <w:widowControl w:val="0"/>
        <w:tabs>
          <w:tab w:val="left" w:pos="3544"/>
          <w:tab w:val="left" w:pos="4111"/>
          <w:tab w:val="left" w:pos="5103"/>
        </w:tabs>
        <w:autoSpaceDE w:val="0"/>
        <w:autoSpaceDN w:val="0"/>
        <w:adjustRightInd w:val="0"/>
      </w:pPr>
      <w:r>
        <w:tab/>
        <w:t>R</w:t>
      </w:r>
      <w:r>
        <w:tab/>
      </w:r>
      <w:r w:rsidRPr="00B86CE9">
        <w:rPr>
          <w:rFonts w:ascii="ArborWin" w:hAnsi="ArborWin"/>
        </w:rPr>
        <w:t>2</w:t>
      </w:r>
    </w:p>
    <w:p w14:paraId="0F516D7B" w14:textId="77777777" w:rsidR="00382541" w:rsidRDefault="00382541" w:rsidP="00382541">
      <w:pPr>
        <w:keepNext/>
        <w:widowControl w:val="0"/>
        <w:tabs>
          <w:tab w:val="left" w:pos="3828"/>
          <w:tab w:val="left" w:pos="4678"/>
        </w:tabs>
        <w:autoSpaceDE w:val="0"/>
        <w:autoSpaceDN w:val="0"/>
        <w:adjustRightInd w:val="0"/>
      </w:pPr>
      <w:r>
        <w:tab/>
        <w:t>Appl</w:t>
      </w:r>
      <w:r>
        <w:tab/>
        <w:t>VP</w:t>
      </w:r>
    </w:p>
    <w:p w14:paraId="41E1D28A" w14:textId="77777777" w:rsidR="00382541" w:rsidRDefault="00AE585D" w:rsidP="00382541">
      <w:pPr>
        <w:keepNext/>
        <w:widowControl w:val="0"/>
        <w:tabs>
          <w:tab w:val="left" w:pos="4536"/>
        </w:tabs>
        <w:autoSpaceDE w:val="0"/>
        <w:autoSpaceDN w:val="0"/>
        <w:adjustRightInd w:val="0"/>
      </w:pPr>
      <w:r>
        <w:rPr>
          <w:rFonts w:ascii="ArborWin" w:hAnsi="ArborWin"/>
          <w:noProof/>
          <w:lang w:eastAsia="en-GB"/>
        </w:rPr>
        <mc:AlternateContent>
          <mc:Choice Requires="wps">
            <w:drawing>
              <wp:anchor distT="0" distB="0" distL="114300" distR="114300" simplePos="0" relativeHeight="251663872" behindDoc="0" locked="0" layoutInCell="1" allowOverlap="1" wp14:anchorId="290B3921" wp14:editId="2E9B7E22">
                <wp:simplePos x="0" y="0"/>
                <wp:positionH relativeFrom="column">
                  <wp:posOffset>2514600</wp:posOffset>
                </wp:positionH>
                <wp:positionV relativeFrom="paragraph">
                  <wp:posOffset>20320</wp:posOffset>
                </wp:positionV>
                <wp:extent cx="734695" cy="457200"/>
                <wp:effectExtent l="0" t="0" r="103505" b="25400"/>
                <wp:wrapNone/>
                <wp:docPr id="9"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4695" cy="45720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A6640" id="Freeform 22" o:spid="_x0000_s1026" style="position:absolute;margin-left:198pt;margin-top:1.6pt;width:57.85pt;height:36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" path="m,c42636,176893,85272,353787,206829,413658v121557,59871,522514,-54429,522514,-54429e" filled="f" strokecolor="black [3213]" strokeweight="1pt">
                <v:stroke dashstyle="3 1" endarrow="block" endarrowwidth="narrow" endarrowlength="short"/>
                <v:path arrowok="t" o:connecttype="custom" o:connectlocs="0,0;208347,438797;734695,381060" o:connectangles="0,0,0"/>
              </v:shape>
            </w:pict>
          </mc:Fallback>
        </mc:AlternateContent>
      </w:r>
      <w:r w:rsidR="00382541">
        <w:rPr>
          <w:rFonts w:ascii="ArborWin" w:hAnsi="ArborWin"/>
        </w:rPr>
        <w:tab/>
      </w:r>
      <w:r w:rsidR="00382541" w:rsidRPr="00B86CE9">
        <w:rPr>
          <w:rFonts w:ascii="ArborWin" w:hAnsi="ArborWin"/>
        </w:rPr>
        <w:t>2</w:t>
      </w:r>
    </w:p>
    <w:p w14:paraId="0F56BD38" w14:textId="77777777" w:rsidR="00382541" w:rsidRPr="00B86CE9" w:rsidRDefault="00382541" w:rsidP="00382541">
      <w:pPr>
        <w:keepNext/>
        <w:widowControl w:val="0"/>
        <w:tabs>
          <w:tab w:val="left" w:pos="4395"/>
          <w:tab w:val="left" w:pos="5103"/>
        </w:tabs>
        <w:autoSpaceDE w:val="0"/>
        <w:autoSpaceDN w:val="0"/>
        <w:adjustRightInd w:val="0"/>
        <w:rPr>
          <w:rFonts w:ascii="ArborWin" w:hAnsi="ArborWin"/>
        </w:rPr>
      </w:pPr>
      <w:r>
        <w:tab/>
        <w:t>V</w:t>
      </w:r>
      <w:r>
        <w:tab/>
      </w:r>
      <w:r w:rsidRPr="00DD1CE1">
        <w:t>Th</w:t>
      </w:r>
    </w:p>
    <w:p w14:paraId="0DA5D2F5" w14:textId="77777777" w:rsidR="00382541" w:rsidRDefault="00382541" w:rsidP="00382541">
      <w:pPr>
        <w:ind w:left="567" w:hanging="567"/>
        <w:rPr>
          <w:i/>
        </w:rPr>
      </w:pPr>
    </w:p>
    <w:p w14:paraId="2D9AAAAA" w14:textId="77777777" w:rsidR="00DD1CE1" w:rsidRDefault="00DD1CE1" w:rsidP="00382541">
      <w:pPr>
        <w:ind w:left="567" w:hanging="567"/>
        <w:rPr>
          <w:i/>
        </w:rPr>
      </w:pPr>
    </w:p>
    <w:p w14:paraId="2192154D" w14:textId="2323CAB9" w:rsidR="00DD1CE1" w:rsidRPr="00DD1CE1" w:rsidRDefault="00DD1CE1" w:rsidP="00DD1CE1">
      <w:r>
        <w:t xml:space="preserve">In a Theme passive, Appl </w:t>
      </w:r>
      <w:r w:rsidR="00F80A13">
        <w:t>assigns Case to</w:t>
      </w:r>
      <w:r>
        <w:t xml:space="preserve"> the Recipient. The [uCase] feature on the Theme forces it to move to the edge </w:t>
      </w:r>
      <w:r w:rsidR="00F80A13">
        <w:t>of the ApplP phase</w:t>
      </w:r>
      <w:r w:rsidR="00AD4DE2">
        <w:t xml:space="preserve"> (outer specAppl)</w:t>
      </w:r>
      <w:r w:rsidR="004508C1">
        <w:t>, where</w:t>
      </w:r>
      <w:r>
        <w:t xml:space="preserve"> </w:t>
      </w:r>
      <w:r w:rsidR="004508C1" w:rsidRPr="004508C1">
        <w:rPr>
          <w:lang w:val="en-US"/>
        </w:rPr>
        <w:t>T agrees with it, assigns nominative Case to it, and attracts it to specT,</w:t>
      </w:r>
      <w:r w:rsidR="003D3A1B">
        <w:rPr>
          <w:lang w:val="en-US"/>
        </w:rPr>
        <w:t xml:space="preserve"> as in</w:t>
      </w:r>
      <w:r w:rsidR="004508C1">
        <w:t xml:space="preserve"> </w:t>
      </w:r>
      <w:r w:rsidR="009D3A42">
        <w:fldChar w:fldCharType="begin"/>
      </w:r>
      <w:r>
        <w:instrText xml:space="preserve"> REF _Ref311272224 \h </w:instrText>
      </w:r>
      <w:r w:rsidR="009D3A42">
        <w:fldChar w:fldCharType="separate"/>
      </w:r>
      <w:r w:rsidR="00F5549A" w:rsidRPr="00477E73">
        <w:t>(</w:t>
      </w:r>
      <w:r w:rsidR="00F5549A">
        <w:rPr>
          <w:noProof/>
        </w:rPr>
        <w:t>31</w:t>
      </w:r>
      <w:r w:rsidR="009D3A42">
        <w:fldChar w:fldCharType="end"/>
      </w:r>
      <w:r>
        <w:t>).</w:t>
      </w:r>
      <w:r w:rsidR="009C2424">
        <w:t xml:space="preserve"> </w:t>
      </w:r>
      <w:r w:rsidR="00AB2FF8">
        <w:t>We n</w:t>
      </w:r>
      <w:r w:rsidR="00CF3285">
        <w:t xml:space="preserve">ote that given our adoption of PIC2, </w:t>
      </w:r>
      <w:r w:rsidR="003E34F5">
        <w:t xml:space="preserve">T could actually still probe Th even if it did not raise through the phase edge. In the absence of lookahead, </w:t>
      </w:r>
      <w:r w:rsidR="00BF4CAC">
        <w:t>however, movement of Th to spec</w:t>
      </w:r>
      <w:r w:rsidR="003E34F5">
        <w:t>ApplP happens blindly</w:t>
      </w:r>
      <w:r w:rsidR="00CF3285">
        <w:t xml:space="preserve"> upon completion of the lower phase</w:t>
      </w:r>
      <w:r w:rsidR="003E34F5">
        <w:t xml:space="preserve">. </w:t>
      </w:r>
    </w:p>
    <w:p w14:paraId="7C47E0C5" w14:textId="77777777" w:rsidR="00DD1CE1" w:rsidRDefault="00DD1CE1" w:rsidP="00382541">
      <w:pPr>
        <w:ind w:left="567" w:hanging="567"/>
        <w:rPr>
          <w:i/>
        </w:rPr>
      </w:pPr>
    </w:p>
    <w:p w14:paraId="6C86CF70" w14:textId="11F733CC" w:rsidR="00382541" w:rsidRPr="00DD1CE1" w:rsidRDefault="00DD1CE1" w:rsidP="00382541">
      <w:pPr>
        <w:keepNext/>
        <w:ind w:left="567" w:hanging="567"/>
      </w:pPr>
      <w:bookmarkStart w:id="28" w:name="_Ref311272224"/>
      <w:r w:rsidRPr="00477E73">
        <w:t>(</w:t>
      </w:r>
      <w:r w:rsidR="009D3A42">
        <w:fldChar w:fldCharType="begin"/>
      </w:r>
      <w:r w:rsidR="00E33CA6">
        <w:instrText xml:space="preserve"> SEQ ( \* ARABIC </w:instrText>
      </w:r>
      <w:r w:rsidR="009D3A42">
        <w:fldChar w:fldCharType="separate"/>
      </w:r>
      <w:r w:rsidR="00F5549A">
        <w:rPr>
          <w:noProof/>
        </w:rPr>
        <w:t>31</w:t>
      </w:r>
      <w:r w:rsidR="009D3A42">
        <w:rPr>
          <w:noProof/>
        </w:rPr>
        <w:fldChar w:fldCharType="end"/>
      </w:r>
      <w:bookmarkEnd w:id="28"/>
      <w:r w:rsidRPr="00477E73">
        <w:t>)</w:t>
      </w:r>
      <w:r>
        <w:t xml:space="preserve"> </w:t>
      </w:r>
      <w:r w:rsidR="00382541" w:rsidRPr="00911A4F">
        <w:rPr>
          <w:i/>
        </w:rPr>
        <w:t>Simple</w:t>
      </w:r>
      <w:r w:rsidR="00382541">
        <w:rPr>
          <w:i/>
        </w:rPr>
        <w:t xml:space="preserve"> Th </w:t>
      </w:r>
      <w:r w:rsidR="00382541" w:rsidRPr="00911A4F">
        <w:rPr>
          <w:i/>
        </w:rPr>
        <w:t>passive</w:t>
      </w:r>
      <w:r w:rsidR="005A14F0">
        <w:t xml:space="preserve"> (‘T</w:t>
      </w:r>
      <w:r>
        <w:t>he book was given the children’)</w:t>
      </w:r>
    </w:p>
    <w:p w14:paraId="0AD0EEDB" w14:textId="77777777" w:rsidR="00382541" w:rsidRDefault="00382541" w:rsidP="00382541">
      <w:pPr>
        <w:keepNext/>
        <w:widowControl w:val="0"/>
        <w:tabs>
          <w:tab w:val="left" w:pos="1701"/>
        </w:tabs>
        <w:autoSpaceDE w:val="0"/>
        <w:autoSpaceDN w:val="0"/>
        <w:adjustRightInd w:val="0"/>
      </w:pPr>
      <w:r>
        <w:tab/>
        <w:t>TP</w:t>
      </w:r>
    </w:p>
    <w:p w14:paraId="0C680215" w14:textId="77777777" w:rsidR="00382541" w:rsidRPr="00B86CE9" w:rsidRDefault="00382541" w:rsidP="00382541">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0D248DCA" w14:textId="77777777" w:rsidR="00382541" w:rsidRPr="001401F5" w:rsidRDefault="00AE585D" w:rsidP="00382541">
      <w:pPr>
        <w:keepNext/>
        <w:widowControl w:val="0"/>
        <w:tabs>
          <w:tab w:val="left" w:pos="1418"/>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62848" behindDoc="0" locked="0" layoutInCell="1" allowOverlap="1" wp14:anchorId="1E429B58" wp14:editId="7C4E5342">
                <wp:simplePos x="0" y="0"/>
                <wp:positionH relativeFrom="column">
                  <wp:posOffset>914400</wp:posOffset>
                </wp:positionH>
                <wp:positionV relativeFrom="paragraph">
                  <wp:posOffset>201295</wp:posOffset>
                </wp:positionV>
                <wp:extent cx="1036320" cy="1350645"/>
                <wp:effectExtent l="50800" t="50800" r="5080" b="20955"/>
                <wp:wrapNone/>
                <wp:docPr id="10"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6320" cy="135064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E17CCB" id="Freeform 28" o:spid="_x0000_s1026" style="position:absolute;margin-left:1in;margin-top:15.85pt;width:81.6pt;height:106.3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" path="m1208315,1121229v-383722,71664,-767443,143329,-968829,-43543c38100,890814,,,,e" filled="f" strokecolor="black [3213]" strokeweight="1pt">
                <v:stroke endarrow="block" endarrowwidth="narrow" endarrowlength="short"/>
                <v:path arrowok="t" o:connecttype="custom" o:connectlocs="1036320,1265476;205397,1216331;0,0" o:connectangles="0,0,0"/>
              </v:shape>
            </w:pict>
          </mc:Fallback>
        </mc:AlternateContent>
      </w:r>
      <w:r w:rsidR="00382541">
        <w:tab/>
        <w:t>TH</w:t>
      </w:r>
      <w:r w:rsidR="00382541">
        <w:tab/>
      </w:r>
      <w:r w:rsidR="00382541" w:rsidRPr="00B86CE9">
        <w:rPr>
          <w:rFonts w:ascii="ArborWin" w:hAnsi="ArborWin"/>
        </w:rPr>
        <w:t>2</w:t>
      </w:r>
    </w:p>
    <w:p w14:paraId="4E602DA9" w14:textId="77777777" w:rsidR="00382541" w:rsidRDefault="00AE585D" w:rsidP="00382541">
      <w:pPr>
        <w:keepNext/>
        <w:widowControl w:val="0"/>
        <w:tabs>
          <w:tab w:val="left" w:pos="1843"/>
          <w:tab w:val="left" w:pos="2552"/>
        </w:tabs>
        <w:autoSpaceDE w:val="0"/>
        <w:autoSpaceDN w:val="0"/>
        <w:adjustRightInd w:val="0"/>
      </w:pPr>
      <w:r>
        <w:rPr>
          <w:rFonts w:ascii="ArborWin" w:hAnsi="ArborWin"/>
          <w:noProof/>
          <w:lang w:eastAsia="en-GB"/>
        </w:rPr>
        <mc:AlternateContent>
          <mc:Choice Requires="wps">
            <w:drawing>
              <wp:anchor distT="0" distB="0" distL="114300" distR="114300" simplePos="0" relativeHeight="251661824" behindDoc="0" locked="0" layoutInCell="1" allowOverlap="1" wp14:anchorId="63DD1870" wp14:editId="33FF7E7E">
                <wp:simplePos x="0" y="0"/>
                <wp:positionH relativeFrom="column">
                  <wp:posOffset>1232535</wp:posOffset>
                </wp:positionH>
                <wp:positionV relativeFrom="paragraph">
                  <wp:posOffset>191135</wp:posOffset>
                </wp:positionV>
                <wp:extent cx="710565" cy="910590"/>
                <wp:effectExtent l="0" t="0" r="76835" b="105410"/>
                <wp:wrapNone/>
                <wp:docPr id="11" name="Freeform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10565" cy="910590"/>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A8D674" id="Freeform 11" o:spid="_x0000_s1026" style="position:absolute;margin-left:97.05pt;margin-top:15.05pt;width:55.95pt;height:71.7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" path="m,c6804,352425,13608,704850,163286,881743v149678,176893,734785,179614,734785,179614e" filled="f" strokecolor="black [3213]" strokeweight="1pt">
                <v:stroke dashstyle="3 1" endarrow="block" endarrowwidth="narrow" endarrowlength="short"/>
                <v:path arrowok="t" o:connecttype="custom" o:connectlocs="0,0;129194,756490;710565,910590" o:connectangles="0,0,0"/>
              </v:shape>
            </w:pict>
          </mc:Fallback>
        </mc:AlternateContent>
      </w:r>
      <w:r w:rsidR="00382541">
        <w:tab/>
        <w:t>T</w:t>
      </w:r>
      <w:r w:rsidR="00382541">
        <w:tab/>
        <w:t>vP</w:t>
      </w:r>
    </w:p>
    <w:p w14:paraId="5AC49DD6" w14:textId="77777777" w:rsidR="00382541" w:rsidRPr="00B86CE9" w:rsidRDefault="00382541" w:rsidP="00382541">
      <w:pPr>
        <w:keepNext/>
        <w:widowControl w:val="0"/>
        <w:tabs>
          <w:tab w:val="left" w:pos="2410"/>
        </w:tabs>
        <w:autoSpaceDE w:val="0"/>
        <w:autoSpaceDN w:val="0"/>
        <w:adjustRightInd w:val="0"/>
        <w:rPr>
          <w:rFonts w:ascii="ArborWin" w:hAnsi="ArborWin"/>
        </w:rPr>
      </w:pPr>
      <w:r>
        <w:rPr>
          <w:rFonts w:ascii="ArborWin" w:hAnsi="ArborWin"/>
        </w:rPr>
        <w:tab/>
      </w:r>
      <w:r w:rsidRPr="00B86CE9">
        <w:rPr>
          <w:rFonts w:ascii="ArborWin" w:hAnsi="ArborWin"/>
        </w:rPr>
        <w:t>2</w:t>
      </w:r>
    </w:p>
    <w:p w14:paraId="43E7F4BB" w14:textId="77777777" w:rsidR="00382541" w:rsidRDefault="00382541" w:rsidP="00382541">
      <w:pPr>
        <w:keepNext/>
        <w:widowControl w:val="0"/>
        <w:tabs>
          <w:tab w:val="left" w:pos="1985"/>
          <w:tab w:val="left" w:pos="2835"/>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34A4898B" w14:textId="77777777" w:rsidR="00382541" w:rsidRDefault="00382541" w:rsidP="00382541">
      <w:pPr>
        <w:widowControl w:val="0"/>
        <w:tabs>
          <w:tab w:val="left" w:pos="2552"/>
          <w:tab w:val="left" w:pos="3261"/>
          <w:tab w:val="left" w:pos="5103"/>
        </w:tabs>
        <w:autoSpaceDE w:val="0"/>
        <w:autoSpaceDN w:val="0"/>
        <w:adjustRightInd w:val="0"/>
      </w:pPr>
      <w:r>
        <w:tab/>
        <w:t>(v)</w:t>
      </w:r>
      <w:r>
        <w:tab/>
        <w:t>ApplP</w:t>
      </w:r>
    </w:p>
    <w:p w14:paraId="273D6AA5" w14:textId="77777777" w:rsidR="00382541" w:rsidRDefault="00382541" w:rsidP="00382541">
      <w:pPr>
        <w:widowControl w:val="0"/>
        <w:tabs>
          <w:tab w:val="left" w:pos="3261"/>
        </w:tabs>
        <w:autoSpaceDE w:val="0"/>
        <w:autoSpaceDN w:val="0"/>
        <w:adjustRightInd w:val="0"/>
        <w:rPr>
          <w:rFonts w:ascii="ArborWin" w:hAnsi="ArborWin"/>
        </w:rPr>
      </w:pPr>
      <w:r>
        <w:rPr>
          <w:rFonts w:ascii="ArborWin" w:hAnsi="ArborWin"/>
        </w:rPr>
        <w:tab/>
      </w:r>
      <w:r w:rsidRPr="00B86CE9">
        <w:rPr>
          <w:rFonts w:ascii="ArborWin" w:hAnsi="ArborWin"/>
        </w:rPr>
        <w:t>2</w:t>
      </w:r>
    </w:p>
    <w:p w14:paraId="7A310AEA" w14:textId="77777777" w:rsidR="00382541" w:rsidRPr="00B86CE9" w:rsidRDefault="00382541" w:rsidP="00382541">
      <w:pPr>
        <w:widowControl w:val="0"/>
        <w:tabs>
          <w:tab w:val="left" w:pos="3119"/>
          <w:tab w:val="left" w:pos="3686"/>
        </w:tabs>
        <w:autoSpaceDE w:val="0"/>
        <w:autoSpaceDN w:val="0"/>
        <w:adjustRightInd w:val="0"/>
        <w:rPr>
          <w:rFonts w:ascii="ArborWin" w:hAnsi="ArborWin"/>
        </w:rPr>
      </w:pPr>
      <w:r>
        <w:rPr>
          <w:rFonts w:ascii="ArborWin" w:hAnsi="ArborWin"/>
        </w:rPr>
        <w:tab/>
      </w:r>
      <w:r w:rsidRPr="00425C96">
        <w:rPr>
          <w:strike/>
        </w:rPr>
        <w:t>T</w:t>
      </w:r>
      <w:r>
        <w:rPr>
          <w:strike/>
        </w:rPr>
        <w:t>h</w:t>
      </w:r>
      <w:r>
        <w:tab/>
      </w:r>
      <w:r w:rsidRPr="00B86CE9">
        <w:rPr>
          <w:rFonts w:ascii="ArborWin" w:hAnsi="ArborWin"/>
        </w:rPr>
        <w:t>2</w:t>
      </w:r>
    </w:p>
    <w:p w14:paraId="467C9E15" w14:textId="77777777" w:rsidR="00382541" w:rsidRDefault="00AE585D" w:rsidP="00382541">
      <w:pPr>
        <w:widowControl w:val="0"/>
        <w:tabs>
          <w:tab w:val="left" w:pos="3544"/>
          <w:tab w:val="left" w:pos="4111"/>
          <w:tab w:val="left" w:pos="5103"/>
        </w:tabs>
        <w:autoSpaceDE w:val="0"/>
        <w:autoSpaceDN w:val="0"/>
        <w:adjustRightInd w:val="0"/>
      </w:pPr>
      <w:r>
        <w:rPr>
          <w:noProof/>
          <w:lang w:eastAsia="en-GB"/>
        </w:rPr>
        <mc:AlternateContent>
          <mc:Choice Requires="wps">
            <w:drawing>
              <wp:anchor distT="0" distB="0" distL="114300" distR="114300" simplePos="0" relativeHeight="251659776" behindDoc="0" locked="0" layoutInCell="1" allowOverlap="1" wp14:anchorId="6BA480A3" wp14:editId="20E7D764">
                <wp:simplePos x="0" y="0"/>
                <wp:positionH relativeFrom="column">
                  <wp:posOffset>2057400</wp:posOffset>
                </wp:positionH>
                <wp:positionV relativeFrom="paragraph">
                  <wp:posOffset>19050</wp:posOffset>
                </wp:positionV>
                <wp:extent cx="1264920" cy="859155"/>
                <wp:effectExtent l="50800" t="50800" r="30480" b="29845"/>
                <wp:wrapNone/>
                <wp:docPr id="12"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4920" cy="85915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44E4F" id="Freeform 28" o:spid="_x0000_s1026" style="position:absolute;margin-left:162pt;margin-top:1.5pt;width:99.6pt;height:67.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" path="m1208315,1121229v-383722,71664,-767443,143329,-968829,-43543c38100,890814,,,,e" filled="f" strokecolor="black [3213]" strokeweight="1pt">
                <v:stroke endarrow="block" endarrowwidth="narrow" endarrowlength="short"/>
                <v:path arrowok="t" o:connecttype="custom" o:connectlocs="1264920,804978;250705,773717;0,0" o:connectangles="0,0,0"/>
              </v:shape>
            </w:pict>
          </mc:Fallback>
        </mc:AlternateContent>
      </w:r>
      <w:r>
        <w:rPr>
          <w:noProof/>
          <w:lang w:eastAsia="en-GB"/>
        </w:rPr>
        <mc:AlternateContent>
          <mc:Choice Requires="wps">
            <w:drawing>
              <wp:anchor distT="0" distB="0" distL="114300" distR="114300" simplePos="0" relativeHeight="251660800" behindDoc="0" locked="0" layoutInCell="1" allowOverlap="1" wp14:anchorId="793ED9A3" wp14:editId="7B3038E6">
                <wp:simplePos x="0" y="0"/>
                <wp:positionH relativeFrom="column">
                  <wp:posOffset>2244725</wp:posOffset>
                </wp:positionH>
                <wp:positionV relativeFrom="paragraph">
                  <wp:posOffset>201930</wp:posOffset>
                </wp:positionV>
                <wp:extent cx="210185" cy="280035"/>
                <wp:effectExtent l="50800" t="50800" r="18415" b="24765"/>
                <wp:wrapNone/>
                <wp:docPr id="13" name="Freeform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3D3DFA8" id="Freeform 13" o:spid="_x0000_s1026" style="position:absolute;margin-left:176.75pt;margin-top:15.9pt;width:16.55pt;height:22.0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rsidR="00382541">
        <w:tab/>
        <w:t>R</w:t>
      </w:r>
      <w:r w:rsidR="00382541">
        <w:tab/>
      </w:r>
      <w:r w:rsidR="00382541" w:rsidRPr="00B86CE9">
        <w:rPr>
          <w:rFonts w:ascii="ArborWin" w:hAnsi="ArborWin"/>
        </w:rPr>
        <w:t>2</w:t>
      </w:r>
    </w:p>
    <w:p w14:paraId="35C954D6" w14:textId="77777777" w:rsidR="00382541" w:rsidRDefault="00382541" w:rsidP="00382541">
      <w:pPr>
        <w:widowControl w:val="0"/>
        <w:tabs>
          <w:tab w:val="left" w:pos="3828"/>
          <w:tab w:val="left" w:pos="4678"/>
        </w:tabs>
        <w:autoSpaceDE w:val="0"/>
        <w:autoSpaceDN w:val="0"/>
        <w:adjustRightInd w:val="0"/>
      </w:pPr>
      <w:r>
        <w:tab/>
        <w:t>Appl</w:t>
      </w:r>
      <w:r>
        <w:tab/>
        <w:t>VP</w:t>
      </w:r>
    </w:p>
    <w:p w14:paraId="07C85AFB" w14:textId="77777777" w:rsidR="00382541" w:rsidRDefault="00382541" w:rsidP="00382541">
      <w:pPr>
        <w:widowControl w:val="0"/>
        <w:tabs>
          <w:tab w:val="left" w:pos="4536"/>
        </w:tabs>
        <w:autoSpaceDE w:val="0"/>
        <w:autoSpaceDN w:val="0"/>
        <w:adjustRightInd w:val="0"/>
      </w:pPr>
      <w:r>
        <w:rPr>
          <w:rFonts w:ascii="ArborWin" w:hAnsi="ArborWin"/>
        </w:rPr>
        <w:tab/>
      </w:r>
      <w:r w:rsidRPr="00B86CE9">
        <w:rPr>
          <w:rFonts w:ascii="ArborWin" w:hAnsi="ArborWin"/>
        </w:rPr>
        <w:t>2</w:t>
      </w:r>
    </w:p>
    <w:p w14:paraId="2C56FC5E" w14:textId="77777777" w:rsidR="00382541" w:rsidRPr="00B86CE9" w:rsidRDefault="00382541" w:rsidP="00382541">
      <w:pPr>
        <w:widowControl w:val="0"/>
        <w:tabs>
          <w:tab w:val="left" w:pos="4395"/>
          <w:tab w:val="left" w:pos="5103"/>
        </w:tabs>
        <w:autoSpaceDE w:val="0"/>
        <w:autoSpaceDN w:val="0"/>
        <w:adjustRightInd w:val="0"/>
        <w:rPr>
          <w:rFonts w:ascii="ArborWin" w:hAnsi="ArborWin"/>
        </w:rPr>
      </w:pPr>
      <w:r>
        <w:tab/>
        <w:t>V</w:t>
      </w:r>
      <w:r>
        <w:tab/>
      </w:r>
      <w:r w:rsidRPr="00DE51B1">
        <w:rPr>
          <w:strike/>
        </w:rPr>
        <w:t>T</w:t>
      </w:r>
      <w:r>
        <w:rPr>
          <w:strike/>
        </w:rPr>
        <w:t>h</w:t>
      </w:r>
    </w:p>
    <w:p w14:paraId="201C69EF" w14:textId="77777777" w:rsidR="00382541" w:rsidRDefault="00382541" w:rsidP="00382541"/>
    <w:p w14:paraId="7D18A9BF" w14:textId="77777777" w:rsidR="00382541" w:rsidRDefault="00382541" w:rsidP="00382541"/>
    <w:p w14:paraId="3634FFDF" w14:textId="7D33E85A" w:rsidR="00DD1CE1" w:rsidRDefault="00315D8A" w:rsidP="00382541">
      <w:r>
        <w:t xml:space="preserve">Now consider what happens with A-bar </w:t>
      </w:r>
      <w:r w:rsidR="00AB2FF8">
        <w:t>movement</w:t>
      </w:r>
      <w:r>
        <w:t xml:space="preserve"> from these passive</w:t>
      </w:r>
      <w:r w:rsidR="009C2424">
        <w:t xml:space="preserve"> </w:t>
      </w:r>
      <w:r w:rsidR="003E34F5">
        <w:t>clauses</w:t>
      </w:r>
      <w:r>
        <w:t xml:space="preserve">. In the Recipient passive, Appl </w:t>
      </w:r>
      <w:r w:rsidR="009C2424">
        <w:t>assigns Case to</w:t>
      </w:r>
      <w:r>
        <w:t xml:space="preserve"> the Theme and T agrees with an</w:t>
      </w:r>
      <w:r w:rsidR="0065029D">
        <w:t>d</w:t>
      </w:r>
      <w:r>
        <w:t xml:space="preserve"> </w:t>
      </w:r>
      <w:r w:rsidR="00AD4DE2">
        <w:t>attracts</w:t>
      </w:r>
      <w:r>
        <w:t xml:space="preserve"> the Recipient. </w:t>
      </w:r>
      <w:r w:rsidR="00CF3285">
        <w:t>B</w:t>
      </w:r>
      <w:r>
        <w:t>ecause the Theme</w:t>
      </w:r>
      <w:r w:rsidR="00386747">
        <w:t xml:space="preserve"> </w:t>
      </w:r>
      <w:r w:rsidR="00893FC1">
        <w:t xml:space="preserve">also </w:t>
      </w:r>
      <w:r w:rsidR="00386747">
        <w:t xml:space="preserve">has </w:t>
      </w:r>
      <w:r w:rsidR="00CE1AAE">
        <w:t>a [uWh</w:t>
      </w:r>
      <w:r w:rsidR="00AD4DE2">
        <w:t>] feature</w:t>
      </w:r>
      <w:r>
        <w:t xml:space="preserve">, </w:t>
      </w:r>
      <w:r w:rsidR="00893FC1">
        <w:t xml:space="preserve">however, </w:t>
      </w:r>
      <w:r>
        <w:t xml:space="preserve">it </w:t>
      </w:r>
      <w:r w:rsidR="00AD4DE2">
        <w:t>moves</w:t>
      </w:r>
      <w:r>
        <w:t xml:space="preserve"> to the phase edge, i.e. the outer specAppl</w:t>
      </w:r>
      <w:r w:rsidR="00AD4DE2">
        <w:t>,</w:t>
      </w:r>
      <w:r w:rsidR="00CE1AAE">
        <w:t xml:space="preserve"> as in</w:t>
      </w:r>
      <w:r>
        <w:t xml:space="preserve"> </w:t>
      </w:r>
      <w:r w:rsidR="009D3A42">
        <w:fldChar w:fldCharType="begin"/>
      </w:r>
      <w:r>
        <w:instrText xml:space="preserve"> REF _Ref311272841 \h </w:instrText>
      </w:r>
      <w:r w:rsidR="009D3A42">
        <w:fldChar w:fldCharType="separate"/>
      </w:r>
      <w:r w:rsidR="00F5549A" w:rsidRPr="00477E73">
        <w:t>(</w:t>
      </w:r>
      <w:r w:rsidR="00F5549A">
        <w:rPr>
          <w:noProof/>
        </w:rPr>
        <w:t>32</w:t>
      </w:r>
      <w:r w:rsidR="009D3A42">
        <w:fldChar w:fldCharType="end"/>
      </w:r>
      <w:r w:rsidR="00226F98">
        <w:t xml:space="preserve">a). </w:t>
      </w:r>
      <w:r w:rsidR="00912C77">
        <w:t>When</w:t>
      </w:r>
      <w:r w:rsidR="00226F98">
        <w:t xml:space="preserve"> C</w:t>
      </w:r>
      <w:r w:rsidR="00912C77">
        <w:t xml:space="preserve"> is merged</w:t>
      </w:r>
      <w:r w:rsidR="00226F98">
        <w:t xml:space="preserve">, all but the outer specifier of the lower </w:t>
      </w:r>
      <w:r>
        <w:t>phase head Appl is transferred</w:t>
      </w:r>
      <w:r w:rsidR="00893FC1">
        <w:t xml:space="preserve"> to the interfaces</w:t>
      </w:r>
      <w:r>
        <w:t>, but the Theme</w:t>
      </w:r>
      <w:r w:rsidR="00912C77">
        <w:t>,</w:t>
      </w:r>
      <w:r w:rsidR="00D047EF">
        <w:t xml:space="preserve"> </w:t>
      </w:r>
      <w:r w:rsidR="00912C77">
        <w:t>as</w:t>
      </w:r>
      <w:r>
        <w:t xml:space="preserve"> </w:t>
      </w:r>
      <w:r w:rsidR="00D047EF">
        <w:t>the</w:t>
      </w:r>
      <w:r>
        <w:t xml:space="preserve"> </w:t>
      </w:r>
      <w:r w:rsidR="00906B4D">
        <w:t xml:space="preserve">outer </w:t>
      </w:r>
      <w:r>
        <w:t>edge</w:t>
      </w:r>
      <w:r w:rsidR="00D047EF">
        <w:t xml:space="preserve"> of ApplP</w:t>
      </w:r>
      <w:r w:rsidR="00912C77">
        <w:t>,</w:t>
      </w:r>
      <w:r w:rsidR="00D047EF">
        <w:t xml:space="preserve"> remains, and can move to the C-domain,</w:t>
      </w:r>
      <w:r w:rsidR="00CE1AAE">
        <w:t xml:space="preserve"> see</w:t>
      </w:r>
      <w:r>
        <w:t xml:space="preserve"> </w:t>
      </w:r>
      <w:r w:rsidR="009D3A42">
        <w:fldChar w:fldCharType="begin"/>
      </w:r>
      <w:r>
        <w:instrText xml:space="preserve"> REF _Ref311272841 \h </w:instrText>
      </w:r>
      <w:r w:rsidR="009D3A42">
        <w:fldChar w:fldCharType="separate"/>
      </w:r>
      <w:r w:rsidR="00F5549A" w:rsidRPr="00477E73">
        <w:t>(</w:t>
      </w:r>
      <w:r w:rsidR="00F5549A">
        <w:rPr>
          <w:noProof/>
        </w:rPr>
        <w:t>32</w:t>
      </w:r>
      <w:r w:rsidR="009D3A42">
        <w:fldChar w:fldCharType="end"/>
      </w:r>
      <w:r>
        <w:t>b).</w:t>
      </w:r>
    </w:p>
    <w:p w14:paraId="2A48CEAD" w14:textId="77777777" w:rsidR="00382541" w:rsidRDefault="00382541" w:rsidP="00382541">
      <w:pPr>
        <w:keepNext/>
        <w:rPr>
          <w:lang w:val="en-US"/>
        </w:rPr>
      </w:pPr>
    </w:p>
    <w:p w14:paraId="462D9352" w14:textId="3006EE9E" w:rsidR="00A93083" w:rsidRPr="00A93083" w:rsidRDefault="00382541" w:rsidP="00382541">
      <w:pPr>
        <w:keepNext/>
        <w:widowControl w:val="0"/>
        <w:tabs>
          <w:tab w:val="left" w:pos="1701"/>
        </w:tabs>
        <w:autoSpaceDE w:val="0"/>
        <w:autoSpaceDN w:val="0"/>
        <w:adjustRightInd w:val="0"/>
      </w:pPr>
      <w:bookmarkStart w:id="29" w:name="_Ref311272841"/>
      <w:r w:rsidRPr="00477E73">
        <w:t>(</w:t>
      </w:r>
      <w:r w:rsidR="009D3A42">
        <w:fldChar w:fldCharType="begin"/>
      </w:r>
      <w:r w:rsidR="00E33CA6">
        <w:instrText xml:space="preserve"> SEQ ( \* ARABIC </w:instrText>
      </w:r>
      <w:r w:rsidR="009D3A42">
        <w:fldChar w:fldCharType="separate"/>
      </w:r>
      <w:r w:rsidR="00F5549A">
        <w:rPr>
          <w:noProof/>
        </w:rPr>
        <w:t>32</w:t>
      </w:r>
      <w:r w:rsidR="009D3A42">
        <w:rPr>
          <w:noProof/>
        </w:rPr>
        <w:fldChar w:fldCharType="end"/>
      </w:r>
      <w:bookmarkEnd w:id="29"/>
      <w:r w:rsidRPr="00477E73">
        <w:t>)</w:t>
      </w:r>
      <w:r w:rsidR="00A93083">
        <w:t xml:space="preserve"> </w:t>
      </w:r>
      <w:r w:rsidR="00A93083">
        <w:rPr>
          <w:i/>
        </w:rPr>
        <w:t xml:space="preserve">R-passive with Th extraction </w:t>
      </w:r>
      <w:r w:rsidR="00A93083">
        <w:t>(‘</w:t>
      </w:r>
      <w:r w:rsidR="005A14F0">
        <w:t>W</w:t>
      </w:r>
      <w:r w:rsidR="00A93083">
        <w:t>hich book were the children given?’)</w:t>
      </w:r>
    </w:p>
    <w:p w14:paraId="5D798DC6" w14:textId="77777777" w:rsidR="00382541" w:rsidRDefault="00A93083" w:rsidP="00A93083">
      <w:pPr>
        <w:keepNext/>
        <w:widowControl w:val="0"/>
        <w:tabs>
          <w:tab w:val="left" w:pos="567"/>
          <w:tab w:val="left" w:pos="1701"/>
        </w:tabs>
        <w:autoSpaceDE w:val="0"/>
        <w:autoSpaceDN w:val="0"/>
        <w:adjustRightInd w:val="0"/>
      </w:pPr>
      <w:r>
        <w:tab/>
      </w:r>
      <w:r w:rsidR="00382541">
        <w:t>a.</w:t>
      </w:r>
      <w:r w:rsidR="00382541">
        <w:tab/>
        <w:t>TP</w:t>
      </w:r>
    </w:p>
    <w:p w14:paraId="1B40CEBB" w14:textId="77777777" w:rsidR="00382541" w:rsidRPr="00B86CE9" w:rsidRDefault="00382541" w:rsidP="00382541">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2047A1B2" w14:textId="77777777" w:rsidR="00382541" w:rsidRPr="001401F5" w:rsidRDefault="00AE585D" w:rsidP="00382541">
      <w:pPr>
        <w:keepNext/>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32128" behindDoc="0" locked="0" layoutInCell="1" allowOverlap="1" wp14:anchorId="0403C4F9" wp14:editId="324FB52C">
                <wp:simplePos x="0" y="0"/>
                <wp:positionH relativeFrom="column">
                  <wp:posOffset>1028700</wp:posOffset>
                </wp:positionH>
                <wp:positionV relativeFrom="paragraph">
                  <wp:posOffset>180975</wp:posOffset>
                </wp:positionV>
                <wp:extent cx="1169670" cy="1658470"/>
                <wp:effectExtent l="50800" t="50800" r="0" b="18415"/>
                <wp:wrapNone/>
                <wp:docPr id="14"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69670" cy="165847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E30B18" id="Freeform 28" o:spid="_x0000_s1026" style="position:absolute;margin-left:81pt;margin-top:14.25pt;width:92.1pt;height:130.6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" path="m1208315,1121229v-383722,71664,-767443,143329,-968829,-43543c38100,890814,,,,e" filled="f" strokecolor="black [3213]" strokeweight="1pt">
                <v:stroke endarrow="block" endarrowwidth="narrow" endarrowlength="short"/>
                <v:path arrowok="t" o:connecttype="custom" o:connectlocs="1169670,1553890;231827,1493545;0,0" o:connectangles="0,0,0"/>
              </v:shape>
            </w:pict>
          </mc:Fallback>
        </mc:AlternateContent>
      </w:r>
      <w:r w:rsidR="00382541">
        <w:tab/>
        <w:t>R</w:t>
      </w:r>
      <w:r w:rsidR="00382541">
        <w:tab/>
      </w:r>
      <w:r w:rsidR="00382541" w:rsidRPr="00B86CE9">
        <w:rPr>
          <w:rFonts w:ascii="ArborWin" w:hAnsi="ArborWin"/>
        </w:rPr>
        <w:t>2</w:t>
      </w:r>
    </w:p>
    <w:p w14:paraId="7712E142" w14:textId="77777777" w:rsidR="00382541" w:rsidRDefault="00382541" w:rsidP="00382541">
      <w:pPr>
        <w:keepNext/>
        <w:widowControl w:val="0"/>
        <w:tabs>
          <w:tab w:val="left" w:pos="1843"/>
          <w:tab w:val="left" w:pos="2552"/>
        </w:tabs>
        <w:autoSpaceDE w:val="0"/>
        <w:autoSpaceDN w:val="0"/>
        <w:adjustRightInd w:val="0"/>
      </w:pPr>
      <w:r>
        <w:tab/>
        <w:t>T</w:t>
      </w:r>
      <w:r>
        <w:tab/>
        <w:t>vP</w:t>
      </w:r>
    </w:p>
    <w:p w14:paraId="2A5898A4" w14:textId="77777777" w:rsidR="00382541" w:rsidRPr="00B86CE9" w:rsidRDefault="00AE585D" w:rsidP="00382541">
      <w:pPr>
        <w:keepNext/>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33152" behindDoc="0" locked="0" layoutInCell="1" allowOverlap="1" wp14:anchorId="115A35D0" wp14:editId="6ACE682E">
                <wp:simplePos x="0" y="0"/>
                <wp:positionH relativeFrom="column">
                  <wp:posOffset>1224280</wp:posOffset>
                </wp:positionH>
                <wp:positionV relativeFrom="paragraph">
                  <wp:posOffset>-635</wp:posOffset>
                </wp:positionV>
                <wp:extent cx="947420" cy="1235703"/>
                <wp:effectExtent l="0" t="0" r="43180" b="111125"/>
                <wp:wrapNone/>
                <wp:docPr id="15" name="Freeform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7420" cy="1235703"/>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F8A88" id="Freeform 15" o:spid="_x0000_s1026" style="position:absolute;margin-left:96.4pt;margin-top:-.05pt;width:74.6pt;height:97.3pt;z-index:251633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" path="m,c6804,352425,13608,704850,163286,881743v149678,176893,734785,179614,734785,179614e" filled="f" strokecolor="black [3213]" strokeweight="1pt">
                <v:stroke dashstyle="3 1" endarrow="block" endarrowwidth="narrow" endarrowlength="short"/>
                <v:path arrowok="t" o:connecttype="custom" o:connectlocs="0,0;172259,1026584;947420,1235703" o:connectangles="0,0,0"/>
              </v:shape>
            </w:pict>
          </mc:Fallback>
        </mc:AlternateContent>
      </w:r>
      <w:r w:rsidR="00382541">
        <w:rPr>
          <w:rFonts w:ascii="ArborWin" w:hAnsi="ArborWin"/>
        </w:rPr>
        <w:tab/>
      </w:r>
      <w:r w:rsidR="00382541" w:rsidRPr="00B86CE9">
        <w:rPr>
          <w:rFonts w:ascii="ArborWin" w:hAnsi="ArborWin"/>
        </w:rPr>
        <w:t>2</w:t>
      </w:r>
    </w:p>
    <w:p w14:paraId="23E48234" w14:textId="77777777" w:rsidR="00382541" w:rsidRDefault="00382541" w:rsidP="00382541">
      <w:pPr>
        <w:keepNext/>
        <w:widowControl w:val="0"/>
        <w:tabs>
          <w:tab w:val="left" w:pos="1985"/>
          <w:tab w:val="left" w:pos="2694"/>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1063C854" w14:textId="77777777" w:rsidR="00382541" w:rsidRDefault="00382541" w:rsidP="00382541">
      <w:pPr>
        <w:keepNext/>
        <w:widowControl w:val="0"/>
        <w:tabs>
          <w:tab w:val="left" w:pos="2552"/>
          <w:tab w:val="left" w:pos="3119"/>
          <w:tab w:val="left" w:pos="5103"/>
        </w:tabs>
        <w:autoSpaceDE w:val="0"/>
        <w:autoSpaceDN w:val="0"/>
        <w:adjustRightInd w:val="0"/>
      </w:pPr>
      <w:r>
        <w:tab/>
        <w:t xml:space="preserve"> v</w:t>
      </w:r>
      <w:r>
        <w:tab/>
        <w:t>ApplP</w:t>
      </w:r>
    </w:p>
    <w:p w14:paraId="5F090446" w14:textId="77777777" w:rsidR="00382541" w:rsidRDefault="00382541" w:rsidP="00382541">
      <w:pPr>
        <w:keepNext/>
        <w:widowControl w:val="0"/>
        <w:tabs>
          <w:tab w:val="left" w:pos="3119"/>
          <w:tab w:val="left" w:pos="5103"/>
        </w:tabs>
        <w:autoSpaceDE w:val="0"/>
        <w:autoSpaceDN w:val="0"/>
        <w:adjustRightInd w:val="0"/>
      </w:pPr>
      <w:r>
        <w:tab/>
      </w:r>
      <w:r w:rsidRPr="00B86CE9">
        <w:rPr>
          <w:rFonts w:ascii="ArborWin" w:hAnsi="ArborWin"/>
        </w:rPr>
        <w:t>2</w:t>
      </w:r>
    </w:p>
    <w:p w14:paraId="77F5CF63" w14:textId="77777777" w:rsidR="00382541" w:rsidRDefault="00382541" w:rsidP="00382541">
      <w:pPr>
        <w:keepNext/>
        <w:widowControl w:val="0"/>
        <w:tabs>
          <w:tab w:val="left" w:pos="2977"/>
          <w:tab w:val="left" w:pos="3828"/>
        </w:tabs>
        <w:autoSpaceDE w:val="0"/>
        <w:autoSpaceDN w:val="0"/>
        <w:adjustRightInd w:val="0"/>
      </w:pPr>
      <w:r>
        <w:tab/>
        <w:t>Th</w:t>
      </w:r>
      <w:r w:rsidRPr="00DE51B1">
        <w:rPr>
          <w:vertAlign w:val="subscript"/>
        </w:rPr>
        <w:t>wh</w:t>
      </w:r>
      <w:r>
        <w:tab/>
        <w:t>ApplP</w:t>
      </w:r>
    </w:p>
    <w:p w14:paraId="2C2200A0" w14:textId="77777777" w:rsidR="00382541" w:rsidRPr="00B86CE9" w:rsidRDefault="00AE585D" w:rsidP="00382541">
      <w:pPr>
        <w:keepNext/>
        <w:widowControl w:val="0"/>
        <w:tabs>
          <w:tab w:val="left" w:pos="3686"/>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29056" behindDoc="0" locked="0" layoutInCell="1" allowOverlap="1" wp14:anchorId="421B2526" wp14:editId="266CF873">
                <wp:simplePos x="0" y="0"/>
                <wp:positionH relativeFrom="column">
                  <wp:posOffset>1943100</wp:posOffset>
                </wp:positionH>
                <wp:positionV relativeFrom="paragraph">
                  <wp:posOffset>12065</wp:posOffset>
                </wp:positionV>
                <wp:extent cx="1371600" cy="1175385"/>
                <wp:effectExtent l="50800" t="50800" r="0" b="18415"/>
                <wp:wrapNone/>
                <wp:docPr id="16"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117538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BAA8B" id="Freeform 28" o:spid="_x0000_s1026" style="position:absolute;margin-left:153pt;margin-top:.95pt;width:108pt;height:92.55pt;z-index:25162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" path="m1208315,1121229v-383722,71664,-767443,143329,-968829,-43543c38100,890814,,,,e" filled="f" strokecolor="black [3213]" strokeweight="1pt">
                <v:stroke endarrow="block" endarrowwidth="narrow" endarrowlength="short"/>
                <v:path arrowok="t" o:connecttype="custom" o:connectlocs="1371600,1101267;271849,1058500;0,0" o:connectangles="0,0,0"/>
              </v:shape>
            </w:pict>
          </mc:Fallback>
        </mc:AlternateContent>
      </w:r>
      <w:r w:rsidR="00382541">
        <w:rPr>
          <w:rFonts w:ascii="ArborWin" w:hAnsi="ArborWin"/>
        </w:rPr>
        <w:tab/>
      </w:r>
      <w:r w:rsidR="00382541" w:rsidRPr="00B86CE9">
        <w:rPr>
          <w:rFonts w:ascii="ArborWin" w:hAnsi="ArborWin"/>
        </w:rPr>
        <w:t>2</w:t>
      </w:r>
    </w:p>
    <w:p w14:paraId="2F7ED71D" w14:textId="77777777" w:rsidR="00382541" w:rsidRDefault="00382541" w:rsidP="00382541">
      <w:pPr>
        <w:keepNext/>
        <w:widowControl w:val="0"/>
        <w:tabs>
          <w:tab w:val="left" w:pos="3544"/>
          <w:tab w:val="left" w:pos="4111"/>
          <w:tab w:val="left" w:pos="5103"/>
        </w:tabs>
        <w:autoSpaceDE w:val="0"/>
        <w:autoSpaceDN w:val="0"/>
        <w:adjustRightInd w:val="0"/>
      </w:pPr>
      <w:r>
        <w:tab/>
        <w:t>R</w:t>
      </w:r>
      <w:r>
        <w:tab/>
      </w:r>
      <w:r w:rsidRPr="00B86CE9">
        <w:rPr>
          <w:rFonts w:ascii="ArborWin" w:hAnsi="ArborWin"/>
        </w:rPr>
        <w:t>2</w:t>
      </w:r>
    </w:p>
    <w:p w14:paraId="300F36F9" w14:textId="77777777" w:rsidR="00382541" w:rsidRDefault="00382541" w:rsidP="00382541">
      <w:pPr>
        <w:keepNext/>
        <w:widowControl w:val="0"/>
        <w:tabs>
          <w:tab w:val="left" w:pos="3828"/>
          <w:tab w:val="left" w:pos="4678"/>
        </w:tabs>
        <w:autoSpaceDE w:val="0"/>
        <w:autoSpaceDN w:val="0"/>
        <w:adjustRightInd w:val="0"/>
      </w:pPr>
      <w:r>
        <w:tab/>
        <w:t>Appl</w:t>
      </w:r>
      <w:r>
        <w:tab/>
        <w:t>VP</w:t>
      </w:r>
    </w:p>
    <w:p w14:paraId="52BCB437" w14:textId="77777777" w:rsidR="00382541" w:rsidRDefault="00AE585D" w:rsidP="00382541">
      <w:pPr>
        <w:keepNext/>
        <w:widowControl w:val="0"/>
        <w:tabs>
          <w:tab w:val="left" w:pos="4536"/>
        </w:tabs>
        <w:autoSpaceDE w:val="0"/>
        <w:autoSpaceDN w:val="0"/>
        <w:adjustRightInd w:val="0"/>
      </w:pPr>
      <w:r>
        <w:rPr>
          <w:rFonts w:ascii="ArborWin" w:hAnsi="ArborWin"/>
          <w:noProof/>
          <w:lang w:eastAsia="en-GB"/>
        </w:rPr>
        <mc:AlternateContent>
          <mc:Choice Requires="wps">
            <w:drawing>
              <wp:anchor distT="0" distB="0" distL="114300" distR="114300" simplePos="0" relativeHeight="251630080" behindDoc="0" locked="0" layoutInCell="1" allowOverlap="1" wp14:anchorId="3D841EDB" wp14:editId="732D8736">
                <wp:simplePos x="0" y="0"/>
                <wp:positionH relativeFrom="column">
                  <wp:posOffset>2514600</wp:posOffset>
                </wp:positionH>
                <wp:positionV relativeFrom="paragraph">
                  <wp:posOffset>20320</wp:posOffset>
                </wp:positionV>
                <wp:extent cx="734695" cy="457200"/>
                <wp:effectExtent l="0" t="0" r="103505" b="25400"/>
                <wp:wrapNone/>
                <wp:docPr id="17" name="Freeform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4695" cy="45720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6AE" id="Freeform 17" o:spid="_x0000_s1026" style="position:absolute;margin-left:198pt;margin-top:1.6pt;width:57.85pt;height:36pt;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" path="m,c42636,176893,85272,353787,206829,413658v121557,59871,522514,-54429,522514,-54429e" filled="f" strokecolor="black [3213]" strokeweight="1pt">
                <v:stroke dashstyle="3 1" endarrow="block" endarrowwidth="narrow" endarrowlength="short"/>
                <v:path arrowok="t" o:connecttype="custom" o:connectlocs="0,0;208347,438797;734695,381060" o:connectangles="0,0,0"/>
              </v:shape>
            </w:pict>
          </mc:Fallback>
        </mc:AlternateContent>
      </w:r>
      <w:r w:rsidR="00382541">
        <w:rPr>
          <w:rFonts w:ascii="ArborWin" w:hAnsi="ArborWin"/>
        </w:rPr>
        <w:tab/>
      </w:r>
      <w:r w:rsidR="00382541" w:rsidRPr="00B86CE9">
        <w:rPr>
          <w:rFonts w:ascii="ArborWin" w:hAnsi="ArborWin"/>
        </w:rPr>
        <w:t>2</w:t>
      </w:r>
    </w:p>
    <w:p w14:paraId="2C5A7FF1" w14:textId="77777777" w:rsidR="00382541" w:rsidRPr="00B86CE9" w:rsidRDefault="00382541" w:rsidP="00382541">
      <w:pPr>
        <w:keepNext/>
        <w:widowControl w:val="0"/>
        <w:tabs>
          <w:tab w:val="left" w:pos="4395"/>
          <w:tab w:val="left" w:pos="5103"/>
        </w:tabs>
        <w:autoSpaceDE w:val="0"/>
        <w:autoSpaceDN w:val="0"/>
        <w:adjustRightInd w:val="0"/>
        <w:rPr>
          <w:rFonts w:ascii="ArborWin" w:hAnsi="ArborWin"/>
        </w:rPr>
      </w:pPr>
      <w:r>
        <w:tab/>
        <w:t>V</w:t>
      </w:r>
      <w:r>
        <w:tab/>
      </w:r>
      <w:r w:rsidRPr="00DE51B1">
        <w:rPr>
          <w:strike/>
        </w:rPr>
        <w:t>T</w:t>
      </w:r>
      <w:r>
        <w:rPr>
          <w:strike/>
        </w:rPr>
        <w:t>h</w:t>
      </w:r>
      <w:r w:rsidRPr="00DE51B1">
        <w:rPr>
          <w:strike/>
          <w:vertAlign w:val="subscript"/>
        </w:rPr>
        <w:t>wh</w:t>
      </w:r>
    </w:p>
    <w:p w14:paraId="26EB11DA" w14:textId="7E7CED36" w:rsidR="00382541" w:rsidRDefault="00382541" w:rsidP="00382541"/>
    <w:p w14:paraId="23188EBF" w14:textId="77777777" w:rsidR="00382541" w:rsidRDefault="00382541" w:rsidP="00382541"/>
    <w:p w14:paraId="0028F1DC" w14:textId="77777777" w:rsidR="00382541" w:rsidRDefault="00382541" w:rsidP="00382541">
      <w:pPr>
        <w:keepNext/>
        <w:widowControl w:val="0"/>
        <w:tabs>
          <w:tab w:val="left" w:pos="851"/>
        </w:tabs>
        <w:autoSpaceDE w:val="0"/>
        <w:autoSpaceDN w:val="0"/>
        <w:adjustRightInd w:val="0"/>
      </w:pPr>
      <w:r>
        <w:lastRenderedPageBreak/>
        <w:t>b.</w:t>
      </w:r>
      <w:r>
        <w:tab/>
        <w:t>CP</w:t>
      </w:r>
    </w:p>
    <w:p w14:paraId="3DD32870" w14:textId="77777777" w:rsidR="00382541" w:rsidRPr="00B86CE9" w:rsidRDefault="00382541" w:rsidP="00382541">
      <w:pPr>
        <w:keepNext/>
        <w:widowControl w:val="0"/>
        <w:autoSpaceDE w:val="0"/>
        <w:autoSpaceDN w:val="0"/>
        <w:adjustRightInd w:val="0"/>
        <w:rPr>
          <w:rFonts w:ascii="ArborWin" w:hAnsi="ArborWin"/>
        </w:rPr>
      </w:pPr>
      <w:r>
        <w:rPr>
          <w:rFonts w:ascii="ArborWin" w:hAnsi="ArborWin"/>
        </w:rPr>
        <w:tab/>
      </w:r>
      <w:r w:rsidRPr="00B86CE9">
        <w:rPr>
          <w:rFonts w:ascii="ArborWin" w:hAnsi="ArborWin"/>
        </w:rPr>
        <w:t>2</w:t>
      </w:r>
    </w:p>
    <w:p w14:paraId="68C32E46" w14:textId="77777777" w:rsidR="00382541" w:rsidRPr="003C3B99" w:rsidRDefault="00AE585D" w:rsidP="00382541">
      <w:pPr>
        <w:keepNext/>
        <w:widowControl w:val="0"/>
        <w:tabs>
          <w:tab w:val="left" w:pos="426"/>
          <w:tab w:val="left" w:pos="1134"/>
          <w:tab w:val="left" w:pos="3261"/>
        </w:tabs>
        <w:autoSpaceDE w:val="0"/>
        <w:autoSpaceDN w:val="0"/>
        <w:adjustRightInd w:val="0"/>
      </w:pPr>
      <w:r>
        <w:rPr>
          <w:noProof/>
          <w:lang w:eastAsia="en-GB"/>
        </w:rPr>
        <mc:AlternateContent>
          <mc:Choice Requires="wps">
            <w:drawing>
              <wp:anchor distT="0" distB="0" distL="114300" distR="114300" simplePos="0" relativeHeight="251636224" behindDoc="0" locked="0" layoutInCell="1" allowOverlap="1" wp14:anchorId="7AFC8777" wp14:editId="7AFD7514">
                <wp:simplePos x="0" y="0"/>
                <wp:positionH relativeFrom="column">
                  <wp:posOffset>457200</wp:posOffset>
                </wp:positionH>
                <wp:positionV relativeFrom="paragraph">
                  <wp:posOffset>160655</wp:posOffset>
                </wp:positionV>
                <wp:extent cx="1502410" cy="1848485"/>
                <wp:effectExtent l="50800" t="50800" r="0" b="31115"/>
                <wp:wrapNone/>
                <wp:docPr id="1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2410" cy="184848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CAA43" id="Freeform 28" o:spid="_x0000_s1026" style="position:absolute;margin-left:36pt;margin-top:12.65pt;width:118.3pt;height:145.55pt;z-index:251636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" path="m1208315,1121229v-383722,71664,-767443,143329,-968829,-43543c38100,890814,,,,e" filled="f" strokecolor="black [3213]" strokeweight="1pt">
                <v:stroke endarrow="block" endarrowwidth="narrow" endarrowlength="short"/>
                <v:path arrowok="t" o:connecttype="custom" o:connectlocs="1502410,1731923;297775,1664664;0,0" o:connectangles="0,0,0"/>
              </v:shape>
            </w:pict>
          </mc:Fallback>
        </mc:AlternateContent>
      </w:r>
      <w:r w:rsidR="00382541">
        <w:rPr>
          <w:rFonts w:ascii="ArborWin" w:hAnsi="ArborWin"/>
        </w:rPr>
        <w:tab/>
      </w:r>
      <w:r w:rsidR="00382541">
        <w:t>Th</w:t>
      </w:r>
      <w:r w:rsidR="00382541" w:rsidRPr="00DE51B1">
        <w:rPr>
          <w:vertAlign w:val="subscript"/>
        </w:rPr>
        <w:t>wh</w:t>
      </w:r>
      <w:r w:rsidR="00382541">
        <w:tab/>
      </w:r>
      <w:r w:rsidR="00382541" w:rsidRPr="00B86CE9">
        <w:rPr>
          <w:rFonts w:ascii="ArborWin" w:hAnsi="ArborWin"/>
        </w:rPr>
        <w:t>2</w:t>
      </w:r>
      <w:r w:rsidR="00382541">
        <w:rPr>
          <w:rFonts w:ascii="ArborWin" w:hAnsi="ArborWin"/>
        </w:rPr>
        <w:tab/>
      </w:r>
    </w:p>
    <w:p w14:paraId="22D316A3" w14:textId="7270BF1F" w:rsidR="00382541" w:rsidRDefault="00382541" w:rsidP="00382541">
      <w:pPr>
        <w:keepNext/>
        <w:widowControl w:val="0"/>
        <w:tabs>
          <w:tab w:val="left" w:pos="1134"/>
          <w:tab w:val="left" w:pos="1701"/>
        </w:tabs>
        <w:autoSpaceDE w:val="0"/>
        <w:autoSpaceDN w:val="0"/>
        <w:adjustRightInd w:val="0"/>
      </w:pPr>
      <w:r>
        <w:tab/>
        <w:t>C</w:t>
      </w:r>
      <w:r>
        <w:tab/>
        <w:t>TP</w:t>
      </w:r>
    </w:p>
    <w:p w14:paraId="17183193" w14:textId="6A60F67B" w:rsidR="00382541" w:rsidRPr="00B86CE9" w:rsidRDefault="005A14F0" w:rsidP="00382541">
      <w:pPr>
        <w:keepNext/>
        <w:widowControl w:val="0"/>
        <w:tabs>
          <w:tab w:val="left" w:pos="156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38272" behindDoc="0" locked="0" layoutInCell="1" allowOverlap="1" wp14:anchorId="40926313" wp14:editId="6C30527A">
                <wp:simplePos x="0" y="0"/>
                <wp:positionH relativeFrom="column">
                  <wp:posOffset>766445</wp:posOffset>
                </wp:positionH>
                <wp:positionV relativeFrom="paragraph">
                  <wp:posOffset>3810</wp:posOffset>
                </wp:positionV>
                <wp:extent cx="1086485" cy="1449755"/>
                <wp:effectExtent l="0" t="0" r="107315" b="99695"/>
                <wp:wrapNone/>
                <wp:docPr id="19" name="Freeform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86485" cy="144975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4C04A3" id="Freeform 19" o:spid="_x0000_s1026" style="position:absolute;margin-left:60.35pt;margin-top:.3pt;width:85.55pt;height:114.15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" path="m,c6804,352425,13608,704850,163286,881743v149678,176893,734785,179614,734785,179614e" filled="f" strokecolor="black [3213]" strokeweight="1pt">
                <v:stroke dashstyle="3 1" endarrow="block" endarrowwidth="narrow" endarrowlength="short"/>
                <v:path arrowok="t" o:connecttype="custom" o:connectlocs="0,0;197543,1204412;1086485,1449755" o:connectangles="0,0,0"/>
              </v:shape>
            </w:pict>
          </mc:Fallback>
        </mc:AlternateContent>
      </w:r>
      <w:r w:rsidR="00382541">
        <w:rPr>
          <w:rFonts w:ascii="ArborWin" w:hAnsi="ArborWin"/>
        </w:rPr>
        <w:tab/>
      </w:r>
      <w:r w:rsidR="00382541" w:rsidRPr="00B86CE9">
        <w:rPr>
          <w:rFonts w:ascii="ArborWin" w:hAnsi="ArborWin"/>
        </w:rPr>
        <w:t>2</w:t>
      </w:r>
    </w:p>
    <w:p w14:paraId="16329D63" w14:textId="77777777" w:rsidR="00382541" w:rsidRPr="001401F5" w:rsidRDefault="00382541" w:rsidP="00382541">
      <w:pPr>
        <w:keepNext/>
        <w:widowControl w:val="0"/>
        <w:tabs>
          <w:tab w:val="left" w:pos="1560"/>
          <w:tab w:val="left" w:pos="1985"/>
          <w:tab w:val="left" w:pos="3828"/>
        </w:tabs>
        <w:autoSpaceDE w:val="0"/>
        <w:autoSpaceDN w:val="0"/>
        <w:adjustRightInd w:val="0"/>
      </w:pPr>
      <w:r>
        <w:tab/>
        <w:t>R</w:t>
      </w:r>
      <w:r>
        <w:tab/>
      </w:r>
      <w:r w:rsidRPr="00B86CE9">
        <w:rPr>
          <w:rFonts w:ascii="ArborWin" w:hAnsi="ArborWin"/>
        </w:rPr>
        <w:t>2</w:t>
      </w:r>
    </w:p>
    <w:p w14:paraId="2ECC8F4C" w14:textId="77777777" w:rsidR="00382541" w:rsidRDefault="00382541" w:rsidP="00382541">
      <w:pPr>
        <w:keepNext/>
        <w:widowControl w:val="0"/>
        <w:tabs>
          <w:tab w:val="left" w:pos="1843"/>
          <w:tab w:val="left" w:pos="2552"/>
        </w:tabs>
        <w:autoSpaceDE w:val="0"/>
        <w:autoSpaceDN w:val="0"/>
        <w:adjustRightInd w:val="0"/>
      </w:pPr>
      <w:r>
        <w:tab/>
        <w:t>T</w:t>
      </w:r>
      <w:r>
        <w:tab/>
        <w:t>vP</w:t>
      </w:r>
    </w:p>
    <w:p w14:paraId="78A21027" w14:textId="77777777" w:rsidR="00382541" w:rsidRPr="00B86CE9" w:rsidRDefault="00382541" w:rsidP="00382541">
      <w:pPr>
        <w:widowControl w:val="0"/>
        <w:tabs>
          <w:tab w:val="left" w:pos="2410"/>
        </w:tabs>
        <w:autoSpaceDE w:val="0"/>
        <w:autoSpaceDN w:val="0"/>
        <w:adjustRightInd w:val="0"/>
        <w:rPr>
          <w:rFonts w:ascii="ArborWin" w:hAnsi="ArborWin"/>
        </w:rPr>
      </w:pPr>
      <w:r>
        <w:rPr>
          <w:rFonts w:ascii="ArborWin" w:hAnsi="ArborWin"/>
        </w:rPr>
        <w:tab/>
      </w:r>
      <w:r w:rsidRPr="00B86CE9">
        <w:rPr>
          <w:rFonts w:ascii="ArborWin" w:hAnsi="ArborWin"/>
        </w:rPr>
        <w:t>2</w:t>
      </w:r>
    </w:p>
    <w:p w14:paraId="7C52952F" w14:textId="77777777" w:rsidR="00382541" w:rsidRDefault="00382541" w:rsidP="00382541">
      <w:pPr>
        <w:widowControl w:val="0"/>
        <w:tabs>
          <w:tab w:val="left" w:pos="1985"/>
          <w:tab w:val="left" w:pos="2694"/>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0732375F" w14:textId="77777777" w:rsidR="00382541" w:rsidRDefault="00382541" w:rsidP="00382541">
      <w:pPr>
        <w:widowControl w:val="0"/>
        <w:tabs>
          <w:tab w:val="left" w:pos="2552"/>
          <w:tab w:val="left" w:pos="3119"/>
          <w:tab w:val="left" w:pos="5103"/>
        </w:tabs>
        <w:autoSpaceDE w:val="0"/>
        <w:autoSpaceDN w:val="0"/>
        <w:adjustRightInd w:val="0"/>
      </w:pPr>
      <w:r>
        <w:tab/>
        <w:t>(v)</w:t>
      </w:r>
      <w:r>
        <w:tab/>
        <w:t>ApplP</w:t>
      </w:r>
    </w:p>
    <w:p w14:paraId="2C82DE67" w14:textId="77777777" w:rsidR="00382541" w:rsidRDefault="00AE585D" w:rsidP="00382541">
      <w:pPr>
        <w:widowControl w:val="0"/>
        <w:tabs>
          <w:tab w:val="left" w:pos="3261"/>
          <w:tab w:val="left" w:pos="5103"/>
        </w:tabs>
        <w:autoSpaceDE w:val="0"/>
        <w:autoSpaceDN w:val="0"/>
        <w:adjustRightInd w:val="0"/>
      </w:pPr>
      <w:r>
        <w:rPr>
          <w:noProof/>
          <w:lang w:eastAsia="en-GB"/>
        </w:rPr>
        <mc:AlternateContent>
          <mc:Choice Requires="wps">
            <w:drawing>
              <wp:anchor distT="0" distB="0" distL="114300" distR="114300" simplePos="0" relativeHeight="251635200" behindDoc="0" locked="0" layoutInCell="1" allowOverlap="1" wp14:anchorId="65306823" wp14:editId="0D17EBB9">
                <wp:simplePos x="0" y="0"/>
                <wp:positionH relativeFrom="column">
                  <wp:posOffset>2057400</wp:posOffset>
                </wp:positionH>
                <wp:positionV relativeFrom="paragraph">
                  <wp:posOffset>83185</wp:posOffset>
                </wp:positionV>
                <wp:extent cx="1143000" cy="571500"/>
                <wp:effectExtent l="0" t="0" r="25400" b="38100"/>
                <wp:wrapNone/>
                <wp:docPr id="20" name="Freeform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571500"/>
                        </a:xfrm>
                        <a:custGeom>
                          <a:avLst/>
                          <a:gdLst>
                            <a:gd name="connsiteX0" fmla="*/ 0 w 1756881"/>
                            <a:gd name="connsiteY0" fmla="*/ 996594 h 996594"/>
                            <a:gd name="connsiteX1" fmla="*/ 678094 w 1756881"/>
                            <a:gd name="connsiteY1" fmla="*/ 184935 h 996594"/>
                            <a:gd name="connsiteX2" fmla="*/ 1756881 w 1756881"/>
                            <a:gd name="connsiteY2" fmla="*/ 0 h 996594"/>
                          </a:gdLst>
                          <a:ahLst/>
                          <a:cxnLst>
                            <a:cxn ang="0">
                              <a:pos x="connsiteX0" y="connsiteY0"/>
                            </a:cxn>
                            <a:cxn ang="0">
                              <a:pos x="connsiteX1" y="connsiteY1"/>
                            </a:cxn>
                            <a:cxn ang="0">
                              <a:pos x="connsiteX2" y="connsiteY2"/>
                            </a:cxn>
                          </a:cxnLst>
                          <a:rect l="l" t="t" r="r" b="b"/>
                          <a:pathLst>
                            <a:path w="1756881" h="996594">
                              <a:moveTo>
                                <a:pt x="0" y="996594"/>
                              </a:moveTo>
                              <a:cubicBezTo>
                                <a:pt x="192640" y="673814"/>
                                <a:pt x="385281" y="351034"/>
                                <a:pt x="678094" y="184935"/>
                              </a:cubicBezTo>
                              <a:cubicBezTo>
                                <a:pt x="970908" y="18836"/>
                                <a:pt x="1756881" y="0"/>
                                <a:pt x="1756881" y="0"/>
                              </a:cubicBezTo>
                            </a:path>
                          </a:pathLst>
                        </a:cu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611F98" id="Freeform 20" o:spid="_x0000_s1026" style="position:absolute;margin-left:162pt;margin-top:6.55pt;width:90pt;height:4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6881,9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" path="m,996594c192640,673814,385281,351034,678094,184935,970908,18836,1756881,,1756881,e" filled="f" strokecolor="black [3213]" strokeweight="1pt">
                <v:path arrowok="t" o:connecttype="custom" o:connectlocs="0,571500;441158,106052;1143000,0" o:connectangles="0,0,0"/>
              </v:shape>
            </w:pict>
          </mc:Fallback>
        </mc:AlternateContent>
      </w:r>
      <w:r w:rsidR="00382541">
        <w:tab/>
      </w:r>
      <w:r w:rsidR="00382541" w:rsidRPr="00B86CE9">
        <w:rPr>
          <w:rFonts w:ascii="ArborWin" w:hAnsi="ArborWin"/>
        </w:rPr>
        <w:t>2</w:t>
      </w:r>
    </w:p>
    <w:p w14:paraId="339AD34F" w14:textId="77777777" w:rsidR="00382541" w:rsidRDefault="00382541" w:rsidP="00382541">
      <w:pPr>
        <w:widowControl w:val="0"/>
        <w:tabs>
          <w:tab w:val="left" w:pos="2977"/>
          <w:tab w:val="left" w:pos="3828"/>
        </w:tabs>
        <w:autoSpaceDE w:val="0"/>
        <w:autoSpaceDN w:val="0"/>
        <w:adjustRightInd w:val="0"/>
      </w:pPr>
      <w:r>
        <w:tab/>
      </w:r>
      <w:r w:rsidRPr="00DE51B1">
        <w:rPr>
          <w:strike/>
        </w:rPr>
        <w:t>T</w:t>
      </w:r>
      <w:r>
        <w:rPr>
          <w:strike/>
        </w:rPr>
        <w:t>h</w:t>
      </w:r>
      <w:r w:rsidRPr="00DE51B1">
        <w:rPr>
          <w:strike/>
          <w:vertAlign w:val="subscript"/>
        </w:rPr>
        <w:t>wh</w:t>
      </w:r>
      <w:r>
        <w:tab/>
        <w:t>ApplP</w:t>
      </w:r>
    </w:p>
    <w:p w14:paraId="55A958E3" w14:textId="77777777" w:rsidR="00382541" w:rsidRPr="00B86CE9" w:rsidRDefault="00382541" w:rsidP="00382541">
      <w:pPr>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5CC3D87A" w14:textId="77777777" w:rsidR="00382541" w:rsidRDefault="00382541" w:rsidP="00382541">
      <w:pPr>
        <w:widowControl w:val="0"/>
        <w:tabs>
          <w:tab w:val="left" w:pos="3544"/>
          <w:tab w:val="left" w:pos="4111"/>
          <w:tab w:val="left" w:pos="5103"/>
        </w:tabs>
        <w:autoSpaceDE w:val="0"/>
        <w:autoSpaceDN w:val="0"/>
        <w:adjustRightInd w:val="0"/>
      </w:pPr>
      <w:r>
        <w:tab/>
      </w:r>
      <w:r w:rsidRPr="00DE51B1">
        <w:rPr>
          <w:strike/>
        </w:rPr>
        <w:t>R</w:t>
      </w:r>
      <w:r>
        <w:tab/>
      </w:r>
      <w:r w:rsidRPr="00B86CE9">
        <w:rPr>
          <w:rFonts w:ascii="ArborWin" w:hAnsi="ArborWin"/>
        </w:rPr>
        <w:t>2</w:t>
      </w:r>
    </w:p>
    <w:p w14:paraId="60549C41" w14:textId="77777777" w:rsidR="00382541" w:rsidRDefault="00382541" w:rsidP="00382541">
      <w:pPr>
        <w:widowControl w:val="0"/>
        <w:tabs>
          <w:tab w:val="left" w:pos="3828"/>
          <w:tab w:val="left" w:pos="4678"/>
        </w:tabs>
        <w:autoSpaceDE w:val="0"/>
        <w:autoSpaceDN w:val="0"/>
        <w:adjustRightInd w:val="0"/>
      </w:pPr>
      <w:r>
        <w:tab/>
        <w:t>Appl</w:t>
      </w:r>
      <w:r>
        <w:tab/>
        <w:t>VP</w:t>
      </w:r>
    </w:p>
    <w:p w14:paraId="28FB64F2" w14:textId="77777777" w:rsidR="00382541" w:rsidRDefault="00382541" w:rsidP="00382541">
      <w:pPr>
        <w:widowControl w:val="0"/>
        <w:tabs>
          <w:tab w:val="left" w:pos="4536"/>
        </w:tabs>
        <w:autoSpaceDE w:val="0"/>
        <w:autoSpaceDN w:val="0"/>
        <w:adjustRightInd w:val="0"/>
      </w:pPr>
      <w:r>
        <w:rPr>
          <w:rFonts w:ascii="ArborWin" w:hAnsi="ArborWin"/>
        </w:rPr>
        <w:tab/>
      </w:r>
      <w:r w:rsidRPr="00B86CE9">
        <w:rPr>
          <w:rFonts w:ascii="ArborWin" w:hAnsi="ArborWin"/>
        </w:rPr>
        <w:t>2</w:t>
      </w:r>
    </w:p>
    <w:p w14:paraId="4F5C7101" w14:textId="77777777" w:rsidR="00382541" w:rsidRPr="00B86CE9" w:rsidRDefault="00382541" w:rsidP="00382541">
      <w:pPr>
        <w:widowControl w:val="0"/>
        <w:tabs>
          <w:tab w:val="left" w:pos="4395"/>
          <w:tab w:val="left" w:pos="5103"/>
        </w:tabs>
        <w:autoSpaceDE w:val="0"/>
        <w:autoSpaceDN w:val="0"/>
        <w:adjustRightInd w:val="0"/>
        <w:rPr>
          <w:rFonts w:ascii="ArborWin" w:hAnsi="ArborWin"/>
        </w:rPr>
      </w:pPr>
      <w:r>
        <w:tab/>
        <w:t>V</w:t>
      </w:r>
      <w:r>
        <w:tab/>
      </w:r>
      <w:r w:rsidRPr="00DE51B1">
        <w:rPr>
          <w:strike/>
        </w:rPr>
        <w:t>T</w:t>
      </w:r>
      <w:r>
        <w:rPr>
          <w:strike/>
        </w:rPr>
        <w:t>h</w:t>
      </w:r>
      <w:r w:rsidRPr="00DE51B1">
        <w:rPr>
          <w:strike/>
          <w:vertAlign w:val="subscript"/>
        </w:rPr>
        <w:t>wh</w:t>
      </w:r>
    </w:p>
    <w:p w14:paraId="28680C15" w14:textId="77777777" w:rsidR="00B20ECF" w:rsidRDefault="00B20ECF" w:rsidP="00226F98">
      <w:pPr>
        <w:widowControl w:val="0"/>
        <w:tabs>
          <w:tab w:val="left" w:pos="4395"/>
          <w:tab w:val="left" w:pos="5103"/>
        </w:tabs>
        <w:autoSpaceDE w:val="0"/>
        <w:autoSpaceDN w:val="0"/>
        <w:adjustRightInd w:val="0"/>
        <w:rPr>
          <w:lang w:val="en-US"/>
        </w:rPr>
      </w:pPr>
    </w:p>
    <w:p w14:paraId="3AA43781" w14:textId="0711AE88" w:rsidR="00315D8A" w:rsidRPr="00226F98" w:rsidRDefault="00D047EF" w:rsidP="00B85252">
      <w:pPr>
        <w:widowControl w:val="0"/>
        <w:tabs>
          <w:tab w:val="left" w:pos="567"/>
          <w:tab w:val="left" w:pos="4395"/>
          <w:tab w:val="left" w:pos="5103"/>
        </w:tabs>
        <w:autoSpaceDE w:val="0"/>
        <w:autoSpaceDN w:val="0"/>
        <w:adjustRightInd w:val="0"/>
        <w:rPr>
          <w:rFonts w:ascii="ArborWin" w:hAnsi="ArborWin"/>
        </w:rPr>
      </w:pPr>
      <w:r>
        <w:rPr>
          <w:lang w:val="en-US"/>
        </w:rPr>
        <w:t>Finally</w:t>
      </w:r>
      <w:r w:rsidR="00912C77">
        <w:rPr>
          <w:lang w:val="en-US"/>
        </w:rPr>
        <w:t>, consider</w:t>
      </w:r>
      <w:r>
        <w:rPr>
          <w:lang w:val="en-US"/>
        </w:rPr>
        <w:t xml:space="preserve"> the case of Theme passives with A-bar movement of </w:t>
      </w:r>
      <w:r w:rsidR="00E54DCF">
        <w:rPr>
          <w:lang w:val="en-US"/>
        </w:rPr>
        <w:t>the</w:t>
      </w:r>
      <w:r w:rsidR="00912C77">
        <w:rPr>
          <w:lang w:val="en-US"/>
        </w:rPr>
        <w:t xml:space="preserve"> Recipient</w:t>
      </w:r>
      <w:r w:rsidR="00A867B0">
        <w:rPr>
          <w:lang w:val="en-US"/>
        </w:rPr>
        <w:t>, the combination ruled out by DOMA</w:t>
      </w:r>
      <w:r w:rsidR="00912C77">
        <w:rPr>
          <w:lang w:val="en-US"/>
        </w:rPr>
        <w:t>.</w:t>
      </w:r>
      <w:r w:rsidR="00E54DCF">
        <w:rPr>
          <w:lang w:val="en-US"/>
        </w:rPr>
        <w:t xml:space="preserve"> As above </w:t>
      </w:r>
      <w:r w:rsidR="00912C77">
        <w:rPr>
          <w:lang w:val="en-US"/>
        </w:rPr>
        <w:t xml:space="preserve">in the simple Theme passive </w:t>
      </w:r>
      <w:r w:rsidR="00912C77">
        <w:rPr>
          <w:lang w:val="en-US"/>
        </w:rPr>
        <w:fldChar w:fldCharType="begin"/>
      </w:r>
      <w:r w:rsidR="00912C77">
        <w:rPr>
          <w:lang w:val="en-US"/>
        </w:rPr>
        <w:instrText xml:space="preserve"> REF _Ref311272841 \h </w:instrText>
      </w:r>
      <w:r w:rsidR="00912C77">
        <w:rPr>
          <w:lang w:val="en-US"/>
        </w:rPr>
      </w:r>
      <w:r w:rsidR="00912C77">
        <w:rPr>
          <w:lang w:val="en-US"/>
        </w:rPr>
        <w:fldChar w:fldCharType="separate"/>
      </w:r>
      <w:r w:rsidR="00F5549A" w:rsidRPr="00477E73">
        <w:t>(</w:t>
      </w:r>
      <w:r w:rsidR="00F5549A">
        <w:rPr>
          <w:noProof/>
        </w:rPr>
        <w:t>32</w:t>
      </w:r>
      <w:r w:rsidR="00912C77">
        <w:rPr>
          <w:lang w:val="en-US"/>
        </w:rPr>
        <w:fldChar w:fldCharType="end"/>
      </w:r>
      <w:r w:rsidR="00912C77">
        <w:rPr>
          <w:lang w:val="en-US"/>
        </w:rPr>
        <w:t>)</w:t>
      </w:r>
      <w:r w:rsidR="00E54DCF">
        <w:rPr>
          <w:lang w:val="en-US"/>
        </w:rPr>
        <w:t xml:space="preserve">, </w:t>
      </w:r>
      <w:r w:rsidR="00315D8A">
        <w:rPr>
          <w:lang w:val="en-US"/>
        </w:rPr>
        <w:t xml:space="preserve">Appl </w:t>
      </w:r>
      <w:r>
        <w:rPr>
          <w:lang w:val="en-US"/>
        </w:rPr>
        <w:t>assigns Case to</w:t>
      </w:r>
      <w:r w:rsidR="00226F98">
        <w:rPr>
          <w:lang w:val="en-US"/>
        </w:rPr>
        <w:t xml:space="preserve"> the Recipient and </w:t>
      </w:r>
      <w:r w:rsidR="00315D8A">
        <w:rPr>
          <w:lang w:val="en-US"/>
        </w:rPr>
        <w:t xml:space="preserve">the Theme raises to the </w:t>
      </w:r>
      <w:r w:rsidR="006E4C01">
        <w:rPr>
          <w:lang w:val="en-US"/>
        </w:rPr>
        <w:t xml:space="preserve">phase edge, </w:t>
      </w:r>
      <w:r w:rsidR="00315D8A">
        <w:rPr>
          <w:lang w:val="en-US"/>
        </w:rPr>
        <w:t>outer specAppl</w:t>
      </w:r>
      <w:r w:rsidR="006E4C01">
        <w:rPr>
          <w:lang w:val="en-US"/>
        </w:rPr>
        <w:t>,</w:t>
      </w:r>
      <w:r w:rsidR="00226F98">
        <w:rPr>
          <w:lang w:val="en-US"/>
        </w:rPr>
        <w:t xml:space="preserve"> because of its [uCase] feature, </w:t>
      </w:r>
      <w:r w:rsidR="00912C77">
        <w:rPr>
          <w:lang w:val="en-US"/>
        </w:rPr>
        <w:t xml:space="preserve">from </w:t>
      </w:r>
      <w:r w:rsidR="00226F98">
        <w:rPr>
          <w:lang w:val="en-US"/>
        </w:rPr>
        <w:t xml:space="preserve">where it is probed by T. </w:t>
      </w:r>
      <w:r w:rsidR="006E4C01">
        <w:rPr>
          <w:lang w:val="en-US"/>
        </w:rPr>
        <w:t>This time</w:t>
      </w:r>
      <w:r w:rsidR="00E54DCF">
        <w:rPr>
          <w:lang w:val="en-US"/>
        </w:rPr>
        <w:t xml:space="preserve"> the</w:t>
      </w:r>
      <w:r w:rsidR="00226F98">
        <w:rPr>
          <w:lang w:val="en-US"/>
        </w:rPr>
        <w:t xml:space="preserve"> Recipient </w:t>
      </w:r>
      <w:r w:rsidR="00A93083">
        <w:rPr>
          <w:lang w:val="en-US"/>
        </w:rPr>
        <w:t>has a</w:t>
      </w:r>
      <w:r w:rsidR="00E54DCF">
        <w:rPr>
          <w:lang w:val="en-US"/>
        </w:rPr>
        <w:t>n unvalued</w:t>
      </w:r>
      <w:r w:rsidR="00A93083">
        <w:rPr>
          <w:lang w:val="en-US"/>
        </w:rPr>
        <w:t xml:space="preserve"> Wh feature</w:t>
      </w:r>
      <w:r w:rsidR="00CE1AAE">
        <w:rPr>
          <w:lang w:val="en-US"/>
        </w:rPr>
        <w:t xml:space="preserve"> [uWh]</w:t>
      </w:r>
      <w:r w:rsidR="00E54DCF">
        <w:rPr>
          <w:lang w:val="en-US"/>
        </w:rPr>
        <w:t>,</w:t>
      </w:r>
      <w:r w:rsidR="00226F98">
        <w:rPr>
          <w:lang w:val="en-US"/>
        </w:rPr>
        <w:t xml:space="preserve"> but since it is already in specAppl it </w:t>
      </w:r>
      <w:r w:rsidR="00912C77">
        <w:rPr>
          <w:lang w:val="en-US"/>
        </w:rPr>
        <w:t>cannot</w:t>
      </w:r>
      <w:r w:rsidR="00226F98">
        <w:rPr>
          <w:lang w:val="en-US"/>
        </w:rPr>
        <w:t xml:space="preserve"> move </w:t>
      </w:r>
      <w:r w:rsidR="00912C77">
        <w:rPr>
          <w:lang w:val="en-US"/>
        </w:rPr>
        <w:t xml:space="preserve">to an outer specifier of ApplP </w:t>
      </w:r>
      <w:r w:rsidR="00CA4D43">
        <w:rPr>
          <w:lang w:val="en-US"/>
        </w:rPr>
        <w:fldChar w:fldCharType="begin"/>
      </w:r>
      <w:r w:rsidR="00CA4D43">
        <w:rPr>
          <w:lang w:val="en-US"/>
        </w:rPr>
        <w:instrText xml:space="preserve"> REF _Ref302141348 \h </w:instrText>
      </w:r>
      <w:r w:rsidR="00CA4D43">
        <w:rPr>
          <w:lang w:val="en-US"/>
        </w:rPr>
      </w:r>
      <w:r w:rsidR="00CA4D43">
        <w:rPr>
          <w:lang w:val="en-US"/>
        </w:rPr>
        <w:fldChar w:fldCharType="separate"/>
      </w:r>
      <w:r w:rsidR="00F5549A" w:rsidRPr="00477E73">
        <w:t>(</w:t>
      </w:r>
      <w:r w:rsidR="00F5549A">
        <w:rPr>
          <w:noProof/>
        </w:rPr>
        <w:t>33</w:t>
      </w:r>
      <w:r w:rsidR="00CA4D43">
        <w:rPr>
          <w:lang w:val="en-US"/>
        </w:rPr>
        <w:fldChar w:fldCharType="end"/>
      </w:r>
      <w:r w:rsidR="00226F98">
        <w:rPr>
          <w:lang w:val="en-US"/>
        </w:rPr>
        <w:t>a)</w:t>
      </w:r>
      <w:r w:rsidR="006E4C01">
        <w:rPr>
          <w:lang w:val="en-US"/>
        </w:rPr>
        <w:t xml:space="preserve">, </w:t>
      </w:r>
      <w:r w:rsidR="005A14F0">
        <w:rPr>
          <w:lang w:val="en-US"/>
        </w:rPr>
        <w:t>in view of</w:t>
      </w:r>
      <w:r w:rsidR="006E4C01">
        <w:rPr>
          <w:lang w:val="en-US"/>
        </w:rPr>
        <w:t xml:space="preserve"> antilocality (Abels 2003)</w:t>
      </w:r>
      <w:r w:rsidR="00226F98">
        <w:rPr>
          <w:lang w:val="en-US"/>
        </w:rPr>
        <w:t xml:space="preserve">. </w:t>
      </w:r>
      <w:r w:rsidR="00912C77">
        <w:rPr>
          <w:lang w:val="en-US"/>
        </w:rPr>
        <w:t>When</w:t>
      </w:r>
      <w:r w:rsidR="00226F98">
        <w:rPr>
          <w:lang w:val="en-US"/>
        </w:rPr>
        <w:t xml:space="preserve"> C</w:t>
      </w:r>
      <w:r w:rsidR="00912C77">
        <w:rPr>
          <w:lang w:val="en-US"/>
        </w:rPr>
        <w:t xml:space="preserve"> is merged</w:t>
      </w:r>
      <w:r w:rsidR="00226F98">
        <w:rPr>
          <w:lang w:val="en-US"/>
        </w:rPr>
        <w:t xml:space="preserve">, </w:t>
      </w:r>
      <w:r w:rsidR="00226F98">
        <w:t xml:space="preserve">all but the outer specifier of the lower phase head Appl is transferred, including the </w:t>
      </w:r>
      <w:r w:rsidR="00CE1AAE">
        <w:t>Wh</w:t>
      </w:r>
      <w:r w:rsidR="00226F98">
        <w:t xml:space="preserve">-Recipient, which can thus no longer be </w:t>
      </w:r>
      <w:r w:rsidR="00E54DCF">
        <w:t>probed</w:t>
      </w:r>
      <w:r w:rsidR="00226F98">
        <w:t xml:space="preserve"> by C</w:t>
      </w:r>
      <w:r w:rsidR="00E54DCF">
        <w:t>,</w:t>
      </w:r>
      <w:r w:rsidR="00226F98">
        <w:t xml:space="preserve"> </w:t>
      </w:r>
      <w:r w:rsidR="00CA4D43">
        <w:fldChar w:fldCharType="begin"/>
      </w:r>
      <w:r w:rsidR="00CA4D43">
        <w:instrText xml:space="preserve"> REF _Ref302141348 \h </w:instrText>
      </w:r>
      <w:r w:rsidR="00CA4D43">
        <w:fldChar w:fldCharType="separate"/>
      </w:r>
      <w:r w:rsidR="00F5549A" w:rsidRPr="00477E73">
        <w:t>(</w:t>
      </w:r>
      <w:r w:rsidR="00F5549A">
        <w:rPr>
          <w:noProof/>
        </w:rPr>
        <w:t>33</w:t>
      </w:r>
      <w:r w:rsidR="00CA4D43">
        <w:fldChar w:fldCharType="end"/>
      </w:r>
      <w:r w:rsidR="00226F98">
        <w:t xml:space="preserve">b). </w:t>
      </w:r>
      <w:r w:rsidR="00E54DCF">
        <w:t>In this way m</w:t>
      </w:r>
      <w:r w:rsidR="00226F98">
        <w:t xml:space="preserve">ovement of the Theme to the phase edge </w:t>
      </w:r>
      <w:r w:rsidR="007A7DE3">
        <w:t>has the effect of trapping</w:t>
      </w:r>
      <w:r w:rsidR="00226F98">
        <w:t xml:space="preserve"> the Recipient</w:t>
      </w:r>
      <w:r w:rsidR="00567284">
        <w:t xml:space="preserve"> inside ApplP</w:t>
      </w:r>
      <w:r w:rsidR="00226F98">
        <w:t xml:space="preserve"> (see also Aldridge 2004, 2008, Coon et al. 2014</w:t>
      </w:r>
      <w:r w:rsidR="007A7DE3">
        <w:t xml:space="preserve">, </w:t>
      </w:r>
      <w:r w:rsidR="009121DB">
        <w:t>Bošković</w:t>
      </w:r>
      <w:r w:rsidR="007A7DE3">
        <w:t xml:space="preserve"> 2015</w:t>
      </w:r>
      <w:r w:rsidR="00226F98">
        <w:t>).</w:t>
      </w:r>
      <w:r w:rsidR="00EE5E74">
        <w:rPr>
          <w:rStyle w:val="FootnoteReference"/>
        </w:rPr>
        <w:footnoteReference w:id="9"/>
      </w:r>
    </w:p>
    <w:p w14:paraId="48F21A57" w14:textId="77777777" w:rsidR="00382541" w:rsidRDefault="00382541" w:rsidP="00382541">
      <w:pPr>
        <w:keepNext/>
      </w:pPr>
    </w:p>
    <w:p w14:paraId="0AE96A94" w14:textId="63576A1B" w:rsidR="00A93083" w:rsidRPr="00A93083" w:rsidRDefault="00382541" w:rsidP="00382541">
      <w:pPr>
        <w:keepNext/>
        <w:widowControl w:val="0"/>
        <w:tabs>
          <w:tab w:val="left" w:pos="1701"/>
        </w:tabs>
        <w:autoSpaceDE w:val="0"/>
        <w:autoSpaceDN w:val="0"/>
        <w:adjustRightInd w:val="0"/>
      </w:pPr>
      <w:bookmarkStart w:id="30" w:name="_Ref302141348"/>
      <w:r w:rsidRPr="00477E73">
        <w:t>(</w:t>
      </w:r>
      <w:r w:rsidR="009D3A42">
        <w:fldChar w:fldCharType="begin"/>
      </w:r>
      <w:r w:rsidR="00E33CA6">
        <w:instrText xml:space="preserve"> SEQ ( \* ARABIC </w:instrText>
      </w:r>
      <w:r w:rsidR="009D3A42">
        <w:fldChar w:fldCharType="separate"/>
      </w:r>
      <w:r w:rsidR="00F5549A">
        <w:rPr>
          <w:noProof/>
        </w:rPr>
        <w:t>33</w:t>
      </w:r>
      <w:r w:rsidR="009D3A42">
        <w:rPr>
          <w:noProof/>
        </w:rPr>
        <w:fldChar w:fldCharType="end"/>
      </w:r>
      <w:bookmarkEnd w:id="30"/>
      <w:r w:rsidRPr="00477E73">
        <w:t>)</w:t>
      </w:r>
      <w:r w:rsidR="00A93083">
        <w:t xml:space="preserve"> </w:t>
      </w:r>
      <w:r w:rsidR="00A93083">
        <w:rPr>
          <w:i/>
        </w:rPr>
        <w:t xml:space="preserve">Th-passive with R extraction </w:t>
      </w:r>
      <w:r w:rsidR="005A14F0">
        <w:t>(‘W</w:t>
      </w:r>
      <w:r w:rsidR="00A93083">
        <w:t>hich children was the book given?’)</w:t>
      </w:r>
    </w:p>
    <w:p w14:paraId="37AA639E" w14:textId="77777777" w:rsidR="00382541" w:rsidRDefault="00A93083" w:rsidP="00A93083">
      <w:pPr>
        <w:keepNext/>
        <w:widowControl w:val="0"/>
        <w:tabs>
          <w:tab w:val="left" w:pos="567"/>
          <w:tab w:val="left" w:pos="1701"/>
        </w:tabs>
        <w:autoSpaceDE w:val="0"/>
        <w:autoSpaceDN w:val="0"/>
        <w:adjustRightInd w:val="0"/>
      </w:pPr>
      <w:r>
        <w:tab/>
      </w:r>
      <w:r w:rsidR="00382541">
        <w:t>a.</w:t>
      </w:r>
      <w:r w:rsidR="00382541">
        <w:tab/>
        <w:t>TP</w:t>
      </w:r>
    </w:p>
    <w:p w14:paraId="1EBC728D" w14:textId="77777777" w:rsidR="00382541" w:rsidRPr="00B86CE9" w:rsidRDefault="00382541" w:rsidP="00382541">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3E835002" w14:textId="77777777" w:rsidR="00382541" w:rsidRPr="001401F5" w:rsidRDefault="00AE585D" w:rsidP="00382541">
      <w:pPr>
        <w:keepNext/>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39296" behindDoc="0" locked="0" layoutInCell="1" allowOverlap="1" wp14:anchorId="69BAC5FC" wp14:editId="09FDCF81">
                <wp:simplePos x="0" y="0"/>
                <wp:positionH relativeFrom="column">
                  <wp:posOffset>1028700</wp:posOffset>
                </wp:positionH>
                <wp:positionV relativeFrom="paragraph">
                  <wp:posOffset>180975</wp:posOffset>
                </wp:positionV>
                <wp:extent cx="914400" cy="1325245"/>
                <wp:effectExtent l="50800" t="50800" r="25400" b="20955"/>
                <wp:wrapNone/>
                <wp:docPr id="21" name="Freeform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132524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793F4" id="Freeform 21" o:spid="_x0000_s1026" style="position:absolute;margin-left:81pt;margin-top:14.25pt;width:1in;height:104.35pt;z-index:25163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" path="m1208315,1121229v-383722,71664,-767443,143329,-968829,-43543c38100,890814,,,,e" filled="f" strokecolor="black [3213]" strokeweight="1pt">
                <v:stroke endarrow="block" endarrowwidth="narrow" endarrowlength="short"/>
                <v:path arrowok="t" o:connecttype="custom" o:connectlocs="914400,1241678;181233,1193457;0,0" o:connectangles="0,0,0"/>
              </v:shape>
            </w:pict>
          </mc:Fallback>
        </mc:AlternateContent>
      </w:r>
      <w:r w:rsidR="00382541">
        <w:tab/>
        <w:t>TH</w:t>
      </w:r>
      <w:r w:rsidR="00382541">
        <w:tab/>
      </w:r>
      <w:r w:rsidR="00382541" w:rsidRPr="00B86CE9">
        <w:rPr>
          <w:rFonts w:ascii="ArborWin" w:hAnsi="ArborWin"/>
        </w:rPr>
        <w:t>2</w:t>
      </w:r>
    </w:p>
    <w:p w14:paraId="4EA12CD3" w14:textId="77777777" w:rsidR="00382541" w:rsidRDefault="00382541" w:rsidP="00382541">
      <w:pPr>
        <w:keepNext/>
        <w:widowControl w:val="0"/>
        <w:tabs>
          <w:tab w:val="left" w:pos="1843"/>
          <w:tab w:val="left" w:pos="2552"/>
        </w:tabs>
        <w:autoSpaceDE w:val="0"/>
        <w:autoSpaceDN w:val="0"/>
        <w:adjustRightInd w:val="0"/>
      </w:pPr>
      <w:r>
        <w:tab/>
        <w:t>T</w:t>
      </w:r>
      <w:r>
        <w:tab/>
        <w:t>vP</w:t>
      </w:r>
    </w:p>
    <w:p w14:paraId="18417B2A" w14:textId="77777777" w:rsidR="00382541" w:rsidRPr="00B86CE9" w:rsidRDefault="00AE585D" w:rsidP="00382541">
      <w:pPr>
        <w:keepNext/>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41344" behindDoc="0" locked="0" layoutInCell="1" allowOverlap="1" wp14:anchorId="67883C95" wp14:editId="0D0DBE8B">
                <wp:simplePos x="0" y="0"/>
                <wp:positionH relativeFrom="column">
                  <wp:posOffset>1224280</wp:posOffset>
                </wp:positionH>
                <wp:positionV relativeFrom="paragraph">
                  <wp:posOffset>-635</wp:posOffset>
                </wp:positionV>
                <wp:extent cx="629285" cy="889635"/>
                <wp:effectExtent l="0" t="0" r="81915" b="100965"/>
                <wp:wrapNone/>
                <wp:docPr id="22" name="Freeform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9285" cy="88963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0D69D8" id="Freeform 22" o:spid="_x0000_s1026" style="position:absolute;margin-left:96.4pt;margin-top:-.05pt;width:49.55pt;height:70.05pt;z-index:251641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" path="m,c6804,352425,13608,704850,163286,881743v149678,176893,734785,179614,734785,179614e" filled="f" strokecolor="black [3213]" strokeweight="1pt">
                <v:stroke dashstyle="3 1" endarrow="block" endarrowwidth="narrow" endarrowlength="short"/>
                <v:path arrowok="t" o:connecttype="custom" o:connectlocs="0,0;114416,739082;629285,889635" o:connectangles="0,0,0"/>
              </v:shape>
            </w:pict>
          </mc:Fallback>
        </mc:AlternateContent>
      </w:r>
      <w:r w:rsidR="00382541">
        <w:rPr>
          <w:rFonts w:ascii="ArborWin" w:hAnsi="ArborWin"/>
        </w:rPr>
        <w:tab/>
      </w:r>
      <w:r w:rsidR="00382541" w:rsidRPr="00B86CE9">
        <w:rPr>
          <w:rFonts w:ascii="ArborWin" w:hAnsi="ArborWin"/>
        </w:rPr>
        <w:t>2</w:t>
      </w:r>
    </w:p>
    <w:p w14:paraId="231EABF0" w14:textId="77777777" w:rsidR="00382541" w:rsidRDefault="00382541" w:rsidP="00382541">
      <w:pPr>
        <w:keepNext/>
        <w:widowControl w:val="0"/>
        <w:tabs>
          <w:tab w:val="left" w:pos="1985"/>
          <w:tab w:val="left" w:pos="2694"/>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6AB6DA12" w14:textId="77777777" w:rsidR="00382541" w:rsidRDefault="00382541" w:rsidP="00382541">
      <w:pPr>
        <w:keepNext/>
        <w:widowControl w:val="0"/>
        <w:tabs>
          <w:tab w:val="left" w:pos="2552"/>
          <w:tab w:val="left" w:pos="3119"/>
          <w:tab w:val="left" w:pos="5103"/>
        </w:tabs>
        <w:autoSpaceDE w:val="0"/>
        <w:autoSpaceDN w:val="0"/>
        <w:adjustRightInd w:val="0"/>
      </w:pPr>
      <w:r>
        <w:tab/>
        <w:t>(v)</w:t>
      </w:r>
      <w:r>
        <w:tab/>
        <w:t>ApplP</w:t>
      </w:r>
    </w:p>
    <w:p w14:paraId="03D8D41C" w14:textId="77777777" w:rsidR="00382541" w:rsidRDefault="00382541" w:rsidP="00382541">
      <w:pPr>
        <w:keepNext/>
        <w:widowControl w:val="0"/>
        <w:tabs>
          <w:tab w:val="left" w:pos="3261"/>
          <w:tab w:val="left" w:pos="5103"/>
        </w:tabs>
        <w:autoSpaceDE w:val="0"/>
        <w:autoSpaceDN w:val="0"/>
        <w:adjustRightInd w:val="0"/>
      </w:pPr>
      <w:r>
        <w:tab/>
      </w:r>
      <w:r w:rsidRPr="00B86CE9">
        <w:rPr>
          <w:rFonts w:ascii="ArborWin" w:hAnsi="ArborWin"/>
        </w:rPr>
        <w:t>2</w:t>
      </w:r>
    </w:p>
    <w:p w14:paraId="304DFB68" w14:textId="77777777" w:rsidR="00382541" w:rsidRDefault="00382541" w:rsidP="00382541">
      <w:pPr>
        <w:keepNext/>
        <w:widowControl w:val="0"/>
        <w:tabs>
          <w:tab w:val="left" w:pos="2977"/>
          <w:tab w:val="left" w:pos="3828"/>
        </w:tabs>
        <w:autoSpaceDE w:val="0"/>
        <w:autoSpaceDN w:val="0"/>
        <w:adjustRightInd w:val="0"/>
      </w:pPr>
      <w:r>
        <w:tab/>
        <w:t>TH</w:t>
      </w:r>
      <w:r>
        <w:tab/>
        <w:t>ApplP</w:t>
      </w:r>
    </w:p>
    <w:p w14:paraId="3AB29854" w14:textId="77777777" w:rsidR="00382541" w:rsidRPr="00B86CE9" w:rsidRDefault="00AE585D" w:rsidP="00382541">
      <w:pPr>
        <w:keepNext/>
        <w:widowControl w:val="0"/>
        <w:tabs>
          <w:tab w:val="left" w:pos="3686"/>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27008" behindDoc="0" locked="0" layoutInCell="1" allowOverlap="1" wp14:anchorId="57681186" wp14:editId="4E752D34">
                <wp:simplePos x="0" y="0"/>
                <wp:positionH relativeFrom="column">
                  <wp:posOffset>1943100</wp:posOffset>
                </wp:positionH>
                <wp:positionV relativeFrom="paragraph">
                  <wp:posOffset>12065</wp:posOffset>
                </wp:positionV>
                <wp:extent cx="1371600" cy="1175385"/>
                <wp:effectExtent l="50800" t="50800" r="0" b="18415"/>
                <wp:wrapNone/>
                <wp:docPr id="23"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117538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6428E" id="Freeform 28" o:spid="_x0000_s1026" style="position:absolute;margin-left:153pt;margin-top:.95pt;width:108pt;height:92.55pt;z-index:25162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" path="m1208315,1121229v-383722,71664,-767443,143329,-968829,-43543c38100,890814,,,,e" filled="f" strokecolor="black [3213]" strokeweight="1pt">
                <v:stroke endarrow="block" endarrowwidth="narrow" endarrowlength="short"/>
                <v:path arrowok="t" o:connecttype="custom" o:connectlocs="1371600,1101267;271849,1058500;0,0" o:connectangles="0,0,0"/>
              </v:shape>
            </w:pict>
          </mc:Fallback>
        </mc:AlternateContent>
      </w:r>
      <w:r w:rsidR="00382541">
        <w:rPr>
          <w:rFonts w:ascii="ArborWin" w:hAnsi="ArborWin"/>
        </w:rPr>
        <w:tab/>
      </w:r>
      <w:r w:rsidR="00382541" w:rsidRPr="00B86CE9">
        <w:rPr>
          <w:rFonts w:ascii="ArborWin" w:hAnsi="ArborWin"/>
        </w:rPr>
        <w:t>2</w:t>
      </w:r>
    </w:p>
    <w:p w14:paraId="708A964B" w14:textId="77777777" w:rsidR="00382541" w:rsidRDefault="00AE585D" w:rsidP="00382541">
      <w:pPr>
        <w:keepNext/>
        <w:widowControl w:val="0"/>
        <w:tabs>
          <w:tab w:val="left" w:pos="3544"/>
          <w:tab w:val="left" w:pos="4111"/>
          <w:tab w:val="left" w:pos="5103"/>
        </w:tabs>
        <w:autoSpaceDE w:val="0"/>
        <w:autoSpaceDN w:val="0"/>
        <w:adjustRightInd w:val="0"/>
      </w:pPr>
      <w:r>
        <w:rPr>
          <w:noProof/>
          <w:lang w:eastAsia="en-GB"/>
        </w:rPr>
        <mc:AlternateContent>
          <mc:Choice Requires="wps">
            <w:drawing>
              <wp:anchor distT="0" distB="0" distL="114300" distR="114300" simplePos="0" relativeHeight="251645440" behindDoc="0" locked="0" layoutInCell="1" allowOverlap="1" wp14:anchorId="0053F079" wp14:editId="2F3CF77F">
                <wp:simplePos x="0" y="0"/>
                <wp:positionH relativeFrom="column">
                  <wp:posOffset>2244725</wp:posOffset>
                </wp:positionH>
                <wp:positionV relativeFrom="paragraph">
                  <wp:posOffset>201930</wp:posOffset>
                </wp:positionV>
                <wp:extent cx="210185" cy="280035"/>
                <wp:effectExtent l="50800" t="50800" r="18415" b="24765"/>
                <wp:wrapNone/>
                <wp:docPr id="24" name="Freeform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7FCB15B" id="Freeform 24" o:spid="_x0000_s1026" style="position:absolute;margin-left:176.75pt;margin-top:15.9pt;width:16.55pt;height:22.05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rsidR="00382541">
        <w:tab/>
        <w:t>R</w:t>
      </w:r>
      <w:r w:rsidR="00382541" w:rsidRPr="00C666ED">
        <w:rPr>
          <w:vertAlign w:val="subscript"/>
        </w:rPr>
        <w:t>wh</w:t>
      </w:r>
      <w:r w:rsidR="00382541">
        <w:tab/>
      </w:r>
      <w:r w:rsidR="00382541" w:rsidRPr="00B86CE9">
        <w:rPr>
          <w:rFonts w:ascii="ArborWin" w:hAnsi="ArborWin"/>
        </w:rPr>
        <w:t>2</w:t>
      </w:r>
    </w:p>
    <w:p w14:paraId="0FB4BBE7" w14:textId="77777777" w:rsidR="00382541" w:rsidRDefault="00382541" w:rsidP="00382541">
      <w:pPr>
        <w:keepNext/>
        <w:widowControl w:val="0"/>
        <w:tabs>
          <w:tab w:val="left" w:pos="3828"/>
          <w:tab w:val="left" w:pos="4678"/>
        </w:tabs>
        <w:autoSpaceDE w:val="0"/>
        <w:autoSpaceDN w:val="0"/>
        <w:adjustRightInd w:val="0"/>
      </w:pPr>
      <w:r>
        <w:tab/>
        <w:t>Appl</w:t>
      </w:r>
      <w:r>
        <w:tab/>
        <w:t>VP</w:t>
      </w:r>
    </w:p>
    <w:p w14:paraId="23993BC0" w14:textId="77777777" w:rsidR="00382541" w:rsidRDefault="00382541" w:rsidP="00382541">
      <w:pPr>
        <w:keepNext/>
        <w:widowControl w:val="0"/>
        <w:tabs>
          <w:tab w:val="left" w:pos="4536"/>
        </w:tabs>
        <w:autoSpaceDE w:val="0"/>
        <w:autoSpaceDN w:val="0"/>
        <w:adjustRightInd w:val="0"/>
      </w:pPr>
      <w:r>
        <w:rPr>
          <w:rFonts w:ascii="ArborWin" w:hAnsi="ArborWin"/>
        </w:rPr>
        <w:tab/>
      </w:r>
      <w:r w:rsidRPr="00B86CE9">
        <w:rPr>
          <w:rFonts w:ascii="ArborWin" w:hAnsi="ArborWin"/>
        </w:rPr>
        <w:t>2</w:t>
      </w:r>
    </w:p>
    <w:p w14:paraId="4895FC62" w14:textId="77777777" w:rsidR="00382541" w:rsidRPr="00B86CE9" w:rsidRDefault="00382541" w:rsidP="00382541">
      <w:pPr>
        <w:keepNext/>
        <w:widowControl w:val="0"/>
        <w:tabs>
          <w:tab w:val="left" w:pos="4395"/>
          <w:tab w:val="left" w:pos="5103"/>
        </w:tabs>
        <w:autoSpaceDE w:val="0"/>
        <w:autoSpaceDN w:val="0"/>
        <w:adjustRightInd w:val="0"/>
        <w:rPr>
          <w:rFonts w:ascii="ArborWin" w:hAnsi="ArborWin"/>
        </w:rPr>
      </w:pPr>
      <w:r>
        <w:tab/>
        <w:t>V</w:t>
      </w:r>
      <w:r>
        <w:tab/>
      </w:r>
      <w:r w:rsidRPr="00DE51B1">
        <w:rPr>
          <w:strike/>
        </w:rPr>
        <w:t>TH</w:t>
      </w:r>
    </w:p>
    <w:p w14:paraId="3D0007F4" w14:textId="77777777" w:rsidR="00382541" w:rsidRDefault="00382541" w:rsidP="00382541"/>
    <w:p w14:paraId="453DF900" w14:textId="77777777" w:rsidR="00382541" w:rsidRDefault="00382541" w:rsidP="00382541"/>
    <w:p w14:paraId="75865B46" w14:textId="77777777" w:rsidR="00382541" w:rsidRDefault="00382541" w:rsidP="00382541">
      <w:pPr>
        <w:keepNext/>
        <w:widowControl w:val="0"/>
        <w:tabs>
          <w:tab w:val="left" w:pos="851"/>
        </w:tabs>
        <w:autoSpaceDE w:val="0"/>
        <w:autoSpaceDN w:val="0"/>
        <w:adjustRightInd w:val="0"/>
      </w:pPr>
      <w:r>
        <w:t>b.</w:t>
      </w:r>
      <w:r>
        <w:tab/>
        <w:t>CP</w:t>
      </w:r>
    </w:p>
    <w:p w14:paraId="3E688A4F" w14:textId="77777777" w:rsidR="00382541" w:rsidRPr="00B86CE9" w:rsidRDefault="00382541" w:rsidP="00382541">
      <w:pPr>
        <w:keepNext/>
        <w:widowControl w:val="0"/>
        <w:autoSpaceDE w:val="0"/>
        <w:autoSpaceDN w:val="0"/>
        <w:adjustRightInd w:val="0"/>
        <w:rPr>
          <w:rFonts w:ascii="ArborWin" w:hAnsi="ArborWin"/>
        </w:rPr>
      </w:pPr>
      <w:r>
        <w:rPr>
          <w:rFonts w:ascii="ArborWin" w:hAnsi="ArborWin"/>
        </w:rPr>
        <w:tab/>
      </w:r>
      <w:r w:rsidRPr="00B86CE9">
        <w:rPr>
          <w:rFonts w:ascii="ArborWin" w:hAnsi="ArborWin"/>
        </w:rPr>
        <w:t>2</w:t>
      </w:r>
    </w:p>
    <w:p w14:paraId="4B8ED888" w14:textId="77777777" w:rsidR="00382541" w:rsidRPr="003C3B99" w:rsidRDefault="00382541" w:rsidP="00382541">
      <w:pPr>
        <w:keepNext/>
        <w:widowControl w:val="0"/>
        <w:tabs>
          <w:tab w:val="left" w:pos="426"/>
          <w:tab w:val="left" w:pos="1134"/>
          <w:tab w:val="left" w:pos="3261"/>
        </w:tabs>
        <w:autoSpaceDE w:val="0"/>
        <w:autoSpaceDN w:val="0"/>
        <w:adjustRightInd w:val="0"/>
      </w:pPr>
      <w:r>
        <w:rPr>
          <w:rFonts w:ascii="ArborWin" w:hAnsi="ArborWin"/>
        </w:rPr>
        <w:tab/>
      </w:r>
      <w:r>
        <w:tab/>
      </w:r>
      <w:r w:rsidRPr="00B86CE9">
        <w:rPr>
          <w:rFonts w:ascii="ArborWin" w:hAnsi="ArborWin"/>
        </w:rPr>
        <w:t>2</w:t>
      </w:r>
      <w:r>
        <w:rPr>
          <w:rFonts w:ascii="ArborWin" w:hAnsi="ArborWin"/>
        </w:rPr>
        <w:tab/>
      </w:r>
    </w:p>
    <w:p w14:paraId="4215BF75" w14:textId="77777777" w:rsidR="00382541" w:rsidRDefault="00382541" w:rsidP="00382541">
      <w:pPr>
        <w:keepNext/>
        <w:widowControl w:val="0"/>
        <w:tabs>
          <w:tab w:val="left" w:pos="1134"/>
          <w:tab w:val="left" w:pos="1701"/>
        </w:tabs>
        <w:autoSpaceDE w:val="0"/>
        <w:autoSpaceDN w:val="0"/>
        <w:adjustRightInd w:val="0"/>
      </w:pPr>
      <w:r>
        <w:tab/>
        <w:t>C</w:t>
      </w:r>
      <w:r>
        <w:tab/>
        <w:t>TP</w:t>
      </w:r>
    </w:p>
    <w:p w14:paraId="575ED47A" w14:textId="77777777" w:rsidR="00382541" w:rsidRPr="00B86CE9" w:rsidRDefault="00AE585D" w:rsidP="00382541">
      <w:pPr>
        <w:keepNext/>
        <w:widowControl w:val="0"/>
        <w:tabs>
          <w:tab w:val="left" w:pos="156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44416" behindDoc="0" locked="0" layoutInCell="1" allowOverlap="1" wp14:anchorId="50EF9D0D" wp14:editId="1368E2C1">
                <wp:simplePos x="0" y="0"/>
                <wp:positionH relativeFrom="column">
                  <wp:posOffset>766445</wp:posOffset>
                </wp:positionH>
                <wp:positionV relativeFrom="paragraph">
                  <wp:posOffset>-635</wp:posOffset>
                </wp:positionV>
                <wp:extent cx="1405255" cy="1896745"/>
                <wp:effectExtent l="0" t="0" r="93345" b="109855"/>
                <wp:wrapNone/>
                <wp:docPr id="25" name="Freeform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05255" cy="189674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C2B0A" id="Freeform 25" o:spid="_x0000_s1026" style="position:absolute;margin-left:60.35pt;margin-top:-.05pt;width:110.65pt;height:149.35pt;z-index:251644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" path="m,c6804,352425,13608,704850,163286,881743v149678,176893,734785,179614,734785,179614e" filled="f" strokecolor="black [3213]" strokeweight="1pt">
                <v:stroke dashstyle="3 1" endarrow="block" endarrowwidth="narrow" endarrowlength="short"/>
                <v:path arrowok="t" o:connecttype="custom" o:connectlocs="0,0;255501,1575758;1405255,1896745" o:connectangles="0,0,0"/>
              </v:shape>
            </w:pict>
          </mc:Fallback>
        </mc:AlternateContent>
      </w:r>
      <w:r w:rsidR="00382541">
        <w:rPr>
          <w:rFonts w:ascii="ArborWin" w:hAnsi="ArborWin"/>
        </w:rPr>
        <w:tab/>
      </w:r>
      <w:r w:rsidR="00382541" w:rsidRPr="00B86CE9">
        <w:rPr>
          <w:rFonts w:ascii="ArborWin" w:hAnsi="ArborWin"/>
        </w:rPr>
        <w:t>2</w:t>
      </w:r>
    </w:p>
    <w:p w14:paraId="6C0A3884" w14:textId="77777777" w:rsidR="00382541" w:rsidRPr="001401F5" w:rsidRDefault="00382541" w:rsidP="00382541">
      <w:pPr>
        <w:keepNext/>
        <w:widowControl w:val="0"/>
        <w:tabs>
          <w:tab w:val="left" w:pos="1560"/>
          <w:tab w:val="left" w:pos="1985"/>
          <w:tab w:val="left" w:pos="3828"/>
        </w:tabs>
        <w:autoSpaceDE w:val="0"/>
        <w:autoSpaceDN w:val="0"/>
        <w:adjustRightInd w:val="0"/>
      </w:pPr>
      <w:r>
        <w:tab/>
        <w:t>TH</w:t>
      </w:r>
      <w:r>
        <w:tab/>
      </w:r>
      <w:r w:rsidRPr="00B86CE9">
        <w:rPr>
          <w:rFonts w:ascii="ArborWin" w:hAnsi="ArborWin"/>
        </w:rPr>
        <w:t>2</w:t>
      </w:r>
    </w:p>
    <w:p w14:paraId="5F2704E1" w14:textId="77777777" w:rsidR="00382541" w:rsidRDefault="00382541" w:rsidP="00382541">
      <w:pPr>
        <w:widowControl w:val="0"/>
        <w:tabs>
          <w:tab w:val="left" w:pos="1843"/>
          <w:tab w:val="left" w:pos="2552"/>
        </w:tabs>
        <w:autoSpaceDE w:val="0"/>
        <w:autoSpaceDN w:val="0"/>
        <w:adjustRightInd w:val="0"/>
      </w:pPr>
      <w:r>
        <w:tab/>
        <w:t>T</w:t>
      </w:r>
      <w:r>
        <w:tab/>
        <w:t>vP</w:t>
      </w:r>
    </w:p>
    <w:p w14:paraId="76F31F59" w14:textId="77777777" w:rsidR="00382541" w:rsidRPr="00B86CE9" w:rsidRDefault="00382541" w:rsidP="00382541">
      <w:pPr>
        <w:widowControl w:val="0"/>
        <w:tabs>
          <w:tab w:val="left" w:pos="2410"/>
        </w:tabs>
        <w:autoSpaceDE w:val="0"/>
        <w:autoSpaceDN w:val="0"/>
        <w:adjustRightInd w:val="0"/>
        <w:rPr>
          <w:rFonts w:ascii="ArborWin" w:hAnsi="ArborWin"/>
        </w:rPr>
      </w:pPr>
      <w:r>
        <w:rPr>
          <w:rFonts w:ascii="ArborWin" w:hAnsi="ArborWin"/>
        </w:rPr>
        <w:tab/>
      </w:r>
      <w:r w:rsidRPr="00B86CE9">
        <w:rPr>
          <w:rFonts w:ascii="ArborWin" w:hAnsi="ArborWin"/>
        </w:rPr>
        <w:t>2</w:t>
      </w:r>
    </w:p>
    <w:p w14:paraId="6806A3F2" w14:textId="77777777" w:rsidR="00382541" w:rsidRDefault="00382541" w:rsidP="00382541">
      <w:pPr>
        <w:widowControl w:val="0"/>
        <w:tabs>
          <w:tab w:val="left" w:pos="1985"/>
          <w:tab w:val="left" w:pos="2694"/>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61CC7C9D" w14:textId="77777777" w:rsidR="00382541" w:rsidRDefault="00382541" w:rsidP="00382541">
      <w:pPr>
        <w:widowControl w:val="0"/>
        <w:tabs>
          <w:tab w:val="left" w:pos="2552"/>
          <w:tab w:val="left" w:pos="3119"/>
          <w:tab w:val="left" w:pos="5103"/>
        </w:tabs>
        <w:autoSpaceDE w:val="0"/>
        <w:autoSpaceDN w:val="0"/>
        <w:adjustRightInd w:val="0"/>
      </w:pPr>
      <w:r>
        <w:tab/>
        <w:t>(v)</w:t>
      </w:r>
      <w:r>
        <w:tab/>
        <w:t>ApplP</w:t>
      </w:r>
    </w:p>
    <w:p w14:paraId="7CD57CFB" w14:textId="77777777" w:rsidR="00382541" w:rsidRDefault="00AE585D" w:rsidP="00382541">
      <w:pPr>
        <w:widowControl w:val="0"/>
        <w:tabs>
          <w:tab w:val="left" w:pos="3261"/>
          <w:tab w:val="left" w:pos="5103"/>
        </w:tabs>
        <w:autoSpaceDE w:val="0"/>
        <w:autoSpaceDN w:val="0"/>
        <w:adjustRightInd w:val="0"/>
      </w:pPr>
      <w:r>
        <w:rPr>
          <w:noProof/>
          <w:lang w:eastAsia="en-GB"/>
        </w:rPr>
        <mc:AlternateContent>
          <mc:Choice Requires="wps">
            <w:drawing>
              <wp:anchor distT="0" distB="0" distL="114300" distR="114300" simplePos="0" relativeHeight="251642368" behindDoc="0" locked="0" layoutInCell="1" allowOverlap="1" wp14:anchorId="39CFB039" wp14:editId="6FA857B1">
                <wp:simplePos x="0" y="0"/>
                <wp:positionH relativeFrom="column">
                  <wp:posOffset>1828800</wp:posOffset>
                </wp:positionH>
                <wp:positionV relativeFrom="paragraph">
                  <wp:posOffset>92075</wp:posOffset>
                </wp:positionV>
                <wp:extent cx="1308100" cy="889000"/>
                <wp:effectExtent l="0" t="0" r="38100" b="25400"/>
                <wp:wrapNone/>
                <wp:docPr id="26" name="Freeform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08100" cy="889000"/>
                        </a:xfrm>
                        <a:custGeom>
                          <a:avLst/>
                          <a:gdLst>
                            <a:gd name="connsiteX0" fmla="*/ 0 w 1756881"/>
                            <a:gd name="connsiteY0" fmla="*/ 996594 h 996594"/>
                            <a:gd name="connsiteX1" fmla="*/ 678094 w 1756881"/>
                            <a:gd name="connsiteY1" fmla="*/ 184935 h 996594"/>
                            <a:gd name="connsiteX2" fmla="*/ 1756881 w 1756881"/>
                            <a:gd name="connsiteY2" fmla="*/ 0 h 996594"/>
                          </a:gdLst>
                          <a:ahLst/>
                          <a:cxnLst>
                            <a:cxn ang="0">
                              <a:pos x="connsiteX0" y="connsiteY0"/>
                            </a:cxn>
                            <a:cxn ang="0">
                              <a:pos x="connsiteX1" y="connsiteY1"/>
                            </a:cxn>
                            <a:cxn ang="0">
                              <a:pos x="connsiteX2" y="connsiteY2"/>
                            </a:cxn>
                          </a:cxnLst>
                          <a:rect l="l" t="t" r="r" b="b"/>
                          <a:pathLst>
                            <a:path w="1756881" h="996594">
                              <a:moveTo>
                                <a:pt x="0" y="996594"/>
                              </a:moveTo>
                              <a:cubicBezTo>
                                <a:pt x="192640" y="673814"/>
                                <a:pt x="385281" y="351034"/>
                                <a:pt x="678094" y="184935"/>
                              </a:cubicBezTo>
                              <a:cubicBezTo>
                                <a:pt x="970908" y="18836"/>
                                <a:pt x="1756881" y="0"/>
                                <a:pt x="1756881" y="0"/>
                              </a:cubicBezTo>
                            </a:path>
                          </a:pathLst>
                        </a:cu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28D930" id="Freeform 26" o:spid="_x0000_s1026" style="position:absolute;margin-left:2in;margin-top:7.25pt;width:103pt;height:70pt;z-index:25164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6881,9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" path="m,996594c192640,673814,385281,351034,678094,184935,970908,18836,1756881,,1756881,e" filled="f" strokecolor="black [3213]" strokeweight="1pt">
                <v:path arrowok="t" o:connecttype="custom" o:connectlocs="0,889000;504880,164969;1308100,0" o:connectangles="0,0,0"/>
              </v:shape>
            </w:pict>
          </mc:Fallback>
        </mc:AlternateContent>
      </w:r>
      <w:r w:rsidR="00382541">
        <w:tab/>
      </w:r>
      <w:r w:rsidR="00382541" w:rsidRPr="00B86CE9">
        <w:rPr>
          <w:rFonts w:ascii="ArborWin" w:hAnsi="ArborWin"/>
        </w:rPr>
        <w:t>2</w:t>
      </w:r>
    </w:p>
    <w:p w14:paraId="2528A33E" w14:textId="77777777" w:rsidR="00382541" w:rsidRDefault="00382541" w:rsidP="00382541">
      <w:pPr>
        <w:widowControl w:val="0"/>
        <w:tabs>
          <w:tab w:val="left" w:pos="2977"/>
          <w:tab w:val="left" w:pos="3828"/>
        </w:tabs>
        <w:autoSpaceDE w:val="0"/>
        <w:autoSpaceDN w:val="0"/>
        <w:adjustRightInd w:val="0"/>
      </w:pPr>
      <w:r>
        <w:tab/>
      </w:r>
      <w:r w:rsidRPr="00DE51B1">
        <w:rPr>
          <w:strike/>
        </w:rPr>
        <w:t>TH</w:t>
      </w:r>
      <w:r>
        <w:tab/>
        <w:t>ApplP</w:t>
      </w:r>
    </w:p>
    <w:p w14:paraId="230B5752" w14:textId="77777777" w:rsidR="00382541" w:rsidRPr="00B86CE9" w:rsidRDefault="00382541" w:rsidP="00382541">
      <w:pPr>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05219772" w14:textId="77777777" w:rsidR="00382541" w:rsidRDefault="00382541" w:rsidP="00382541">
      <w:pPr>
        <w:widowControl w:val="0"/>
        <w:tabs>
          <w:tab w:val="left" w:pos="3544"/>
          <w:tab w:val="left" w:pos="4111"/>
          <w:tab w:val="left" w:pos="5103"/>
        </w:tabs>
        <w:autoSpaceDE w:val="0"/>
        <w:autoSpaceDN w:val="0"/>
        <w:adjustRightInd w:val="0"/>
      </w:pPr>
      <w:r>
        <w:tab/>
        <w:t>R</w:t>
      </w:r>
      <w:r w:rsidRPr="00C666ED">
        <w:rPr>
          <w:vertAlign w:val="subscript"/>
        </w:rPr>
        <w:t>wh</w:t>
      </w:r>
      <w:r>
        <w:tab/>
      </w:r>
      <w:r w:rsidRPr="00B86CE9">
        <w:rPr>
          <w:rFonts w:ascii="ArborWin" w:hAnsi="ArborWin"/>
        </w:rPr>
        <w:t>2</w:t>
      </w:r>
    </w:p>
    <w:p w14:paraId="74BB9BCB" w14:textId="77777777" w:rsidR="00382541" w:rsidRDefault="00382541" w:rsidP="00382541">
      <w:pPr>
        <w:widowControl w:val="0"/>
        <w:tabs>
          <w:tab w:val="left" w:pos="3828"/>
          <w:tab w:val="left" w:pos="4678"/>
        </w:tabs>
        <w:autoSpaceDE w:val="0"/>
        <w:autoSpaceDN w:val="0"/>
        <w:adjustRightInd w:val="0"/>
      </w:pPr>
      <w:r>
        <w:tab/>
        <w:t>Appl</w:t>
      </w:r>
      <w:r>
        <w:tab/>
        <w:t>VP</w:t>
      </w:r>
    </w:p>
    <w:p w14:paraId="5C54C177" w14:textId="77777777" w:rsidR="00382541" w:rsidRDefault="00382541" w:rsidP="00382541">
      <w:pPr>
        <w:widowControl w:val="0"/>
        <w:tabs>
          <w:tab w:val="left" w:pos="4536"/>
        </w:tabs>
        <w:autoSpaceDE w:val="0"/>
        <w:autoSpaceDN w:val="0"/>
        <w:adjustRightInd w:val="0"/>
      </w:pPr>
      <w:r>
        <w:rPr>
          <w:rFonts w:ascii="ArborWin" w:hAnsi="ArborWin"/>
        </w:rPr>
        <w:tab/>
      </w:r>
      <w:r w:rsidRPr="00B86CE9">
        <w:rPr>
          <w:rFonts w:ascii="ArborWin" w:hAnsi="ArborWin"/>
        </w:rPr>
        <w:t>2</w:t>
      </w:r>
    </w:p>
    <w:p w14:paraId="3A8EE2D9" w14:textId="77777777" w:rsidR="00382541" w:rsidRDefault="00382541" w:rsidP="00382541">
      <w:pPr>
        <w:widowControl w:val="0"/>
        <w:tabs>
          <w:tab w:val="left" w:pos="4395"/>
          <w:tab w:val="left" w:pos="5103"/>
        </w:tabs>
        <w:autoSpaceDE w:val="0"/>
        <w:autoSpaceDN w:val="0"/>
        <w:adjustRightInd w:val="0"/>
        <w:rPr>
          <w:strike/>
        </w:rPr>
      </w:pPr>
      <w:r>
        <w:tab/>
        <w:t>V</w:t>
      </w:r>
      <w:r>
        <w:tab/>
      </w:r>
      <w:r w:rsidRPr="00DE51B1">
        <w:rPr>
          <w:strike/>
        </w:rPr>
        <w:t>TH</w:t>
      </w:r>
    </w:p>
    <w:p w14:paraId="16A178E6" w14:textId="77777777" w:rsidR="00382541" w:rsidRPr="00E06DE2" w:rsidRDefault="00382541" w:rsidP="00396D13">
      <w:pPr>
        <w:pStyle w:val="ListParagraph"/>
        <w:widowControl w:val="0"/>
        <w:tabs>
          <w:tab w:val="left" w:pos="4395"/>
          <w:tab w:val="left" w:pos="5103"/>
        </w:tabs>
        <w:autoSpaceDE w:val="0"/>
        <w:autoSpaceDN w:val="0"/>
        <w:adjustRightInd w:val="0"/>
        <w:ind w:left="0"/>
        <w:rPr>
          <w:rFonts w:ascii="ArborWin" w:hAnsi="ArborWin"/>
        </w:rPr>
      </w:pPr>
    </w:p>
    <w:p w14:paraId="4BA7CFC5" w14:textId="2BA70D51" w:rsidR="00DF6BFA" w:rsidRDefault="00C60149" w:rsidP="00396D13">
      <w:pPr>
        <w:widowControl w:val="0"/>
        <w:tabs>
          <w:tab w:val="left" w:pos="4395"/>
          <w:tab w:val="left" w:pos="5103"/>
        </w:tabs>
        <w:autoSpaceDE w:val="0"/>
        <w:autoSpaceDN w:val="0"/>
        <w:adjustRightInd w:val="0"/>
      </w:pPr>
      <w:r>
        <w:t xml:space="preserve">We can thus account for the </w:t>
      </w:r>
      <w:r w:rsidR="00CF46A1">
        <w:t>asymmetry</w:t>
      </w:r>
      <w:r>
        <w:t xml:space="preserve"> </w:t>
      </w:r>
      <w:r w:rsidR="00CF46A1">
        <w:t>found in otherwise</w:t>
      </w:r>
      <w:r w:rsidR="00B20ECF">
        <w:t xml:space="preserve"> symmetrical languages</w:t>
      </w:r>
      <w:r w:rsidR="005A14F0">
        <w:t xml:space="preserve"> (DOMA).</w:t>
      </w:r>
      <w:r w:rsidR="00DF6BFA">
        <w:t xml:space="preserve"> </w:t>
      </w:r>
      <w:r w:rsidR="005A14F0">
        <w:t>If (a) the Recipient originates in</w:t>
      </w:r>
      <w:r w:rsidR="00BF4CAC">
        <w:t xml:space="preserve"> spec</w:t>
      </w:r>
      <w:r w:rsidR="005A14F0">
        <w:t>ApplP and (b) in a Theme passive the Theme raises to</w:t>
      </w:r>
      <w:r w:rsidR="00BF4CAC">
        <w:t xml:space="preserve"> spec</w:t>
      </w:r>
      <w:r w:rsidR="005A14F0">
        <w:t>ApplP because of its [uCase] feature, then the proposed assumptions</w:t>
      </w:r>
      <w:r w:rsidR="00567284">
        <w:t xml:space="preserve"> </w:t>
      </w:r>
      <w:r w:rsidR="005A14F0">
        <w:t>about</w:t>
      </w:r>
      <w:r w:rsidR="00567284">
        <w:t xml:space="preserve"> phase theory (PIC2 and </w:t>
      </w:r>
      <w:r w:rsidR="00567284">
        <w:fldChar w:fldCharType="begin"/>
      </w:r>
      <w:r w:rsidR="00567284">
        <w:instrText xml:space="preserve"> REF _Ref322604158 \h </w:instrText>
      </w:r>
      <w:r w:rsidR="00567284">
        <w:fldChar w:fldCharType="separate"/>
      </w:r>
      <w:r w:rsidR="00F5549A" w:rsidRPr="00AF7B9E">
        <w:rPr>
          <w:lang w:val="en-US"/>
        </w:rPr>
        <w:t>(</w:t>
      </w:r>
      <w:r w:rsidR="00F5549A">
        <w:rPr>
          <w:noProof/>
        </w:rPr>
        <w:t>29</w:t>
      </w:r>
      <w:r w:rsidR="00567284">
        <w:fldChar w:fldCharType="end"/>
      </w:r>
      <w:r w:rsidR="00567284">
        <w:t>))</w:t>
      </w:r>
      <w:r w:rsidR="005A14F0">
        <w:t xml:space="preserve"> </w:t>
      </w:r>
      <w:r w:rsidR="00A62EFF">
        <w:t>entail that in a passive</w:t>
      </w:r>
      <w:r w:rsidR="00567284">
        <w:t xml:space="preserve"> the Recipient </w:t>
      </w:r>
      <w:r w:rsidR="00A62EFF">
        <w:t xml:space="preserve">is trapped </w:t>
      </w:r>
      <w:r w:rsidR="00567284">
        <w:t xml:space="preserve">in </w:t>
      </w:r>
      <w:r w:rsidR="00525AB0">
        <w:t>the ApplP phase</w:t>
      </w:r>
      <w:r w:rsidR="00567284">
        <w:t>.</w:t>
      </w:r>
    </w:p>
    <w:p w14:paraId="3E2DE887" w14:textId="210667A1" w:rsidR="00B85252" w:rsidRDefault="00525AB0" w:rsidP="00B85252">
      <w:pPr>
        <w:widowControl w:val="0"/>
        <w:tabs>
          <w:tab w:val="left" w:pos="567"/>
          <w:tab w:val="left" w:pos="4395"/>
          <w:tab w:val="left" w:pos="5103"/>
        </w:tabs>
        <w:autoSpaceDE w:val="0"/>
        <w:autoSpaceDN w:val="0"/>
        <w:adjustRightInd w:val="0"/>
      </w:pPr>
      <w:r>
        <w:tab/>
        <w:t xml:space="preserve">It should be noted, at this point, that </w:t>
      </w:r>
      <w:r w:rsidR="00336779">
        <w:t xml:space="preserve">the </w:t>
      </w:r>
      <w:r w:rsidR="0032768D">
        <w:t>DOMA</w:t>
      </w:r>
      <w:r>
        <w:t xml:space="preserve"> has much in common with syntactic ergativity, a restriction ruling out the straightforward A-bar extraction of transitive ergative subjects in many (but not all) ergative contexts. </w:t>
      </w:r>
      <w:r w:rsidR="00F40657">
        <w:t xml:space="preserve">While </w:t>
      </w:r>
      <w:r w:rsidR="00336779">
        <w:t>the</w:t>
      </w:r>
      <w:r w:rsidR="0032768D">
        <w:t xml:space="preserve"> DOMA</w:t>
      </w:r>
      <w:r w:rsidR="00F40657">
        <w:t xml:space="preserve"> arises where movement of the Theme traps the Recipient, syntactic ergativity arises, according to Aldridge (2004, 2008) and Coon et al.</w:t>
      </w:r>
      <w:r w:rsidR="00A62EFF">
        <w:t xml:space="preserve"> (2014), where movement of the T</w:t>
      </w:r>
      <w:r w:rsidR="00F40657">
        <w:t xml:space="preserve">heme in a monotransitive traps the transitive subject. Both phenomena crucially involve obligatory movement of a lower argument to the phase edge. This is a </w:t>
      </w:r>
      <w:r w:rsidR="00F40657">
        <w:lastRenderedPageBreak/>
        <w:t xml:space="preserve">welcome result as it suggests that the same trapping effect proposed for vP by Aldridge (2004) can be generalised to other phases. In accusative languages, where Themes are assigned a case inside vP, we see this effect only as </w:t>
      </w:r>
      <w:r w:rsidR="00135DE0">
        <w:t>the</w:t>
      </w:r>
      <w:r w:rsidR="0032768D">
        <w:t xml:space="preserve"> DOMA</w:t>
      </w:r>
      <w:r w:rsidR="00A62EFF">
        <w:t>,</w:t>
      </w:r>
      <w:r w:rsidR="00F40657">
        <w:t xml:space="preserve"> as this is the only case where they (i) fail to receive a ‘low’ case and (ii) must undergo movement to the phase edge. </w:t>
      </w:r>
    </w:p>
    <w:p w14:paraId="1C763E95" w14:textId="77777777" w:rsidR="0077018A" w:rsidRDefault="0077018A" w:rsidP="00B85252">
      <w:pPr>
        <w:widowControl w:val="0"/>
        <w:tabs>
          <w:tab w:val="left" w:pos="567"/>
          <w:tab w:val="left" w:pos="4395"/>
          <w:tab w:val="left" w:pos="5103"/>
        </w:tabs>
        <w:autoSpaceDE w:val="0"/>
        <w:autoSpaceDN w:val="0"/>
        <w:adjustRightInd w:val="0"/>
      </w:pPr>
    </w:p>
    <w:p w14:paraId="023E614F" w14:textId="7D4157ED" w:rsidR="00B85252" w:rsidRPr="001B7C4C" w:rsidRDefault="00B85252" w:rsidP="007951B8">
      <w:pPr>
        <w:pStyle w:val="Heading2"/>
      </w:pPr>
      <w:bookmarkStart w:id="31" w:name="_Ref328937516"/>
      <w:r w:rsidRPr="001B7C4C">
        <w:t>No DOMA in the prepositional dative construction</w:t>
      </w:r>
      <w:bookmarkEnd w:id="31"/>
    </w:p>
    <w:p w14:paraId="4436BBDF" w14:textId="3D2B7792" w:rsidR="00B85252" w:rsidRPr="000360A9" w:rsidRDefault="00E87B38" w:rsidP="00B85252">
      <w:pPr>
        <w:widowControl w:val="0"/>
        <w:tabs>
          <w:tab w:val="left" w:pos="567"/>
          <w:tab w:val="left" w:pos="4395"/>
          <w:tab w:val="left" w:pos="5103"/>
        </w:tabs>
        <w:autoSpaceDE w:val="0"/>
        <w:autoSpaceDN w:val="0"/>
        <w:adjustRightInd w:val="0"/>
      </w:pPr>
      <w:r>
        <w:t xml:space="preserve">As shown in </w:t>
      </w:r>
      <w:r>
        <w:fldChar w:fldCharType="begin"/>
      </w:r>
      <w:r>
        <w:instrText xml:space="preserve"> REF _Ref323370802 \h </w:instrText>
      </w:r>
      <w:r>
        <w:fldChar w:fldCharType="separate"/>
      </w:r>
      <w:r w:rsidR="00F5549A" w:rsidRPr="000360A9">
        <w:t>(</w:t>
      </w:r>
      <w:r w:rsidR="00F5549A">
        <w:rPr>
          <w:noProof/>
        </w:rPr>
        <w:t>34</w:t>
      </w:r>
      <w:r>
        <w:fldChar w:fldCharType="end"/>
      </w:r>
      <w:r>
        <w:t>)</w:t>
      </w:r>
      <w:r w:rsidR="00B85252" w:rsidRPr="000360A9">
        <w:t xml:space="preserve">, we do not see </w:t>
      </w:r>
      <w:r w:rsidR="00A32DCA" w:rsidRPr="000360A9">
        <w:t>any DOMA</w:t>
      </w:r>
      <w:r w:rsidR="00B85252" w:rsidRPr="000360A9">
        <w:t xml:space="preserve"> in the prepositional dative construction</w:t>
      </w:r>
      <w:r w:rsidR="00A32DCA" w:rsidRPr="000360A9">
        <w:t xml:space="preserve"> (P</w:t>
      </w:r>
      <w:r w:rsidR="00EC0662" w:rsidRPr="000360A9">
        <w:t>rep</w:t>
      </w:r>
      <w:r w:rsidR="00A32DCA" w:rsidRPr="000360A9">
        <w:t>DC)</w:t>
      </w:r>
      <w:r w:rsidR="00B85252" w:rsidRPr="000360A9">
        <w:t xml:space="preserve"> when passive and A-bar movement</w:t>
      </w:r>
      <w:r w:rsidR="00A62EFF">
        <w:t xml:space="preserve"> are combined</w:t>
      </w:r>
      <w:r w:rsidR="00B85252" w:rsidRPr="000360A9">
        <w:t>.</w:t>
      </w:r>
      <w:r w:rsidR="00D929E2">
        <w:t xml:space="preserve"> (34d) may be a case of “R-extraction out of a Th-passive” (see (16)), but is perfectly well formed.</w:t>
      </w:r>
    </w:p>
    <w:p w14:paraId="02D22EFC" w14:textId="77777777" w:rsidR="00A32DCA" w:rsidRPr="000360A9" w:rsidRDefault="00A32DCA" w:rsidP="00B85252">
      <w:pPr>
        <w:widowControl w:val="0"/>
        <w:tabs>
          <w:tab w:val="left" w:pos="567"/>
          <w:tab w:val="left" w:pos="4395"/>
          <w:tab w:val="left" w:pos="5103"/>
        </w:tabs>
        <w:autoSpaceDE w:val="0"/>
        <w:autoSpaceDN w:val="0"/>
        <w:adjustRightInd w:val="0"/>
      </w:pPr>
    </w:p>
    <w:p w14:paraId="0DA176FA" w14:textId="15BE3607" w:rsidR="000F05B9" w:rsidRDefault="000360A9" w:rsidP="00A32DCA">
      <w:pPr>
        <w:widowControl w:val="0"/>
        <w:tabs>
          <w:tab w:val="left" w:pos="567"/>
          <w:tab w:val="left" w:pos="1134"/>
          <w:tab w:val="left" w:pos="4395"/>
          <w:tab w:val="left" w:pos="5103"/>
        </w:tabs>
        <w:autoSpaceDE w:val="0"/>
        <w:autoSpaceDN w:val="0"/>
        <w:adjustRightInd w:val="0"/>
      </w:pPr>
      <w:bookmarkStart w:id="32" w:name="_Ref323370802"/>
      <w:r w:rsidRPr="000360A9">
        <w:t>(</w:t>
      </w:r>
      <w:r w:rsidR="0026357A">
        <w:fldChar w:fldCharType="begin"/>
      </w:r>
      <w:r w:rsidR="0026357A">
        <w:instrText xml:space="preserve"> SEQ ( \* ARABIC </w:instrText>
      </w:r>
      <w:r w:rsidR="0026357A">
        <w:fldChar w:fldCharType="separate"/>
      </w:r>
      <w:r w:rsidR="00F5549A">
        <w:rPr>
          <w:noProof/>
        </w:rPr>
        <w:t>34</w:t>
      </w:r>
      <w:r w:rsidR="0026357A">
        <w:rPr>
          <w:noProof/>
        </w:rPr>
        <w:fldChar w:fldCharType="end"/>
      </w:r>
      <w:bookmarkEnd w:id="32"/>
      <w:r w:rsidRPr="000360A9">
        <w:t>)</w:t>
      </w:r>
      <w:r w:rsidRPr="000360A9">
        <w:tab/>
      </w:r>
      <w:r w:rsidR="00A32DCA" w:rsidRPr="000360A9">
        <w:t>a.</w:t>
      </w:r>
      <w:r w:rsidR="000F05B9">
        <w:tab/>
        <w:t>They gave the book to John.</w:t>
      </w:r>
      <w:r w:rsidR="00A32DCA" w:rsidRPr="000360A9">
        <w:tab/>
      </w:r>
      <w:r w:rsidR="00D929E2">
        <w:t xml:space="preserve"> </w:t>
      </w:r>
    </w:p>
    <w:p w14:paraId="54612C46" w14:textId="586AAC7C" w:rsidR="00A32DCA" w:rsidRPr="000360A9" w:rsidRDefault="000F05B9" w:rsidP="00A32DCA">
      <w:pPr>
        <w:widowControl w:val="0"/>
        <w:tabs>
          <w:tab w:val="left" w:pos="567"/>
          <w:tab w:val="left" w:pos="1134"/>
          <w:tab w:val="left" w:pos="4395"/>
          <w:tab w:val="left" w:pos="5103"/>
        </w:tabs>
        <w:autoSpaceDE w:val="0"/>
        <w:autoSpaceDN w:val="0"/>
        <w:adjustRightInd w:val="0"/>
      </w:pPr>
      <w:r>
        <w:tab/>
        <w:t>b.</w:t>
      </w:r>
      <w:r>
        <w:tab/>
      </w:r>
      <w:r w:rsidR="00A32DCA" w:rsidRPr="000360A9">
        <w:t>The book was given to John.</w:t>
      </w:r>
    </w:p>
    <w:p w14:paraId="2EEC5226" w14:textId="24960B01" w:rsidR="00A32DCA" w:rsidRPr="000360A9" w:rsidRDefault="00A32DCA" w:rsidP="00A32DCA">
      <w:pPr>
        <w:widowControl w:val="0"/>
        <w:tabs>
          <w:tab w:val="left" w:pos="567"/>
          <w:tab w:val="left" w:pos="1134"/>
          <w:tab w:val="left" w:pos="4395"/>
          <w:tab w:val="left" w:pos="5103"/>
        </w:tabs>
        <w:autoSpaceDE w:val="0"/>
        <w:autoSpaceDN w:val="0"/>
        <w:adjustRightInd w:val="0"/>
      </w:pPr>
      <w:r w:rsidRPr="000360A9">
        <w:tab/>
      </w:r>
      <w:r w:rsidR="000F05B9">
        <w:t>c</w:t>
      </w:r>
      <w:r w:rsidRPr="000360A9">
        <w:t>.</w:t>
      </w:r>
      <w:r w:rsidRPr="000360A9">
        <w:tab/>
        <w:t xml:space="preserve">Who did </w:t>
      </w:r>
      <w:r w:rsidR="009E796D">
        <w:t>they</w:t>
      </w:r>
      <w:r w:rsidRPr="000360A9">
        <w:t xml:space="preserve"> give the book to?</w:t>
      </w:r>
    </w:p>
    <w:p w14:paraId="3B1848AF" w14:textId="0ED880CD" w:rsidR="00A32DCA" w:rsidRPr="000360A9" w:rsidRDefault="00A32DCA" w:rsidP="00A32DCA">
      <w:pPr>
        <w:widowControl w:val="0"/>
        <w:tabs>
          <w:tab w:val="left" w:pos="567"/>
          <w:tab w:val="left" w:pos="1134"/>
          <w:tab w:val="left" w:pos="4395"/>
          <w:tab w:val="left" w:pos="5103"/>
        </w:tabs>
        <w:autoSpaceDE w:val="0"/>
        <w:autoSpaceDN w:val="0"/>
        <w:adjustRightInd w:val="0"/>
      </w:pPr>
      <w:r w:rsidRPr="000360A9">
        <w:tab/>
      </w:r>
      <w:r w:rsidR="000F05B9">
        <w:t>d</w:t>
      </w:r>
      <w:r w:rsidRPr="000360A9">
        <w:t>.</w:t>
      </w:r>
      <w:r w:rsidRPr="000360A9">
        <w:tab/>
        <w:t>Who was the book given to?</w:t>
      </w:r>
    </w:p>
    <w:p w14:paraId="2DA922FD" w14:textId="77777777" w:rsidR="00A32DCA" w:rsidRPr="001B7C4C" w:rsidRDefault="00A32DCA" w:rsidP="00A32DCA">
      <w:pPr>
        <w:widowControl w:val="0"/>
        <w:tabs>
          <w:tab w:val="left" w:pos="567"/>
          <w:tab w:val="left" w:pos="1134"/>
          <w:tab w:val="left" w:pos="4395"/>
          <w:tab w:val="left" w:pos="5103"/>
        </w:tabs>
        <w:autoSpaceDE w:val="0"/>
        <w:autoSpaceDN w:val="0"/>
        <w:adjustRightInd w:val="0"/>
        <w:rPr>
          <w:color w:val="002060"/>
        </w:rPr>
      </w:pPr>
    </w:p>
    <w:p w14:paraId="0D7AB932" w14:textId="57BEC103" w:rsidR="009E796D" w:rsidRDefault="009E796D" w:rsidP="00A32DCA">
      <w:pPr>
        <w:widowControl w:val="0"/>
        <w:tabs>
          <w:tab w:val="left" w:pos="567"/>
          <w:tab w:val="left" w:pos="1134"/>
          <w:tab w:val="left" w:pos="4395"/>
          <w:tab w:val="left" w:pos="5103"/>
        </w:tabs>
        <w:autoSpaceDE w:val="0"/>
        <w:autoSpaceDN w:val="0"/>
        <w:adjustRightInd w:val="0"/>
      </w:pPr>
      <w:r>
        <w:t>Although the analysis of the PrepDC has long been controversial (see Larson 1988, Pesetsky 1995, Harley 2002, 2007), we take it that Bruening (2010) has argued convincingly that it has the underlying structure shown in (35) (see also Harley and Jung 2015))</w:t>
      </w:r>
    </w:p>
    <w:p w14:paraId="18FC9CBF" w14:textId="77777777" w:rsidR="00B6535D" w:rsidRPr="00D34F88" w:rsidRDefault="00B6535D" w:rsidP="00A32DCA">
      <w:pPr>
        <w:widowControl w:val="0"/>
        <w:tabs>
          <w:tab w:val="left" w:pos="567"/>
          <w:tab w:val="left" w:pos="1134"/>
          <w:tab w:val="left" w:pos="4395"/>
          <w:tab w:val="left" w:pos="5103"/>
        </w:tabs>
        <w:autoSpaceDE w:val="0"/>
        <w:autoSpaceDN w:val="0"/>
        <w:adjustRightInd w:val="0"/>
      </w:pPr>
    </w:p>
    <w:p w14:paraId="2E161292" w14:textId="17EF721E" w:rsidR="003E1769" w:rsidRPr="00D34F88" w:rsidRDefault="00E87B38" w:rsidP="00A32DCA">
      <w:pPr>
        <w:widowControl w:val="0"/>
        <w:tabs>
          <w:tab w:val="left" w:pos="567"/>
          <w:tab w:val="left" w:pos="1134"/>
          <w:tab w:val="left" w:pos="4395"/>
          <w:tab w:val="left" w:pos="5103"/>
        </w:tabs>
        <w:autoSpaceDE w:val="0"/>
        <w:autoSpaceDN w:val="0"/>
        <w:adjustRightInd w:val="0"/>
      </w:pPr>
      <w:bookmarkStart w:id="33" w:name="_Ref323370973"/>
      <w:r w:rsidRPr="00D34F88">
        <w:t>(</w:t>
      </w:r>
      <w:r w:rsidR="0026357A">
        <w:fldChar w:fldCharType="begin"/>
      </w:r>
      <w:r w:rsidR="0026357A">
        <w:instrText xml:space="preserve"> SEQ ( \* ARABIC </w:instrText>
      </w:r>
      <w:r w:rsidR="0026357A">
        <w:fldChar w:fldCharType="separate"/>
      </w:r>
      <w:r w:rsidR="00F5549A">
        <w:rPr>
          <w:noProof/>
        </w:rPr>
        <w:t>35</w:t>
      </w:r>
      <w:r w:rsidR="0026357A">
        <w:rPr>
          <w:noProof/>
        </w:rPr>
        <w:fldChar w:fldCharType="end"/>
      </w:r>
      <w:bookmarkEnd w:id="33"/>
      <w:r w:rsidRPr="00D34F88">
        <w:t>)</w:t>
      </w:r>
      <w:r w:rsidRPr="00D34F88">
        <w:tab/>
      </w:r>
      <w:r w:rsidR="000F05B9">
        <w:t xml:space="preserve"> </w:t>
      </w:r>
      <w:r w:rsidR="009E796D">
        <w:t>[</w:t>
      </w:r>
      <w:r w:rsidR="009E796D" w:rsidRPr="009E796D">
        <w:rPr>
          <w:vertAlign w:val="subscript"/>
        </w:rPr>
        <w:t xml:space="preserve">vP </w:t>
      </w:r>
      <w:r w:rsidR="009E796D">
        <w:t xml:space="preserve">they [v </w:t>
      </w:r>
      <w:r w:rsidR="00B6535D" w:rsidRPr="00D34F88">
        <w:t xml:space="preserve"> [</w:t>
      </w:r>
      <w:r w:rsidR="003E1769" w:rsidRPr="00D34F88">
        <w:rPr>
          <w:vertAlign w:val="subscript"/>
        </w:rPr>
        <w:t>VP</w:t>
      </w:r>
      <w:r w:rsidR="003E1769" w:rsidRPr="00D34F88">
        <w:t xml:space="preserve"> the book [</w:t>
      </w:r>
      <w:r w:rsidR="003E1769" w:rsidRPr="00D34F88">
        <w:rPr>
          <w:vertAlign w:val="subscript"/>
        </w:rPr>
        <w:t>V’</w:t>
      </w:r>
      <w:r w:rsidR="003E1769" w:rsidRPr="00D34F88">
        <w:t xml:space="preserve"> </w:t>
      </w:r>
      <w:r w:rsidR="009E796D">
        <w:t xml:space="preserve"> </w:t>
      </w:r>
      <w:r w:rsidR="003E1769" w:rsidRPr="00D34F88">
        <w:t>give</w:t>
      </w:r>
      <w:r w:rsidR="009E796D">
        <w:t xml:space="preserve"> </w:t>
      </w:r>
      <w:r w:rsidR="003E1769" w:rsidRPr="00D34F88">
        <w:t xml:space="preserve"> [</w:t>
      </w:r>
      <w:r w:rsidR="003E1769" w:rsidRPr="00D34F88">
        <w:rPr>
          <w:vertAlign w:val="subscript"/>
        </w:rPr>
        <w:t>PP</w:t>
      </w:r>
      <w:r w:rsidR="003E1769" w:rsidRPr="00D34F88">
        <w:t xml:space="preserve"> to John ]]</w:t>
      </w:r>
      <w:r w:rsidR="00375233" w:rsidRPr="00D34F88">
        <w:t>]</w:t>
      </w:r>
      <w:r w:rsidR="003E1769" w:rsidRPr="00D34F88">
        <w:t xml:space="preserve"> </w:t>
      </w:r>
    </w:p>
    <w:p w14:paraId="047C9AA4" w14:textId="77777777" w:rsidR="003E1769" w:rsidRPr="00D34F88" w:rsidRDefault="003E1769" w:rsidP="00A32DCA">
      <w:pPr>
        <w:widowControl w:val="0"/>
        <w:tabs>
          <w:tab w:val="left" w:pos="567"/>
          <w:tab w:val="left" w:pos="1134"/>
          <w:tab w:val="left" w:pos="4395"/>
          <w:tab w:val="left" w:pos="5103"/>
        </w:tabs>
        <w:autoSpaceDE w:val="0"/>
        <w:autoSpaceDN w:val="0"/>
        <w:adjustRightInd w:val="0"/>
      </w:pPr>
      <w:r w:rsidRPr="00D34F88">
        <w:tab/>
      </w:r>
    </w:p>
    <w:p w14:paraId="31B9E2CE" w14:textId="39EF6E5F" w:rsidR="00D6417A" w:rsidRDefault="000F05B9" w:rsidP="00A32DCA">
      <w:pPr>
        <w:widowControl w:val="0"/>
        <w:tabs>
          <w:tab w:val="left" w:pos="567"/>
          <w:tab w:val="left" w:pos="1134"/>
          <w:tab w:val="left" w:pos="4395"/>
          <w:tab w:val="left" w:pos="5103"/>
        </w:tabs>
        <w:autoSpaceDE w:val="0"/>
        <w:autoSpaceDN w:val="0"/>
        <w:adjustRightInd w:val="0"/>
      </w:pPr>
      <w:r>
        <w:t>This vP would be the lower phase in (34a). In the passive version</w:t>
      </w:r>
      <w:r w:rsidR="00F56437">
        <w:t xml:space="preserve"> (34b),</w:t>
      </w:r>
      <w:r>
        <w:t xml:space="preserve"> vP ceases to be a phase. </w:t>
      </w:r>
      <w:r w:rsidR="00D6417A">
        <w:t xml:space="preserve">The head introducing </w:t>
      </w:r>
      <w:r w:rsidR="007951B8">
        <w:t xml:space="preserve">the highest </w:t>
      </w:r>
      <w:r w:rsidR="00D6417A">
        <w:t>argument is therefore V. Since V is not a functional head, the consequence is that the sentence has no lower phase</w:t>
      </w:r>
      <w:r w:rsidR="007951B8">
        <w:t xml:space="preserve"> (see the definition of the lower</w:t>
      </w:r>
      <w:r w:rsidR="00A17CA2">
        <w:t>, thematic</w:t>
      </w:r>
      <w:r w:rsidR="007951B8">
        <w:t xml:space="preserve"> phase head in (29))</w:t>
      </w:r>
      <w:r w:rsidR="00D6417A">
        <w:t>.</w:t>
      </w:r>
      <w:r w:rsidR="002B00B5">
        <w:t xml:space="preserve"> The derivation of (34d), combining a theme passive with</w:t>
      </w:r>
      <w:r w:rsidR="00077771">
        <w:t xml:space="preserve"> Wh-</w:t>
      </w:r>
      <w:r w:rsidR="002B00B5">
        <w:t>movement of the goal/recipient is therefore straightforward.</w:t>
      </w:r>
    </w:p>
    <w:p w14:paraId="1B4D82E8" w14:textId="77777777" w:rsidR="002B00B5" w:rsidRDefault="002B00B5" w:rsidP="00A32DCA">
      <w:pPr>
        <w:widowControl w:val="0"/>
        <w:tabs>
          <w:tab w:val="left" w:pos="567"/>
          <w:tab w:val="left" w:pos="1134"/>
          <w:tab w:val="left" w:pos="4395"/>
          <w:tab w:val="left" w:pos="5103"/>
        </w:tabs>
        <w:autoSpaceDE w:val="0"/>
        <w:autoSpaceDN w:val="0"/>
        <w:adjustRightInd w:val="0"/>
      </w:pPr>
    </w:p>
    <w:p w14:paraId="1D423D6E" w14:textId="2514DDD7" w:rsidR="002B00B5" w:rsidRDefault="002B00B5" w:rsidP="00A32DCA">
      <w:pPr>
        <w:widowControl w:val="0"/>
        <w:tabs>
          <w:tab w:val="left" w:pos="567"/>
          <w:tab w:val="left" w:pos="1134"/>
          <w:tab w:val="left" w:pos="4395"/>
          <w:tab w:val="left" w:pos="5103"/>
        </w:tabs>
        <w:autoSpaceDE w:val="0"/>
        <w:autoSpaceDN w:val="0"/>
        <w:adjustRightInd w:val="0"/>
      </w:pPr>
      <w:r>
        <w:t>(36)</w:t>
      </w:r>
      <w:r>
        <w:tab/>
        <w:t>[</w:t>
      </w:r>
      <w:r w:rsidRPr="002B00B5">
        <w:rPr>
          <w:vertAlign w:val="subscript"/>
        </w:rPr>
        <w:t>CP</w:t>
      </w:r>
      <w:r>
        <w:t xml:space="preserve"> who C [</w:t>
      </w:r>
      <w:r w:rsidRPr="002B00B5">
        <w:rPr>
          <w:vertAlign w:val="subscript"/>
        </w:rPr>
        <w:t>TP</w:t>
      </w:r>
      <w:r>
        <w:t xml:space="preserve"> the book T  [</w:t>
      </w:r>
      <w:r w:rsidRPr="002B00B5">
        <w:rPr>
          <w:vertAlign w:val="subscript"/>
        </w:rPr>
        <w:t>vP</w:t>
      </w:r>
      <w:r>
        <w:t xml:space="preserve"> (v</w:t>
      </w:r>
      <w:r w:rsidRPr="002B00B5">
        <w:t>)</w:t>
      </w:r>
      <w:r>
        <w:t xml:space="preserve"> [</w:t>
      </w:r>
      <w:r w:rsidRPr="00536ADC">
        <w:rPr>
          <w:vertAlign w:val="subscript"/>
        </w:rPr>
        <w:t>VP</w:t>
      </w:r>
      <w:r>
        <w:t xml:space="preserve"> &lt;the book&gt; [</w:t>
      </w:r>
      <w:r w:rsidRPr="002B00B5">
        <w:rPr>
          <w:vertAlign w:val="subscript"/>
        </w:rPr>
        <w:t>V’</w:t>
      </w:r>
      <w:r>
        <w:t xml:space="preserve"> given [</w:t>
      </w:r>
      <w:r w:rsidRPr="002B00B5">
        <w:rPr>
          <w:vertAlign w:val="subscript"/>
        </w:rPr>
        <w:t>PP</w:t>
      </w:r>
      <w:r>
        <w:t xml:space="preserve"> to &lt;who&gt; ]]]]]</w:t>
      </w:r>
    </w:p>
    <w:p w14:paraId="4EF58804" w14:textId="77777777" w:rsidR="002B00B5" w:rsidRDefault="002B00B5" w:rsidP="00A32DCA">
      <w:pPr>
        <w:widowControl w:val="0"/>
        <w:tabs>
          <w:tab w:val="left" w:pos="567"/>
          <w:tab w:val="left" w:pos="1134"/>
          <w:tab w:val="left" w:pos="4395"/>
          <w:tab w:val="left" w:pos="5103"/>
        </w:tabs>
        <w:autoSpaceDE w:val="0"/>
        <w:autoSpaceDN w:val="0"/>
        <w:adjustRightInd w:val="0"/>
      </w:pPr>
    </w:p>
    <w:p w14:paraId="017D3188" w14:textId="4C7429D9" w:rsidR="00D929E2" w:rsidRDefault="002B00B5" w:rsidP="00A32DCA">
      <w:pPr>
        <w:widowControl w:val="0"/>
        <w:tabs>
          <w:tab w:val="left" w:pos="567"/>
          <w:tab w:val="left" w:pos="1134"/>
          <w:tab w:val="left" w:pos="4395"/>
          <w:tab w:val="left" w:pos="5103"/>
        </w:tabs>
        <w:autoSpaceDE w:val="0"/>
        <w:autoSpaceDN w:val="0"/>
        <w:adjustRightInd w:val="0"/>
      </w:pPr>
      <w:r>
        <w:t xml:space="preserve">The theme undergoes passive A-movement to specTP. </w:t>
      </w:r>
      <w:r w:rsidR="00536ADC">
        <w:t xml:space="preserve">With no lower phase boundary, </w:t>
      </w:r>
      <w:r>
        <w:t>C probes the</w:t>
      </w:r>
      <w:r w:rsidR="00077771">
        <w:t xml:space="preserve"> Wh-</w:t>
      </w:r>
      <w:r w:rsidR="00536ADC">
        <w:t>goal/recipient directly in situ, and the A-bar movement is directly to specCP.</w:t>
      </w:r>
      <w:r w:rsidR="00D929E2">
        <w:t xml:space="preserve"> </w:t>
      </w:r>
    </w:p>
    <w:p w14:paraId="6727EFFF" w14:textId="4796EB63" w:rsidR="00B85252" w:rsidRDefault="00D929E2" w:rsidP="00D929E2">
      <w:pPr>
        <w:widowControl w:val="0"/>
        <w:tabs>
          <w:tab w:val="left" w:pos="567"/>
          <w:tab w:val="left" w:pos="1134"/>
          <w:tab w:val="left" w:pos="4395"/>
          <w:tab w:val="left" w:pos="5103"/>
        </w:tabs>
        <w:autoSpaceDE w:val="0"/>
        <w:autoSpaceDN w:val="0"/>
        <w:adjustRightInd w:val="0"/>
      </w:pPr>
      <w:r>
        <w:tab/>
      </w:r>
      <w:r w:rsidR="00536ADC">
        <w:t xml:space="preserve"> </w:t>
      </w:r>
    </w:p>
    <w:p w14:paraId="022EE487" w14:textId="77777777" w:rsidR="005F25F1" w:rsidRDefault="005F25F1" w:rsidP="00396D13">
      <w:pPr>
        <w:autoSpaceDE w:val="0"/>
        <w:autoSpaceDN w:val="0"/>
        <w:adjustRightInd w:val="0"/>
        <w:rPr>
          <w:bCs/>
        </w:rPr>
      </w:pPr>
    </w:p>
    <w:p w14:paraId="42A05AC3" w14:textId="40EE28AD" w:rsidR="00C60149" w:rsidRPr="00D34F88" w:rsidRDefault="00B803DB" w:rsidP="00D34F88">
      <w:pPr>
        <w:pStyle w:val="Heading1"/>
      </w:pPr>
      <w:bookmarkStart w:id="34" w:name="_Ref329077518"/>
      <w:r>
        <w:t>Extension 1: asymmetry in the active (Italian)</w:t>
      </w:r>
      <w:bookmarkEnd w:id="34"/>
    </w:p>
    <w:p w14:paraId="1CC6CA14" w14:textId="77777777" w:rsidR="00C60149" w:rsidRPr="00CD3E4B" w:rsidRDefault="00C60149" w:rsidP="007951B8">
      <w:pPr>
        <w:pStyle w:val="Heading2"/>
      </w:pPr>
      <w:r w:rsidRPr="00CD3E4B">
        <w:t>The Italian double object construction</w:t>
      </w:r>
    </w:p>
    <w:p w14:paraId="11430F93" w14:textId="4E06222E" w:rsidR="00C60149" w:rsidRPr="00FC3271" w:rsidRDefault="00C60149" w:rsidP="00C60149">
      <w:r w:rsidRPr="00FC3271">
        <w:t xml:space="preserve">Italian (like Greek and French, </w:t>
      </w:r>
      <w:r w:rsidRPr="00A73F15">
        <w:t>Anagnostopoulou 2005)</w:t>
      </w:r>
      <w:r w:rsidRPr="00FC3271">
        <w:t xml:space="preserve"> </w:t>
      </w:r>
      <w:r w:rsidR="00D34F88">
        <w:t>seems to have</w:t>
      </w:r>
      <w:r w:rsidRPr="00FC3271">
        <w:t xml:space="preserve"> a </w:t>
      </w:r>
      <w:r>
        <w:t>DOC</w:t>
      </w:r>
      <w:r w:rsidRPr="00FC3271">
        <w:t xml:space="preserve"> as diagnosed by the </w:t>
      </w:r>
      <w:r>
        <w:t>possibility</w:t>
      </w:r>
      <w:r w:rsidRPr="00FC3271">
        <w:t xml:space="preserve"> of an inanimate causer </w:t>
      </w:r>
      <w:r>
        <w:t>subject</w:t>
      </w:r>
      <w:r w:rsidR="00CD3E4B">
        <w:t xml:space="preserve"> (see section </w:t>
      </w:r>
      <w:r w:rsidR="009D3A42">
        <w:fldChar w:fldCharType="begin"/>
      </w:r>
      <w:r w:rsidR="00CD3E4B">
        <w:instrText xml:space="preserve"> REF _Ref311274532 \r \h </w:instrText>
      </w:r>
      <w:r w:rsidR="009D3A42">
        <w:fldChar w:fldCharType="separate"/>
      </w:r>
      <w:r w:rsidR="00F5549A">
        <w:t>3</w:t>
      </w:r>
      <w:r w:rsidR="009D3A42">
        <w:fldChar w:fldCharType="end"/>
      </w:r>
      <w:r w:rsidR="00D34F88">
        <w:t>.1 above</w:t>
      </w:r>
      <w:r w:rsidR="00CD3E4B">
        <w:t>).</w:t>
      </w:r>
    </w:p>
    <w:p w14:paraId="54B9379E" w14:textId="77777777" w:rsidR="00C60149" w:rsidRPr="00FC3271" w:rsidRDefault="00C60149" w:rsidP="00C60149"/>
    <w:p w14:paraId="60979199" w14:textId="208C002C" w:rsidR="00C60149" w:rsidRPr="00FC3271" w:rsidRDefault="00A70421" w:rsidP="00C60149">
      <w:r w:rsidRPr="00D34F88">
        <w:t>(</w:t>
      </w:r>
      <w:r w:rsidR="0026357A">
        <w:fldChar w:fldCharType="begin"/>
      </w:r>
      <w:r w:rsidR="0026357A">
        <w:instrText xml:space="preserve"> SEQ ( \* ARABIC </w:instrText>
      </w:r>
      <w:r w:rsidR="0026357A">
        <w:fldChar w:fldCharType="separate"/>
      </w:r>
      <w:r w:rsidR="00F5549A">
        <w:rPr>
          <w:noProof/>
        </w:rPr>
        <w:t>36</w:t>
      </w:r>
      <w:r w:rsidR="0026357A">
        <w:rPr>
          <w:noProof/>
        </w:rPr>
        <w:fldChar w:fldCharType="end"/>
      </w:r>
      <w:r w:rsidRPr="00D34F88">
        <w:t>)</w:t>
      </w:r>
      <w:r w:rsidR="00C60149" w:rsidRPr="00FC3271">
        <w:tab/>
        <w:t xml:space="preserve">a. </w:t>
      </w:r>
      <w:r w:rsidR="00C60149" w:rsidRPr="00FC3271">
        <w:tab/>
        <w:t xml:space="preserve">Questo libro mi ha dato alcune idee.  </w:t>
      </w:r>
    </w:p>
    <w:p w14:paraId="31B97552" w14:textId="77777777" w:rsidR="00C60149" w:rsidRPr="00FC3271" w:rsidRDefault="00C60149" w:rsidP="00C60149">
      <w:pPr>
        <w:ind w:left="1146" w:firstLine="294"/>
        <w:rPr>
          <w:lang w:val="en-US"/>
        </w:rPr>
      </w:pPr>
      <w:r w:rsidRPr="00FC3271">
        <w:rPr>
          <w:lang w:val="en-US"/>
        </w:rPr>
        <w:t>this book me has given some ideas</w:t>
      </w:r>
    </w:p>
    <w:p w14:paraId="32D6A35B" w14:textId="77777777" w:rsidR="00C60149" w:rsidRPr="00FC3271" w:rsidRDefault="00C60149" w:rsidP="00C60149">
      <w:pPr>
        <w:ind w:left="852" w:firstLine="588"/>
        <w:rPr>
          <w:lang w:val="en-US"/>
        </w:rPr>
      </w:pPr>
      <w:r w:rsidRPr="00FC3271">
        <w:rPr>
          <w:lang w:val="en-US"/>
        </w:rPr>
        <w:t xml:space="preserve">‘This book gave me some ideas.’ </w:t>
      </w:r>
      <w:r w:rsidRPr="00FC3271">
        <w:rPr>
          <w:lang w:val="en-US"/>
        </w:rPr>
        <w:br/>
      </w:r>
      <w:r w:rsidRPr="00FC3271">
        <w:rPr>
          <w:lang w:val="en-US"/>
        </w:rPr>
        <w:tab/>
        <w:t>(*’This book gave some ideas to me.’)</w:t>
      </w:r>
    </w:p>
    <w:p w14:paraId="6F45A85B" w14:textId="77777777" w:rsidR="00C60149" w:rsidRPr="00FC3271" w:rsidRDefault="00C60149" w:rsidP="00C60149">
      <w:pPr>
        <w:ind w:left="426"/>
        <w:rPr>
          <w:lang w:val="en-US"/>
        </w:rPr>
      </w:pPr>
    </w:p>
    <w:p w14:paraId="5E58A424" w14:textId="77777777" w:rsidR="00C60149" w:rsidRPr="00FC3271" w:rsidRDefault="00C60149" w:rsidP="00C60149">
      <w:pPr>
        <w:ind w:firstLine="720"/>
        <w:rPr>
          <w:lang w:val="sv-FI"/>
        </w:rPr>
      </w:pPr>
      <w:r w:rsidRPr="00FC3271">
        <w:rPr>
          <w:lang w:val="sv-FI"/>
        </w:rPr>
        <w:t xml:space="preserve">b. </w:t>
      </w:r>
      <w:r w:rsidRPr="00FC3271">
        <w:rPr>
          <w:lang w:val="sv-FI"/>
        </w:rPr>
        <w:tab/>
        <w:t xml:space="preserve">Questa relazione mi ha insegnato l'arte della pazienza.  </w:t>
      </w:r>
    </w:p>
    <w:p w14:paraId="099DE74D" w14:textId="77777777" w:rsidR="00C60149" w:rsidRPr="00FC3271" w:rsidRDefault="00C60149" w:rsidP="00C60149">
      <w:pPr>
        <w:ind w:left="720" w:firstLine="720"/>
        <w:rPr>
          <w:lang w:val="en-US"/>
        </w:rPr>
      </w:pPr>
      <w:r w:rsidRPr="00FC3271">
        <w:rPr>
          <w:lang w:val="en-US"/>
        </w:rPr>
        <w:t>this relationship has taught me the art of patience</w:t>
      </w:r>
    </w:p>
    <w:p w14:paraId="09BF2FDF" w14:textId="77777777" w:rsidR="00C60149" w:rsidRPr="00FC3271" w:rsidRDefault="00C60149" w:rsidP="00C60149">
      <w:pPr>
        <w:ind w:left="1440"/>
        <w:rPr>
          <w:lang w:val="en-US"/>
        </w:rPr>
      </w:pPr>
      <w:r w:rsidRPr="00FC3271">
        <w:rPr>
          <w:lang w:val="en-US"/>
        </w:rPr>
        <w:lastRenderedPageBreak/>
        <w:t xml:space="preserve">‘This relationship has taught me the art of patience.’ </w:t>
      </w:r>
      <w:r w:rsidRPr="00FC3271">
        <w:rPr>
          <w:lang w:val="en-US"/>
        </w:rPr>
        <w:br/>
        <w:t>(*’This relationship has taught the art of patience to me.’)</w:t>
      </w:r>
    </w:p>
    <w:p w14:paraId="069C28A6" w14:textId="77777777" w:rsidR="00C60149" w:rsidRDefault="00C60149" w:rsidP="00C60149"/>
    <w:p w14:paraId="5F1B33A3" w14:textId="62B028DA" w:rsidR="00D34F88" w:rsidRDefault="00D34F88" w:rsidP="00C60149">
      <w:r>
        <w:t xml:space="preserve">Further evidence that this is indeed the case comes from the </w:t>
      </w:r>
      <w:r w:rsidR="006668D2">
        <w:t xml:space="preserve">fact that the second part of </w:t>
      </w:r>
      <w:r w:rsidR="007951B8">
        <w:t>the</w:t>
      </w:r>
      <w:r w:rsidR="0032768D">
        <w:t xml:space="preserve"> DOMA</w:t>
      </w:r>
      <w:r w:rsidR="006668D2">
        <w:t xml:space="preserve"> also holds in Italian. </w:t>
      </w:r>
    </w:p>
    <w:p w14:paraId="5FCEE1EB" w14:textId="31A49EFD" w:rsidR="00C60149" w:rsidRPr="00FC3271" w:rsidRDefault="00C60149" w:rsidP="006668D2">
      <w:pPr>
        <w:ind w:firstLine="720"/>
      </w:pPr>
      <w:r w:rsidRPr="00E06DE2">
        <w:t xml:space="preserve">We assume that </w:t>
      </w:r>
      <w:r w:rsidR="00B20ECF">
        <w:t>the Recipient</w:t>
      </w:r>
      <w:r w:rsidRPr="00E06DE2">
        <w:t xml:space="preserve"> </w:t>
      </w:r>
      <w:r w:rsidR="00CD3E4B">
        <w:t xml:space="preserve">always </w:t>
      </w:r>
      <w:r w:rsidRPr="00E06DE2">
        <w:t>receives inherent dative Case</w:t>
      </w:r>
      <w:r w:rsidR="00A7074C">
        <w:t>, spelled out as</w:t>
      </w:r>
      <w:r w:rsidR="00A7074C" w:rsidRPr="006668D2">
        <w:rPr>
          <w:i/>
        </w:rPr>
        <w:t xml:space="preserve"> a</w:t>
      </w:r>
      <w:r w:rsidR="00A7074C">
        <w:t>,</w:t>
      </w:r>
      <w:r w:rsidRPr="00E06DE2">
        <w:t xml:space="preserve"> in the Italian DOC (Woolford 2006, Anagnostopoulou 2003 for Greek)</w:t>
      </w:r>
      <w:r w:rsidR="00A7074C">
        <w:t>,</w:t>
      </w:r>
      <w:r w:rsidRPr="00E06DE2">
        <w:t xml:space="preserve"> and is introduced by a homophonous preposition </w:t>
      </w:r>
      <w:r w:rsidR="00B20ECF" w:rsidRPr="00A70421">
        <w:rPr>
          <w:i/>
        </w:rPr>
        <w:t>a</w:t>
      </w:r>
      <w:r w:rsidR="00B20ECF">
        <w:t xml:space="preserve"> </w:t>
      </w:r>
      <w:r w:rsidRPr="00E06DE2">
        <w:t>in the prepositional dative</w:t>
      </w:r>
      <w:r w:rsidR="005F25F1">
        <w:t xml:space="preserve"> (Pre</w:t>
      </w:r>
      <w:r w:rsidR="006668D2">
        <w:t>p</w:t>
      </w:r>
      <w:r w:rsidR="005F25F1">
        <w:t>D</w:t>
      </w:r>
      <w:r w:rsidR="006668D2">
        <w:t>C</w:t>
      </w:r>
      <w:r w:rsidR="005F25F1">
        <w:t>)</w:t>
      </w:r>
      <w:r w:rsidRPr="00E06DE2">
        <w:t>.</w:t>
      </w:r>
      <w:r w:rsidR="00CD3E4B">
        <w:t xml:space="preserve"> This entails that the Recipient never has an active [uCase] feature and can never be probed by T in a passive clause. The result is that </w:t>
      </w:r>
      <w:r>
        <w:t xml:space="preserve">Italian DOCs </w:t>
      </w:r>
      <w:r w:rsidR="00A70421">
        <w:fldChar w:fldCharType="begin"/>
      </w:r>
      <w:r w:rsidR="00A70421">
        <w:instrText xml:space="preserve"> REF _Ref323371631 \h </w:instrText>
      </w:r>
      <w:r w:rsidR="00A70421">
        <w:fldChar w:fldCharType="separate"/>
      </w:r>
      <w:r w:rsidR="00F5549A" w:rsidRPr="00D34F88">
        <w:t>(</w:t>
      </w:r>
      <w:r w:rsidR="00F5549A">
        <w:rPr>
          <w:noProof/>
        </w:rPr>
        <w:t>37</w:t>
      </w:r>
      <w:r w:rsidR="00A70421">
        <w:fldChar w:fldCharType="end"/>
      </w:r>
      <w:r>
        <w:t>b)</w:t>
      </w:r>
      <w:r w:rsidRPr="00FC3271">
        <w:t xml:space="preserve">, like </w:t>
      </w:r>
      <w:r>
        <w:t>prepositional datives</w:t>
      </w:r>
      <w:r w:rsidRPr="00FC3271">
        <w:t xml:space="preserve"> </w:t>
      </w:r>
      <w:r w:rsidR="00A70421">
        <w:fldChar w:fldCharType="begin"/>
      </w:r>
      <w:r w:rsidR="00A70421">
        <w:instrText xml:space="preserve"> REF _Ref323371631 \h </w:instrText>
      </w:r>
      <w:r w:rsidR="00A70421">
        <w:fldChar w:fldCharType="separate"/>
      </w:r>
      <w:r w:rsidR="00F5549A" w:rsidRPr="00D34F88">
        <w:t>(</w:t>
      </w:r>
      <w:r w:rsidR="00F5549A">
        <w:rPr>
          <w:noProof/>
        </w:rPr>
        <w:t>37</w:t>
      </w:r>
      <w:r w:rsidR="00A70421">
        <w:fldChar w:fldCharType="end"/>
      </w:r>
      <w:r>
        <w:t>a)</w:t>
      </w:r>
      <w:r w:rsidR="00CD3E4B">
        <w:t>,</w:t>
      </w:r>
      <w:r>
        <w:t xml:space="preserve"> </w:t>
      </w:r>
      <w:r w:rsidR="00CD3E4B">
        <w:t>permit only T</w:t>
      </w:r>
      <w:r w:rsidRPr="00FC3271">
        <w:t xml:space="preserve">heme </w:t>
      </w:r>
      <w:r>
        <w:t>passivization</w:t>
      </w:r>
      <w:r w:rsidR="00CD3E4B">
        <w:t xml:space="preserve"> (i.e. an indirective alignment</w:t>
      </w:r>
      <w:r w:rsidR="00433137">
        <w:t xml:space="preserve"> for ditransitives</w:t>
      </w:r>
      <w:r w:rsidR="00CD3E4B">
        <w:t>).</w:t>
      </w:r>
    </w:p>
    <w:p w14:paraId="1EBDE31E" w14:textId="77777777" w:rsidR="00C60149" w:rsidRPr="00FC3271" w:rsidRDefault="00C60149" w:rsidP="00C60149"/>
    <w:p w14:paraId="75BEBB34" w14:textId="59C83FB8" w:rsidR="00C60149" w:rsidRPr="00FC3271" w:rsidRDefault="00A70421" w:rsidP="00C60149">
      <w:bookmarkStart w:id="35" w:name="_Ref323371631"/>
      <w:r w:rsidRPr="00D34F88">
        <w:t>(</w:t>
      </w:r>
      <w:r w:rsidR="0026357A">
        <w:fldChar w:fldCharType="begin"/>
      </w:r>
      <w:r w:rsidR="0026357A">
        <w:instrText xml:space="preserve"> SEQ ( \* ARABIC </w:instrText>
      </w:r>
      <w:r w:rsidR="0026357A">
        <w:fldChar w:fldCharType="separate"/>
      </w:r>
      <w:r w:rsidR="00F5549A">
        <w:rPr>
          <w:noProof/>
        </w:rPr>
        <w:t>37</w:t>
      </w:r>
      <w:r w:rsidR="0026357A">
        <w:rPr>
          <w:noProof/>
        </w:rPr>
        <w:fldChar w:fldCharType="end"/>
      </w:r>
      <w:bookmarkEnd w:id="35"/>
      <w:r w:rsidRPr="00D34F88">
        <w:t>)</w:t>
      </w:r>
      <w:r w:rsidR="00C60149" w:rsidRPr="00FC3271">
        <w:tab/>
        <w:t xml:space="preserve">a. </w:t>
      </w:r>
      <w:r w:rsidR="00C60149" w:rsidRPr="00FC3271">
        <w:tab/>
        <w:t>Questi libri sono sta</w:t>
      </w:r>
      <w:r>
        <w:t xml:space="preserve">ti dati a Maria dal professore. </w:t>
      </w:r>
      <w:r w:rsidR="00C60149">
        <w:t>[Th-passive Pre</w:t>
      </w:r>
      <w:r>
        <w:t>p</w:t>
      </w:r>
      <w:r w:rsidR="00C60149">
        <w:t>D</w:t>
      </w:r>
      <w:r>
        <w:t>C</w:t>
      </w:r>
      <w:r w:rsidR="00C60149">
        <w:t>]</w:t>
      </w:r>
    </w:p>
    <w:p w14:paraId="3120BAC5" w14:textId="77777777" w:rsidR="00C60149" w:rsidRPr="00FC3271" w:rsidRDefault="00C60149" w:rsidP="00C60149">
      <w:pPr>
        <w:ind w:left="720" w:firstLine="720"/>
      </w:pPr>
      <w:r w:rsidRPr="00FC3271">
        <w:t>these books are been given to Maria by.the teacher</w:t>
      </w:r>
    </w:p>
    <w:p w14:paraId="4FA9DB3A" w14:textId="77777777" w:rsidR="00C60149" w:rsidRPr="00FC3271" w:rsidRDefault="00C60149" w:rsidP="00C60149">
      <w:pPr>
        <w:ind w:left="720" w:firstLine="720"/>
      </w:pPr>
      <w:r w:rsidRPr="00FC3271">
        <w:t>‘These books were given to Maria by the teacher.’</w:t>
      </w:r>
    </w:p>
    <w:p w14:paraId="424C1ABC" w14:textId="77777777" w:rsidR="00C60149" w:rsidRDefault="00C60149" w:rsidP="00C60149">
      <w:pPr>
        <w:ind w:firstLine="720"/>
      </w:pPr>
    </w:p>
    <w:p w14:paraId="7CAA6FE4" w14:textId="77777777" w:rsidR="00C60149" w:rsidRPr="00FC3271" w:rsidRDefault="00C60149" w:rsidP="00C60149">
      <w:pPr>
        <w:ind w:firstLine="720"/>
      </w:pPr>
      <w:r w:rsidRPr="00FC3271">
        <w:t xml:space="preserve">b. </w:t>
      </w:r>
      <w:r w:rsidRPr="00FC3271">
        <w:tab/>
        <w:t>Queste idee sono state date a Maria da questo libro.</w:t>
      </w:r>
      <w:r w:rsidRPr="00FC3271">
        <w:tab/>
        <w:t>[Th-passive</w:t>
      </w:r>
      <w:r>
        <w:t xml:space="preserve"> DOC</w:t>
      </w:r>
      <w:r w:rsidRPr="00FC3271">
        <w:t>]</w:t>
      </w:r>
    </w:p>
    <w:p w14:paraId="3193769D" w14:textId="77777777" w:rsidR="00C60149" w:rsidRPr="00FC3271" w:rsidRDefault="00C60149" w:rsidP="00C60149">
      <w:pPr>
        <w:ind w:left="720" w:firstLine="720"/>
      </w:pPr>
      <w:r w:rsidRPr="00FC3271">
        <w:t>these ideas are been given to Maria by this book</w:t>
      </w:r>
    </w:p>
    <w:p w14:paraId="013A3763" w14:textId="77777777" w:rsidR="00C60149" w:rsidRPr="00FC3271" w:rsidRDefault="00C60149" w:rsidP="00C60149">
      <w:pPr>
        <w:ind w:left="720" w:firstLine="720"/>
      </w:pPr>
      <w:r w:rsidRPr="00FC3271">
        <w:t>‘These ideas were given to Marie by this book.’</w:t>
      </w:r>
    </w:p>
    <w:p w14:paraId="2CE8D816" w14:textId="77777777" w:rsidR="006668D2" w:rsidRDefault="006668D2" w:rsidP="00C60149"/>
    <w:p w14:paraId="0299EDB0" w14:textId="077CF4B8" w:rsidR="00C60149" w:rsidRDefault="00433137" w:rsidP="00C60149">
      <w:r>
        <w:t>Although the Recipient is not available for A-movement, in an active clause, b</w:t>
      </w:r>
      <w:r w:rsidRPr="00FC3271">
        <w:t xml:space="preserve">oth </w:t>
      </w:r>
      <w:r w:rsidR="00A70421">
        <w:t xml:space="preserve">causer </w:t>
      </w:r>
      <w:r>
        <w:t xml:space="preserve">and agent constructions </w:t>
      </w:r>
      <w:r w:rsidRPr="00FC3271">
        <w:t>all</w:t>
      </w:r>
      <w:r>
        <w:t xml:space="preserve">ow </w:t>
      </w:r>
      <w:r w:rsidR="00CE1AAE">
        <w:t>Wh</w:t>
      </w:r>
      <w:r>
        <w:t>-movement of Recipients</w:t>
      </w:r>
      <w:r w:rsidR="00A70421">
        <w:t>:</w:t>
      </w:r>
    </w:p>
    <w:p w14:paraId="66402D33" w14:textId="77777777" w:rsidR="00433137" w:rsidRPr="00FC3271" w:rsidRDefault="00433137" w:rsidP="00C60149"/>
    <w:p w14:paraId="4712DED3" w14:textId="55D89F70" w:rsidR="00C60149" w:rsidRPr="00FC3271" w:rsidRDefault="00A70421" w:rsidP="00C60149">
      <w:r w:rsidRPr="00D34F88">
        <w:t>(</w:t>
      </w:r>
      <w:r w:rsidR="0026357A">
        <w:fldChar w:fldCharType="begin"/>
      </w:r>
      <w:r w:rsidR="0026357A">
        <w:instrText xml:space="preserve"> SEQ ( \* ARABIC </w:instrText>
      </w:r>
      <w:r w:rsidR="0026357A">
        <w:fldChar w:fldCharType="separate"/>
      </w:r>
      <w:r w:rsidR="00F5549A">
        <w:rPr>
          <w:noProof/>
        </w:rPr>
        <w:t>38</w:t>
      </w:r>
      <w:r w:rsidR="0026357A">
        <w:rPr>
          <w:noProof/>
        </w:rPr>
        <w:fldChar w:fldCharType="end"/>
      </w:r>
      <w:r w:rsidRPr="00D34F88">
        <w:t>)</w:t>
      </w:r>
      <w:r w:rsidRPr="00FC3271">
        <w:tab/>
      </w:r>
      <w:r w:rsidR="00C60149" w:rsidRPr="00FC3271">
        <w:t xml:space="preserve">a. </w:t>
      </w:r>
      <w:r w:rsidR="00C60149" w:rsidRPr="00FC3271">
        <w:tab/>
        <w:t xml:space="preserve">A chi darà un regalo Maria? </w:t>
      </w:r>
    </w:p>
    <w:p w14:paraId="39FB1CEB" w14:textId="77777777" w:rsidR="00C60149" w:rsidRPr="00FC3271" w:rsidRDefault="00C60149" w:rsidP="00C60149">
      <w:pPr>
        <w:ind w:left="720" w:firstLine="720"/>
      </w:pPr>
      <w:r w:rsidRPr="00FC3271">
        <w:t>to who give.fut a present Maria</w:t>
      </w:r>
    </w:p>
    <w:p w14:paraId="71913C29" w14:textId="77777777" w:rsidR="00C60149" w:rsidRPr="00FC3271" w:rsidRDefault="00C60149" w:rsidP="00C60149">
      <w:pPr>
        <w:ind w:left="720" w:firstLine="720"/>
      </w:pPr>
      <w:r w:rsidRPr="00FC3271">
        <w:t>‘Who will Maria give a present to?’</w:t>
      </w:r>
    </w:p>
    <w:p w14:paraId="6BBDD419" w14:textId="77777777" w:rsidR="00C60149" w:rsidRPr="00FC3271" w:rsidRDefault="00C60149" w:rsidP="00C60149"/>
    <w:p w14:paraId="6C7EAFCD" w14:textId="77777777" w:rsidR="00C60149" w:rsidRPr="00FC3271" w:rsidRDefault="00C60149" w:rsidP="00C60149">
      <w:pPr>
        <w:ind w:firstLine="720"/>
      </w:pPr>
      <w:r w:rsidRPr="00FC3271">
        <w:t xml:space="preserve">b. </w:t>
      </w:r>
      <w:r w:rsidRPr="00FC3271">
        <w:tab/>
        <w:t>A chi ha dato alcune/de</w:t>
      </w:r>
      <w:r w:rsidR="00433137">
        <w:t>lle/qualche idee questo libro?</w:t>
      </w:r>
    </w:p>
    <w:p w14:paraId="532B3AE4" w14:textId="77777777" w:rsidR="00C60149" w:rsidRPr="00FC3271" w:rsidRDefault="00C60149" w:rsidP="00C60149">
      <w:pPr>
        <w:ind w:left="720" w:firstLine="720"/>
      </w:pPr>
      <w:r w:rsidRPr="00FC3271">
        <w:t>to who has given some ideas this book</w:t>
      </w:r>
    </w:p>
    <w:p w14:paraId="3C7F1A90" w14:textId="77777777" w:rsidR="00C60149" w:rsidRPr="00FC3271" w:rsidRDefault="00C60149" w:rsidP="00C60149">
      <w:pPr>
        <w:ind w:left="720" w:firstLine="720"/>
      </w:pPr>
      <w:r w:rsidRPr="00FC3271">
        <w:t>*‘Who has this book given some ideas to?’</w:t>
      </w:r>
    </w:p>
    <w:p w14:paraId="732AE911" w14:textId="77777777" w:rsidR="00C60149" w:rsidRPr="00FC3271" w:rsidRDefault="00C60149" w:rsidP="00C60149"/>
    <w:p w14:paraId="503C1A73" w14:textId="77777777" w:rsidR="00C60149" w:rsidRPr="00FC3271" w:rsidRDefault="00C60149" w:rsidP="00C60149">
      <w:pPr>
        <w:ind w:firstLine="720"/>
      </w:pPr>
      <w:r w:rsidRPr="00FC3271">
        <w:t xml:space="preserve">c. </w:t>
      </w:r>
      <w:r w:rsidRPr="00FC3271">
        <w:tab/>
        <w:t>A chi ha insegnato qualcosa di importante la prima relazione?</w:t>
      </w:r>
    </w:p>
    <w:p w14:paraId="2CCF8F8F" w14:textId="77777777" w:rsidR="00C60149" w:rsidRPr="00FC3271" w:rsidRDefault="00C60149" w:rsidP="00C60149">
      <w:pPr>
        <w:ind w:left="720" w:firstLine="720"/>
      </w:pPr>
      <w:r w:rsidRPr="00FC3271">
        <w:t>to who has taught something of important the first relationship</w:t>
      </w:r>
    </w:p>
    <w:p w14:paraId="31C33C5D" w14:textId="77777777" w:rsidR="00C60149" w:rsidRPr="00FC3271" w:rsidRDefault="00C60149" w:rsidP="00C60149">
      <w:pPr>
        <w:ind w:left="720" w:firstLine="720"/>
      </w:pPr>
      <w:r w:rsidRPr="00FC3271">
        <w:t>*‘Who has his first relationship taught something important to?</w:t>
      </w:r>
    </w:p>
    <w:p w14:paraId="29EF8657" w14:textId="77777777" w:rsidR="00C60149" w:rsidRDefault="00C60149" w:rsidP="00C60149"/>
    <w:p w14:paraId="06E10902" w14:textId="2491FE19" w:rsidR="00A70421" w:rsidRDefault="00A70421" w:rsidP="00C60149">
      <w:r>
        <w:t xml:space="preserve">The possibility of both Theme passives and A-bar extraction of Recipients allows us to check whether the two can be combined, testing the applicability of the combination ruled out by </w:t>
      </w:r>
      <w:r w:rsidR="0032768D">
        <w:t>THE DOMA</w:t>
      </w:r>
      <w:r>
        <w:t xml:space="preserve"> in an asymmetrical language. </w:t>
      </w:r>
    </w:p>
    <w:p w14:paraId="68FF9B35" w14:textId="77777777" w:rsidR="00A70421" w:rsidRDefault="00A70421" w:rsidP="00C60149"/>
    <w:p w14:paraId="52A94ED7" w14:textId="1F97C663" w:rsidR="006668D2" w:rsidRDefault="006668D2" w:rsidP="007951B8">
      <w:pPr>
        <w:pStyle w:val="Heading2"/>
      </w:pPr>
      <w:r w:rsidRPr="00CD3E4B">
        <w:t xml:space="preserve">Passive and </w:t>
      </w:r>
      <w:r w:rsidR="00CE1AAE">
        <w:t>Wh</w:t>
      </w:r>
      <w:r w:rsidRPr="00CD3E4B">
        <w:t>-movement</w:t>
      </w:r>
    </w:p>
    <w:p w14:paraId="6501872D" w14:textId="221A4137" w:rsidR="00C60149" w:rsidRPr="00FC3271" w:rsidRDefault="00C60149" w:rsidP="00C60149">
      <w:r>
        <w:t xml:space="preserve">Interestingly, again, </w:t>
      </w:r>
      <w:r w:rsidR="00A70421">
        <w:t xml:space="preserve">the same restriction emerges </w:t>
      </w:r>
      <w:r>
        <w:t xml:space="preserve">(for most speakers) </w:t>
      </w:r>
      <w:r w:rsidRPr="00FC3271">
        <w:t xml:space="preserve">when we try to combine passivization with </w:t>
      </w:r>
      <w:r w:rsidR="00CE1AAE">
        <w:t>Wh</w:t>
      </w:r>
      <w:r w:rsidRPr="00FC3271">
        <w:t>-movement of</w:t>
      </w:r>
      <w:r w:rsidR="00433137">
        <w:t xml:space="preserve"> </w:t>
      </w:r>
      <w:r w:rsidR="00204EB0">
        <w:t>the Recipient</w:t>
      </w:r>
      <w:r w:rsidR="00433137">
        <w:t xml:space="preserve"> </w:t>
      </w:r>
      <w:r>
        <w:t>in the DOC construction</w:t>
      </w:r>
      <w:r w:rsidR="002C65EB">
        <w:t xml:space="preserve"> </w:t>
      </w:r>
      <w:r w:rsidR="00A70421">
        <w:fldChar w:fldCharType="begin"/>
      </w:r>
      <w:r w:rsidR="00A70421">
        <w:instrText xml:space="preserve"> REF _Ref323372047 \h </w:instrText>
      </w:r>
      <w:r w:rsidR="00A70421">
        <w:fldChar w:fldCharType="separate"/>
      </w:r>
      <w:r w:rsidR="00F5549A" w:rsidRPr="00D34F88">
        <w:t>(</w:t>
      </w:r>
      <w:r w:rsidR="00F5549A">
        <w:rPr>
          <w:noProof/>
        </w:rPr>
        <w:t>39</w:t>
      </w:r>
      <w:r w:rsidR="00A70421">
        <w:fldChar w:fldCharType="end"/>
      </w:r>
      <w:r w:rsidR="00A70421">
        <w:t>) The presence of a causer subject ensures that we have an example of DOC rathe than PrepDC:</w:t>
      </w:r>
    </w:p>
    <w:p w14:paraId="06ABC5CF" w14:textId="77777777" w:rsidR="00C60149" w:rsidRPr="00FC3271" w:rsidRDefault="00C60149" w:rsidP="00C60149"/>
    <w:p w14:paraId="06D03E5D" w14:textId="512D9AEA" w:rsidR="00433137" w:rsidRDefault="00A70421" w:rsidP="00C60149">
      <w:bookmarkStart w:id="36" w:name="_Ref323372047"/>
      <w:r w:rsidRPr="00D34F88">
        <w:t>(</w:t>
      </w:r>
      <w:r w:rsidR="0026357A">
        <w:fldChar w:fldCharType="begin"/>
      </w:r>
      <w:r w:rsidR="0026357A">
        <w:instrText xml:space="preserve"> SEQ ( \* ARABIC </w:instrText>
      </w:r>
      <w:r w:rsidR="0026357A">
        <w:fldChar w:fldCharType="separate"/>
      </w:r>
      <w:r w:rsidR="00F5549A">
        <w:rPr>
          <w:noProof/>
        </w:rPr>
        <w:t>39</w:t>
      </w:r>
      <w:r w:rsidR="0026357A">
        <w:rPr>
          <w:noProof/>
        </w:rPr>
        <w:fldChar w:fldCharType="end"/>
      </w:r>
      <w:bookmarkEnd w:id="36"/>
      <w:r w:rsidRPr="00D34F88">
        <w:t>)</w:t>
      </w:r>
      <w:r>
        <w:tab/>
      </w:r>
      <w:r w:rsidR="00433137" w:rsidRPr="00433137">
        <w:rPr>
          <w:i/>
        </w:rPr>
        <w:t>Th-passive, R-</w:t>
      </w:r>
      <w:r w:rsidR="00433137">
        <w:rPr>
          <w:i/>
        </w:rPr>
        <w:t>extraction</w:t>
      </w:r>
      <w:r w:rsidR="00433137" w:rsidRPr="00433137">
        <w:rPr>
          <w:i/>
        </w:rPr>
        <w:t>, DOC</w:t>
      </w:r>
    </w:p>
    <w:p w14:paraId="7DF5370B" w14:textId="77777777" w:rsidR="00C60149" w:rsidRPr="00433137" w:rsidRDefault="00C60149" w:rsidP="00433137">
      <w:pPr>
        <w:tabs>
          <w:tab w:val="left" w:pos="567"/>
          <w:tab w:val="left" w:pos="1134"/>
        </w:tabs>
      </w:pPr>
      <w:r w:rsidRPr="00FC3271">
        <w:tab/>
        <w:t xml:space="preserve">a. </w:t>
      </w:r>
      <w:r w:rsidRPr="00FC3271">
        <w:tab/>
      </w:r>
      <w:r w:rsidRPr="00433137">
        <w:t>*A chi saranno date alcune idee da questo libro?</w:t>
      </w:r>
    </w:p>
    <w:p w14:paraId="434DA937" w14:textId="77777777" w:rsidR="00C60149" w:rsidRPr="00FC3271" w:rsidRDefault="00C60149" w:rsidP="00433137">
      <w:pPr>
        <w:tabs>
          <w:tab w:val="left" w:pos="567"/>
          <w:tab w:val="left" w:pos="1134"/>
        </w:tabs>
      </w:pPr>
      <w:r w:rsidRPr="00FC3271">
        <w:tab/>
      </w:r>
      <w:r w:rsidRPr="00FC3271">
        <w:tab/>
        <w:t>To who will.be given some ideas by this book</w:t>
      </w:r>
    </w:p>
    <w:p w14:paraId="15618584" w14:textId="77777777" w:rsidR="00C60149" w:rsidRPr="00FC3271" w:rsidRDefault="00C60149" w:rsidP="00433137">
      <w:pPr>
        <w:tabs>
          <w:tab w:val="left" w:pos="567"/>
          <w:tab w:val="left" w:pos="1134"/>
        </w:tabs>
      </w:pPr>
    </w:p>
    <w:p w14:paraId="594BC6F5" w14:textId="77777777" w:rsidR="00C60149" w:rsidRPr="007C3506" w:rsidRDefault="00433137" w:rsidP="00433137">
      <w:pPr>
        <w:tabs>
          <w:tab w:val="left" w:pos="567"/>
          <w:tab w:val="left" w:pos="1134"/>
        </w:tabs>
        <w:rPr>
          <w:b/>
        </w:rPr>
      </w:pPr>
      <w:r>
        <w:lastRenderedPageBreak/>
        <w:tab/>
      </w:r>
      <w:r w:rsidR="00C60149" w:rsidRPr="00FC3271">
        <w:t xml:space="preserve">b. </w:t>
      </w:r>
      <w:r w:rsidR="00C60149" w:rsidRPr="00FC3271">
        <w:tab/>
      </w:r>
      <w:r w:rsidR="00C60149" w:rsidRPr="00433137">
        <w:t>*A chi è stato insegnato qualcosa di importante dalla sua prima relazione?</w:t>
      </w:r>
    </w:p>
    <w:p w14:paraId="4B1C9313" w14:textId="77777777" w:rsidR="00C60149" w:rsidRPr="00FC3271" w:rsidRDefault="00C60149" w:rsidP="00433137">
      <w:pPr>
        <w:tabs>
          <w:tab w:val="left" w:pos="567"/>
          <w:tab w:val="left" w:pos="1134"/>
        </w:tabs>
        <w:ind w:firstLine="720"/>
      </w:pPr>
      <w:r w:rsidRPr="00FC3271">
        <w:tab/>
        <w:t>To who is been taught something of important by.the his first relationship</w:t>
      </w:r>
    </w:p>
    <w:p w14:paraId="2243133A" w14:textId="77777777" w:rsidR="00C60149" w:rsidRPr="00FC3271" w:rsidRDefault="00C60149" w:rsidP="00C60149">
      <w:pPr>
        <w:widowControl w:val="0"/>
        <w:autoSpaceDE w:val="0"/>
        <w:autoSpaceDN w:val="0"/>
        <w:adjustRightInd w:val="0"/>
        <w:rPr>
          <w:color w:val="262626"/>
          <w:lang w:val="en-US"/>
        </w:rPr>
      </w:pPr>
    </w:p>
    <w:p w14:paraId="02454AF3" w14:textId="04BB4F31" w:rsidR="00C60149" w:rsidRPr="00A70421" w:rsidRDefault="00A70421" w:rsidP="00C60149">
      <w:pPr>
        <w:widowControl w:val="0"/>
        <w:autoSpaceDE w:val="0"/>
        <w:autoSpaceDN w:val="0"/>
        <w:adjustRightInd w:val="0"/>
      </w:pPr>
      <w:r>
        <w:t xml:space="preserve">Crucially, this restriction arises only in the DOC and not in the PrepDC as it arises only where the by phrase is present and contains a non-agentive subject. That this is the relevant condition is clear from the reactions of informants to examples like </w:t>
      </w:r>
      <w:r>
        <w:fldChar w:fldCharType="begin"/>
      </w:r>
      <w:r>
        <w:instrText xml:space="preserve"> REF _Ref323372047 \h </w:instrText>
      </w:r>
      <w:r>
        <w:fldChar w:fldCharType="separate"/>
      </w:r>
      <w:r w:rsidR="00F5549A" w:rsidRPr="00D34F88">
        <w:t>(</w:t>
      </w:r>
      <w:r w:rsidR="00F5549A">
        <w:rPr>
          <w:noProof/>
        </w:rPr>
        <w:t>39</w:t>
      </w:r>
      <w:r>
        <w:fldChar w:fldCharType="end"/>
      </w:r>
      <w:r>
        <w:t xml:space="preserve">a-b): </w:t>
      </w:r>
      <w:r w:rsidR="002C65EB" w:rsidRPr="00A70421">
        <w:rPr>
          <w:color w:val="262626"/>
          <w:lang w:val="en-US"/>
        </w:rPr>
        <w:t xml:space="preserve"> “No. I reject the books as a giver.” and “'Prima relazione' assumes an improbable agentive reading.” or “OK without the by phrase”. </w:t>
      </w:r>
      <w:r>
        <w:rPr>
          <w:color w:val="262626"/>
          <w:lang w:val="en-US"/>
        </w:rPr>
        <w:t>As predicted, moreover,</w:t>
      </w:r>
      <w:r w:rsidR="00C60149" w:rsidRPr="00A70421">
        <w:rPr>
          <w:color w:val="262626"/>
          <w:lang w:val="en-US"/>
        </w:rPr>
        <w:t xml:space="preserve"> the same speakers allow </w:t>
      </w:r>
      <w:r w:rsidR="002C65EB" w:rsidRPr="00A70421">
        <w:rPr>
          <w:color w:val="262626"/>
          <w:lang w:val="en-US"/>
        </w:rPr>
        <w:t xml:space="preserve">Recipient extraction from a </w:t>
      </w:r>
      <w:r w:rsidR="00C60149" w:rsidRPr="00A70421">
        <w:rPr>
          <w:color w:val="262626"/>
          <w:lang w:val="en-US"/>
        </w:rPr>
        <w:t>Th</w:t>
      </w:r>
      <w:r w:rsidR="002C65EB" w:rsidRPr="00A70421">
        <w:rPr>
          <w:color w:val="262626"/>
          <w:lang w:val="en-US"/>
        </w:rPr>
        <w:t>eme-passive</w:t>
      </w:r>
      <w:r w:rsidR="00C60149" w:rsidRPr="00A70421">
        <w:rPr>
          <w:color w:val="262626"/>
          <w:lang w:val="en-US"/>
        </w:rPr>
        <w:t xml:space="preserve"> if the matrix subject is </w:t>
      </w:r>
      <w:r>
        <w:rPr>
          <w:color w:val="262626"/>
          <w:lang w:val="en-US"/>
        </w:rPr>
        <w:t xml:space="preserve">clearly </w:t>
      </w:r>
      <w:r w:rsidR="00C60149" w:rsidRPr="00A70421">
        <w:rPr>
          <w:color w:val="262626"/>
          <w:lang w:val="en-US"/>
        </w:rPr>
        <w:t>agentive</w:t>
      </w:r>
      <w:r w:rsidR="002C65EB" w:rsidRPr="00A70421">
        <w:rPr>
          <w:color w:val="262626"/>
          <w:lang w:val="en-US"/>
        </w:rPr>
        <w:t xml:space="preserve">, i.e. </w:t>
      </w:r>
      <w:r>
        <w:rPr>
          <w:color w:val="262626"/>
          <w:lang w:val="en-US"/>
        </w:rPr>
        <w:t>if we are dealing with a PrepDC</w:t>
      </w:r>
      <w:r w:rsidR="00C60149" w:rsidRPr="00A70421">
        <w:rPr>
          <w:color w:val="262626"/>
          <w:lang w:val="en-US"/>
        </w:rPr>
        <w:t>, with left dislocation of the subject strongly preferred (probably for proces</w:t>
      </w:r>
      <w:r w:rsidR="002C65EB" w:rsidRPr="00A70421">
        <w:rPr>
          <w:color w:val="262626"/>
          <w:lang w:val="en-US"/>
        </w:rPr>
        <w:t>sing reasons).</w:t>
      </w:r>
      <w:r w:rsidR="00093BD0" w:rsidRPr="00A70421">
        <w:rPr>
          <w:rStyle w:val="FootnoteReference"/>
          <w:color w:val="262626"/>
          <w:lang w:val="en-US"/>
        </w:rPr>
        <w:footnoteReference w:id="10"/>
      </w:r>
    </w:p>
    <w:p w14:paraId="37590C91" w14:textId="77777777" w:rsidR="00C60149" w:rsidRPr="00FC3271" w:rsidRDefault="00C60149" w:rsidP="00C60149">
      <w:pPr>
        <w:widowControl w:val="0"/>
        <w:autoSpaceDE w:val="0"/>
        <w:autoSpaceDN w:val="0"/>
        <w:adjustRightInd w:val="0"/>
        <w:rPr>
          <w:color w:val="262626"/>
          <w:lang w:val="en-US"/>
        </w:rPr>
      </w:pPr>
    </w:p>
    <w:p w14:paraId="6E43EAAC" w14:textId="585E04C7" w:rsidR="002C65EB" w:rsidRDefault="00A70421" w:rsidP="00C60149">
      <w:bookmarkStart w:id="37" w:name="_Ref323372229"/>
      <w:r w:rsidRPr="00D34F88">
        <w:t>(</w:t>
      </w:r>
      <w:r w:rsidR="0026357A">
        <w:fldChar w:fldCharType="begin"/>
      </w:r>
      <w:r w:rsidR="0026357A">
        <w:instrText xml:space="preserve"> SEQ ( \* ARABIC </w:instrText>
      </w:r>
      <w:r w:rsidR="0026357A">
        <w:fldChar w:fldCharType="separate"/>
      </w:r>
      <w:r w:rsidR="00F5549A">
        <w:rPr>
          <w:noProof/>
        </w:rPr>
        <w:t>40</w:t>
      </w:r>
      <w:r w:rsidR="0026357A">
        <w:rPr>
          <w:noProof/>
        </w:rPr>
        <w:fldChar w:fldCharType="end"/>
      </w:r>
      <w:bookmarkEnd w:id="37"/>
      <w:r w:rsidRPr="00D34F88">
        <w:t>)</w:t>
      </w:r>
      <w:r>
        <w:tab/>
      </w:r>
      <w:r w:rsidR="002C65EB" w:rsidRPr="002C65EB">
        <w:rPr>
          <w:i/>
        </w:rPr>
        <w:t>Th-passive, R-wh, Pre</w:t>
      </w:r>
      <w:r w:rsidR="00E10135">
        <w:rPr>
          <w:i/>
        </w:rPr>
        <w:t>p</w:t>
      </w:r>
      <w:r w:rsidR="002C65EB" w:rsidRPr="002C65EB">
        <w:rPr>
          <w:i/>
        </w:rPr>
        <w:t>D</w:t>
      </w:r>
      <w:r w:rsidR="00E10135">
        <w:rPr>
          <w:i/>
        </w:rPr>
        <w:t>C</w:t>
      </w:r>
    </w:p>
    <w:p w14:paraId="3E8EAAB7" w14:textId="77777777" w:rsidR="00C60149" w:rsidRPr="00FC3271" w:rsidRDefault="00C60149" w:rsidP="00C60149">
      <w:r w:rsidRPr="00FC3271">
        <w:tab/>
        <w:t xml:space="preserve">a. </w:t>
      </w:r>
      <w:r w:rsidRPr="00FC3271">
        <w:tab/>
        <w:t>??A chi è stato dato questo libro dal professore?</w:t>
      </w:r>
      <w:r w:rsidRPr="00FC3271">
        <w:tab/>
      </w:r>
    </w:p>
    <w:p w14:paraId="02380D6B" w14:textId="77777777" w:rsidR="00C60149" w:rsidRPr="00FC3271" w:rsidRDefault="00C60149" w:rsidP="00C60149">
      <w:pPr>
        <w:ind w:firstLine="720"/>
        <w:rPr>
          <w:color w:val="262626"/>
        </w:rPr>
      </w:pPr>
      <w:r w:rsidRPr="00FC3271">
        <w:rPr>
          <w:color w:val="262626"/>
        </w:rPr>
        <w:tab/>
        <w:t>To who is been given this book by.the teacher</w:t>
      </w:r>
    </w:p>
    <w:p w14:paraId="3B677AAB" w14:textId="77777777" w:rsidR="00C60149" w:rsidRPr="00FC3271" w:rsidRDefault="00C60149" w:rsidP="00C60149">
      <w:pPr>
        <w:ind w:firstLine="720"/>
        <w:rPr>
          <w:color w:val="262626"/>
        </w:rPr>
      </w:pPr>
    </w:p>
    <w:p w14:paraId="0BD9BFD4" w14:textId="77777777" w:rsidR="00C60149" w:rsidRPr="00FC3271" w:rsidRDefault="00C60149" w:rsidP="00C60149">
      <w:pPr>
        <w:ind w:firstLine="720"/>
      </w:pPr>
      <w:r w:rsidRPr="00FC3271">
        <w:rPr>
          <w:color w:val="262626"/>
        </w:rPr>
        <w:t>b.</w:t>
      </w:r>
      <w:r w:rsidRPr="00FC3271">
        <w:rPr>
          <w:color w:val="262626"/>
        </w:rPr>
        <w:tab/>
        <w:t xml:space="preserve">A chi questo libro è stato dato dal professore? </w:t>
      </w:r>
    </w:p>
    <w:p w14:paraId="3BA0D9FE" w14:textId="77777777" w:rsidR="00C60149" w:rsidRPr="00FC3271" w:rsidRDefault="00C60149" w:rsidP="00C60149">
      <w:pPr>
        <w:ind w:firstLine="720"/>
        <w:rPr>
          <w:color w:val="262626"/>
        </w:rPr>
      </w:pPr>
      <w:r w:rsidRPr="00FC3271">
        <w:rPr>
          <w:color w:val="262626"/>
        </w:rPr>
        <w:tab/>
        <w:t>To who this book is been given by the teacher</w:t>
      </w:r>
    </w:p>
    <w:p w14:paraId="24D7C509" w14:textId="77777777" w:rsidR="00C60149" w:rsidRPr="00FC3271" w:rsidRDefault="00C60149" w:rsidP="00C60149">
      <w:pPr>
        <w:ind w:firstLine="720"/>
        <w:rPr>
          <w:color w:val="262626"/>
        </w:rPr>
      </w:pPr>
      <w:r w:rsidRPr="00FC3271">
        <w:rPr>
          <w:color w:val="262626"/>
        </w:rPr>
        <w:tab/>
        <w:t>‘Who was this book given to by the teacher?’</w:t>
      </w:r>
    </w:p>
    <w:p w14:paraId="04AEA2FF" w14:textId="77777777" w:rsidR="00C60149" w:rsidRPr="00FC3271" w:rsidRDefault="00C60149" w:rsidP="00C60149">
      <w:pPr>
        <w:ind w:firstLine="720"/>
        <w:rPr>
          <w:color w:val="262626"/>
        </w:rPr>
      </w:pPr>
    </w:p>
    <w:p w14:paraId="3AAFB102" w14:textId="77777777" w:rsidR="00C60149" w:rsidRPr="00FC3271" w:rsidRDefault="00C60149" w:rsidP="00C60149">
      <w:pPr>
        <w:ind w:firstLine="720"/>
      </w:pPr>
      <w:r w:rsidRPr="00FC3271">
        <w:rPr>
          <w:color w:val="262626"/>
        </w:rPr>
        <w:t xml:space="preserve">c. </w:t>
      </w:r>
      <w:r w:rsidRPr="00FC3271">
        <w:rPr>
          <w:color w:val="262626"/>
        </w:rPr>
        <w:tab/>
        <w:t xml:space="preserve">Questo libro, a chi è stato dato dal professore? </w:t>
      </w:r>
    </w:p>
    <w:p w14:paraId="01265F30" w14:textId="77777777" w:rsidR="00C60149" w:rsidRPr="00FC3271" w:rsidRDefault="00C60149" w:rsidP="00C60149">
      <w:pPr>
        <w:widowControl w:val="0"/>
        <w:autoSpaceDE w:val="0"/>
        <w:autoSpaceDN w:val="0"/>
        <w:adjustRightInd w:val="0"/>
        <w:rPr>
          <w:color w:val="262626"/>
          <w:lang w:val="en-US"/>
        </w:rPr>
      </w:pPr>
      <w:r w:rsidRPr="00FC3271">
        <w:rPr>
          <w:color w:val="262626"/>
          <w:lang w:val="en-US"/>
        </w:rPr>
        <w:tab/>
      </w:r>
      <w:r w:rsidRPr="00FC3271">
        <w:rPr>
          <w:color w:val="262626"/>
          <w:lang w:val="en-US"/>
        </w:rPr>
        <w:tab/>
        <w:t>This book, to who is been given by.the teacher</w:t>
      </w:r>
    </w:p>
    <w:p w14:paraId="381E7686" w14:textId="77777777" w:rsidR="00C60149" w:rsidRPr="00FC3271" w:rsidRDefault="00C60149" w:rsidP="00C60149">
      <w:pPr>
        <w:widowControl w:val="0"/>
        <w:autoSpaceDE w:val="0"/>
        <w:autoSpaceDN w:val="0"/>
        <w:adjustRightInd w:val="0"/>
        <w:rPr>
          <w:color w:val="262626"/>
          <w:lang w:val="en-US"/>
        </w:rPr>
      </w:pPr>
      <w:r w:rsidRPr="00FC3271">
        <w:rPr>
          <w:color w:val="262626"/>
          <w:lang w:val="en-US"/>
        </w:rPr>
        <w:tab/>
      </w:r>
      <w:r w:rsidRPr="00FC3271">
        <w:rPr>
          <w:color w:val="262626"/>
          <w:lang w:val="en-US"/>
        </w:rPr>
        <w:tab/>
        <w:t>‘This book, who was it given to by the teacher?’</w:t>
      </w:r>
    </w:p>
    <w:p w14:paraId="03B5D477" w14:textId="77777777" w:rsidR="00C60149" w:rsidRPr="00FC3271" w:rsidRDefault="00C60149" w:rsidP="00C60149"/>
    <w:p w14:paraId="71A499BE" w14:textId="7F5FBF9F" w:rsidR="00C60149" w:rsidRDefault="00C60149" w:rsidP="00C60149">
      <w:pPr>
        <w:autoSpaceDE w:val="0"/>
        <w:autoSpaceDN w:val="0"/>
        <w:adjustRightInd w:val="0"/>
      </w:pPr>
      <w:r w:rsidRPr="00FC3271">
        <w:t>This is</w:t>
      </w:r>
      <w:r>
        <w:t xml:space="preserve"> </w:t>
      </w:r>
      <w:r w:rsidR="00A70421">
        <w:t>the same gap</w:t>
      </w:r>
      <w:r w:rsidRPr="00FC3271">
        <w:t xml:space="preserve"> observed in Norwegian</w:t>
      </w:r>
      <w:r>
        <w:t>, NW English, Lubukusu</w:t>
      </w:r>
      <w:r w:rsidR="002C65EB">
        <w:t xml:space="preserve"> </w:t>
      </w:r>
      <w:r w:rsidR="00093BD0">
        <w:t xml:space="preserve">and Zulu, </w:t>
      </w:r>
      <w:r w:rsidR="00A70421">
        <w:t xml:space="preserve">labelled DOMA and </w:t>
      </w:r>
      <w:r w:rsidR="00093BD0">
        <w:t>repeated in</w:t>
      </w:r>
      <w:r w:rsidR="00A70421">
        <w:t xml:space="preserve"> </w:t>
      </w:r>
      <w:r w:rsidR="00A70421">
        <w:fldChar w:fldCharType="begin"/>
      </w:r>
      <w:r w:rsidR="00A70421">
        <w:instrText xml:space="preserve"> REF _Ref323372259 \h </w:instrText>
      </w:r>
      <w:r w:rsidR="00A70421">
        <w:fldChar w:fldCharType="separate"/>
      </w:r>
      <w:r w:rsidR="00F5549A" w:rsidRPr="00D34F88">
        <w:t>(</w:t>
      </w:r>
      <w:r w:rsidR="00F5549A">
        <w:rPr>
          <w:noProof/>
        </w:rPr>
        <w:t>41</w:t>
      </w:r>
      <w:r w:rsidR="00A70421">
        <w:fldChar w:fldCharType="end"/>
      </w:r>
      <w:r w:rsidR="00A70421">
        <w:t>)</w:t>
      </w:r>
      <w:r w:rsidR="00DE23E2">
        <w:t xml:space="preserve">, </w:t>
      </w:r>
      <w:r w:rsidR="00A70421">
        <w:t>with the exception that, for independent reasons, Italian does not allow Recipient passives</w:t>
      </w:r>
      <w:r w:rsidR="00DE23E2">
        <w:t>.</w:t>
      </w:r>
    </w:p>
    <w:p w14:paraId="52AAF6EC" w14:textId="77777777" w:rsidR="00093BD0" w:rsidRDefault="00093BD0" w:rsidP="00C60149">
      <w:pPr>
        <w:autoSpaceDE w:val="0"/>
        <w:autoSpaceDN w:val="0"/>
        <w:adjustRightInd w:val="0"/>
      </w:pPr>
    </w:p>
    <w:p w14:paraId="03CFA0F7" w14:textId="216DBAFB" w:rsidR="00093BD0" w:rsidRPr="00FC3271" w:rsidRDefault="00A70421" w:rsidP="00093BD0">
      <w:pPr>
        <w:autoSpaceDE w:val="0"/>
        <w:autoSpaceDN w:val="0"/>
        <w:adjustRightInd w:val="0"/>
        <w:rPr>
          <w:b/>
        </w:rPr>
      </w:pPr>
      <w:bookmarkStart w:id="38" w:name="_Ref323372259"/>
      <w:r w:rsidRPr="00D34F88">
        <w:t>(</w:t>
      </w:r>
      <w:r w:rsidR="0026357A">
        <w:fldChar w:fldCharType="begin"/>
      </w:r>
      <w:r w:rsidR="0026357A">
        <w:instrText xml:space="preserve"> SEQ ( \* ARABIC </w:instrText>
      </w:r>
      <w:r w:rsidR="0026357A">
        <w:fldChar w:fldCharType="separate"/>
      </w:r>
      <w:r w:rsidR="00F5549A">
        <w:rPr>
          <w:noProof/>
        </w:rPr>
        <w:t>41</w:t>
      </w:r>
      <w:r w:rsidR="0026357A">
        <w:rPr>
          <w:noProof/>
        </w:rPr>
        <w:fldChar w:fldCharType="end"/>
      </w:r>
      <w:bookmarkEnd w:id="38"/>
      <w:r w:rsidRPr="00D34F88">
        <w:t>)</w:t>
      </w:r>
      <w:r>
        <w:tab/>
      </w:r>
      <w:r w:rsidR="00093BD0">
        <w:rPr>
          <w:noProof/>
        </w:rPr>
        <w:t xml:space="preserve">Double object </w:t>
      </w:r>
      <w:r w:rsidR="00B0786D">
        <w:rPr>
          <w:noProof/>
        </w:rPr>
        <w:t>movement</w:t>
      </w:r>
      <w:r w:rsidR="00093BD0">
        <w:rPr>
          <w:noProof/>
        </w:rPr>
        <w:t xml:space="preserve"> asymmetry (</w:t>
      </w:r>
      <w:r w:rsidR="00B0786D">
        <w:rPr>
          <w:noProof/>
        </w:rPr>
        <w:t>DOMA</w:t>
      </w:r>
      <w:r w:rsidR="00093BD0">
        <w:rPr>
          <w:noProof/>
        </w:rPr>
        <w:t>)</w:t>
      </w:r>
    </w:p>
    <w:p w14:paraId="4F5EE66B" w14:textId="09AAF206" w:rsidR="00093BD0" w:rsidRPr="00FC3271" w:rsidRDefault="00093BD0" w:rsidP="00093BD0">
      <w:pPr>
        <w:autoSpaceDE w:val="0"/>
        <w:autoSpaceDN w:val="0"/>
        <w:adjustRightInd w:val="0"/>
      </w:pPr>
      <w:r>
        <w:rPr>
          <w:rFonts w:ascii="Zapf Dingbats" w:hAnsi="Zapf Dingbats"/>
        </w:rPr>
        <w:tab/>
      </w:r>
      <w:r w:rsidR="00B0786D">
        <w:rPr>
          <w:rFonts w:ascii="Zapf Dingbats" w:hAnsi="Zapf Dingbats"/>
        </w:rPr>
        <w:sym w:font="Wingdings 2" w:char="F050"/>
      </w:r>
      <w:r w:rsidRPr="00FC3271">
        <w:t xml:space="preserve"> R-passive and Th-extraction (‘Which book were the children given?’)</w:t>
      </w:r>
    </w:p>
    <w:p w14:paraId="06BA63AD" w14:textId="7E13848D" w:rsidR="00093BD0" w:rsidRDefault="00093BD0" w:rsidP="00C60149">
      <w:pPr>
        <w:autoSpaceDE w:val="0"/>
        <w:autoSpaceDN w:val="0"/>
        <w:adjustRightInd w:val="0"/>
      </w:pPr>
      <w:r>
        <w:rPr>
          <w:rFonts w:ascii="Zapf Dingbats" w:hAnsi="Zapf Dingbats"/>
        </w:rPr>
        <w:tab/>
      </w:r>
      <w:r w:rsidR="00B0786D">
        <w:rPr>
          <w:rFonts w:ascii="Zapf Dingbats" w:hAnsi="Zapf Dingbats"/>
        </w:rPr>
        <w:sym w:font="Wingdings 2" w:char="F04F"/>
      </w:r>
      <w:r w:rsidRPr="00FC3271">
        <w:t xml:space="preserve"> Th-passive and R-extraction (* ‘Which children was the book given?’</w:t>
      </w:r>
      <w:r>
        <w:t>)</w:t>
      </w:r>
    </w:p>
    <w:p w14:paraId="378E9E4B" w14:textId="77777777" w:rsidR="00093BD0" w:rsidRPr="00FC3271" w:rsidRDefault="00093BD0" w:rsidP="00C60149">
      <w:pPr>
        <w:autoSpaceDE w:val="0"/>
        <w:autoSpaceDN w:val="0"/>
        <w:adjustRightInd w:val="0"/>
      </w:pPr>
    </w:p>
    <w:p w14:paraId="755B70CB" w14:textId="77777777" w:rsidR="00C60149" w:rsidRPr="00CD3E4B" w:rsidRDefault="00C60149" w:rsidP="007951B8">
      <w:pPr>
        <w:pStyle w:val="Heading2"/>
      </w:pPr>
      <w:r w:rsidRPr="00CD3E4B">
        <w:t>Italian phasehood</w:t>
      </w:r>
    </w:p>
    <w:p w14:paraId="50031BDF" w14:textId="55117481" w:rsidR="008736A8" w:rsidRDefault="00A70421" w:rsidP="008736A8">
      <w:pPr>
        <w:autoSpaceDE w:val="0"/>
        <w:autoSpaceDN w:val="0"/>
        <w:adjustRightInd w:val="0"/>
      </w:pPr>
      <w:r>
        <w:t>A remaining</w:t>
      </w:r>
      <w:r w:rsidR="00DE23E2">
        <w:t xml:space="preserve"> question is what happens in active clauses in </w:t>
      </w:r>
      <w:r w:rsidR="00B824F0">
        <w:t xml:space="preserve">Italian, </w:t>
      </w:r>
      <w:r w:rsidR="00F84EE5">
        <w:t>an as</w:t>
      </w:r>
      <w:r w:rsidR="00DE23E2">
        <w:t>ymmetrical indirective language</w:t>
      </w:r>
      <w:r>
        <w:t xml:space="preserve"> (in the sense of Comrie et al. 2010)</w:t>
      </w:r>
      <w:r w:rsidR="00DE23E2">
        <w:t>. T</w:t>
      </w:r>
      <w:r w:rsidR="00F84EE5">
        <w:t>he Recipient in a DOC always receives inherent dative</w:t>
      </w:r>
      <w:r w:rsidR="00B824F0">
        <w:t xml:space="preserve"> case from Appl. In active clauses, t</w:t>
      </w:r>
      <w:r w:rsidR="00204EB0">
        <w:t>he Theme</w:t>
      </w:r>
      <w:r w:rsidR="00093BD0">
        <w:t xml:space="preserve"> </w:t>
      </w:r>
      <w:r w:rsidR="00C60149">
        <w:t>always m</w:t>
      </w:r>
      <w:r w:rsidR="00093BD0">
        <w:t>oves to spec</w:t>
      </w:r>
      <w:r w:rsidR="00C60149">
        <w:t>ApplP, as a matter of parametric choice (i.e. Appl has an EPP-feature) and receives Case from v.</w:t>
      </w:r>
      <w:r w:rsidR="00B824F0">
        <w:t xml:space="preserve"> This is evidenced in the word order</w:t>
      </w:r>
      <w:r w:rsidR="00DE23E2">
        <w:t xml:space="preserve"> </w:t>
      </w:r>
      <w:r w:rsidR="005F25F1">
        <w:t>and c-command relations</w:t>
      </w:r>
      <w:r w:rsidR="00B824F0">
        <w:t xml:space="preserve"> Theme&gt;Recipient</w:t>
      </w:r>
      <w:r w:rsidR="00C60149">
        <w:t xml:space="preserve"> (for the same speakers whose judgements are reported above</w:t>
      </w:r>
      <w:r w:rsidR="008736A8">
        <w:t>). In (36a), the pronoun (</w:t>
      </w:r>
      <w:r w:rsidR="008736A8" w:rsidRPr="00A70421">
        <w:rPr>
          <w:i/>
        </w:rPr>
        <w:t>il</w:t>
      </w:r>
      <w:r w:rsidR="008736A8">
        <w:t xml:space="preserve">) </w:t>
      </w:r>
      <w:r w:rsidR="008736A8" w:rsidRPr="00A70421">
        <w:rPr>
          <w:i/>
        </w:rPr>
        <w:t>suo</w:t>
      </w:r>
      <w:r w:rsidR="008736A8">
        <w:t xml:space="preserve"> is a variable bound by the QP ‘each imperfection’. In (36b) the pronoun cannot have this interpretation. This follows if the QP c-commands the DP headed by the pronoun.</w:t>
      </w:r>
    </w:p>
    <w:p w14:paraId="22512B3B" w14:textId="77777777" w:rsidR="00C60149" w:rsidRDefault="00C60149" w:rsidP="00C60149">
      <w:pPr>
        <w:autoSpaceDE w:val="0"/>
        <w:autoSpaceDN w:val="0"/>
        <w:adjustRightInd w:val="0"/>
      </w:pPr>
    </w:p>
    <w:p w14:paraId="1EF43B85" w14:textId="77777777" w:rsidR="00C60149" w:rsidRDefault="00C60149" w:rsidP="00C60149">
      <w:pPr>
        <w:autoSpaceDE w:val="0"/>
        <w:autoSpaceDN w:val="0"/>
        <w:adjustRightInd w:val="0"/>
      </w:pPr>
    </w:p>
    <w:p w14:paraId="1A9C22ED" w14:textId="626B715D" w:rsidR="00C60149" w:rsidRDefault="00A70421" w:rsidP="00B824F0">
      <w:pPr>
        <w:tabs>
          <w:tab w:val="left" w:pos="567"/>
          <w:tab w:val="left" w:pos="1134"/>
          <w:tab w:val="left" w:pos="2552"/>
          <w:tab w:val="left" w:pos="3828"/>
          <w:tab w:val="left" w:pos="5812"/>
          <w:tab w:val="left" w:pos="6379"/>
          <w:tab w:val="left" w:pos="6946"/>
        </w:tabs>
      </w:pPr>
      <w:r w:rsidRPr="00D34F88">
        <w:t>(</w:t>
      </w:r>
      <w:r w:rsidR="0026357A">
        <w:fldChar w:fldCharType="begin"/>
      </w:r>
      <w:r w:rsidR="0026357A">
        <w:instrText xml:space="preserve"> SEQ ( \* ARABIC </w:instrText>
      </w:r>
      <w:r w:rsidR="0026357A">
        <w:fldChar w:fldCharType="separate"/>
      </w:r>
      <w:r w:rsidR="00F5549A">
        <w:rPr>
          <w:noProof/>
        </w:rPr>
        <w:t>42</w:t>
      </w:r>
      <w:r w:rsidR="0026357A">
        <w:rPr>
          <w:noProof/>
        </w:rPr>
        <w:fldChar w:fldCharType="end"/>
      </w:r>
      <w:r w:rsidRPr="00D34F88">
        <w:t>)</w:t>
      </w:r>
      <w:r>
        <w:tab/>
      </w:r>
      <w:r w:rsidR="00C60149" w:rsidRPr="00FC3271">
        <w:t xml:space="preserve">a. </w:t>
      </w:r>
      <w:r w:rsidR="00C60149" w:rsidRPr="00FC3271">
        <w:tab/>
      </w:r>
      <w:r w:rsidR="00B824F0">
        <w:t>L’</w:t>
      </w:r>
      <w:r w:rsidR="00C60149" w:rsidRPr="00260AC7">
        <w:t xml:space="preserve">ispezione </w:t>
      </w:r>
      <w:r w:rsidR="00B824F0">
        <w:tab/>
      </w:r>
      <w:r w:rsidR="00C60149" w:rsidRPr="00260AC7">
        <w:t>ha mostrato [</w:t>
      </w:r>
      <w:r w:rsidR="00C60149">
        <w:tab/>
      </w:r>
      <w:r w:rsidR="00C60149" w:rsidRPr="00260AC7">
        <w:t>ogni imperfezione]</w:t>
      </w:r>
      <w:r w:rsidR="00C60149" w:rsidRPr="00260AC7">
        <w:rPr>
          <w:vertAlign w:val="subscript"/>
        </w:rPr>
        <w:t>1</w:t>
      </w:r>
      <w:r w:rsidR="00C60149" w:rsidRPr="00260AC7">
        <w:t xml:space="preserve"> </w:t>
      </w:r>
      <w:r w:rsidR="00C60149">
        <w:tab/>
      </w:r>
      <w:r w:rsidR="00C60149" w:rsidRPr="00260AC7">
        <w:t xml:space="preserve">al </w:t>
      </w:r>
      <w:r w:rsidR="00C60149">
        <w:tab/>
      </w:r>
      <w:r w:rsidR="00C60149" w:rsidRPr="00260AC7">
        <w:t>suo</w:t>
      </w:r>
      <w:r w:rsidR="00C60149" w:rsidRPr="00260AC7">
        <w:rPr>
          <w:vertAlign w:val="subscript"/>
        </w:rPr>
        <w:t>1</w:t>
      </w:r>
      <w:r w:rsidR="00C60149" w:rsidRPr="00260AC7">
        <w:t xml:space="preserve"> </w:t>
      </w:r>
      <w:r w:rsidR="00C60149">
        <w:tab/>
      </w:r>
      <w:r w:rsidR="00C60149" w:rsidRPr="00260AC7">
        <w:t xml:space="preserve">responsabile. </w:t>
      </w:r>
      <w:r w:rsidR="00B824F0">
        <w:br/>
      </w:r>
      <w:r w:rsidR="00B824F0">
        <w:tab/>
      </w:r>
      <w:r w:rsidR="00B824F0">
        <w:tab/>
        <w:t>the inspection</w:t>
      </w:r>
      <w:r w:rsidR="00B824F0">
        <w:tab/>
      </w:r>
      <w:r w:rsidR="00C60149">
        <w:t>has s</w:t>
      </w:r>
      <w:r w:rsidR="00B824F0">
        <w:t xml:space="preserve">hown </w:t>
      </w:r>
      <w:r w:rsidR="00B824F0">
        <w:tab/>
        <w:t xml:space="preserve">each imperfection </w:t>
      </w:r>
      <w:r w:rsidR="00B824F0">
        <w:tab/>
        <w:t>to.the</w:t>
      </w:r>
      <w:r w:rsidR="00C60149">
        <w:tab/>
        <w:t xml:space="preserve">his </w:t>
      </w:r>
      <w:r w:rsidR="00C60149">
        <w:tab/>
        <w:t>responsible</w:t>
      </w:r>
    </w:p>
    <w:p w14:paraId="72F4AE1E" w14:textId="257D2FF5" w:rsidR="00C60149" w:rsidRDefault="00B824F0" w:rsidP="00B824F0">
      <w:pPr>
        <w:pStyle w:val="ListNumber"/>
      </w:pPr>
      <w:r>
        <w:tab/>
      </w:r>
      <w:r>
        <w:tab/>
      </w:r>
      <w:r w:rsidR="00C60149">
        <w:t xml:space="preserve">‘The inspection showed </w:t>
      </w:r>
      <w:r w:rsidR="00A70421">
        <w:t>the person responsible for it each imperfection.’</w:t>
      </w:r>
    </w:p>
    <w:p w14:paraId="2FC8B4CD" w14:textId="77777777" w:rsidR="00C60149" w:rsidRPr="00260AC7" w:rsidRDefault="00B824F0" w:rsidP="00B824F0">
      <w:pPr>
        <w:pStyle w:val="ListNumber"/>
      </w:pPr>
      <w:r>
        <w:lastRenderedPageBreak/>
        <w:tab/>
        <w:t>b.</w:t>
      </w:r>
      <w:r>
        <w:tab/>
      </w:r>
      <w:r w:rsidR="00C60149" w:rsidRPr="00260AC7">
        <w:t>*L</w:t>
      </w:r>
      <w:r w:rsidR="00202EEC">
        <w:t>’</w:t>
      </w:r>
      <w:r w:rsidR="00C60149" w:rsidRPr="00260AC7">
        <w:t>ispezione ha mostrato le sue</w:t>
      </w:r>
      <w:r w:rsidR="00C60149">
        <w:rPr>
          <w:vertAlign w:val="subscript"/>
        </w:rPr>
        <w:t>i</w:t>
      </w:r>
      <w:r w:rsidR="00C60149" w:rsidRPr="00260AC7">
        <w:t xml:space="preserve"> imperfezioni a [ogni professore]</w:t>
      </w:r>
      <w:r w:rsidR="00C60149">
        <w:rPr>
          <w:vertAlign w:val="subscript"/>
        </w:rPr>
        <w:t>i</w:t>
      </w:r>
      <w:r w:rsidR="00C60149" w:rsidRPr="00260AC7">
        <w:t xml:space="preserve">. </w:t>
      </w:r>
    </w:p>
    <w:p w14:paraId="41CCF8B6" w14:textId="77777777" w:rsidR="00C60149" w:rsidRDefault="00C60149" w:rsidP="00B824F0">
      <w:pPr>
        <w:tabs>
          <w:tab w:val="left" w:pos="567"/>
          <w:tab w:val="left" w:pos="1134"/>
        </w:tabs>
        <w:autoSpaceDE w:val="0"/>
        <w:autoSpaceDN w:val="0"/>
        <w:adjustRightInd w:val="0"/>
      </w:pPr>
      <w:r>
        <w:tab/>
      </w:r>
      <w:r>
        <w:tab/>
        <w:t>the inspection has shown the his imperfections to each teacher</w:t>
      </w:r>
    </w:p>
    <w:p w14:paraId="6F6E2898" w14:textId="6E7B0A84" w:rsidR="00C60149" w:rsidRDefault="00A70421" w:rsidP="00B824F0">
      <w:pPr>
        <w:tabs>
          <w:tab w:val="left" w:pos="567"/>
          <w:tab w:val="left" w:pos="1134"/>
        </w:tabs>
        <w:autoSpaceDE w:val="0"/>
        <w:autoSpaceDN w:val="0"/>
        <w:adjustRightInd w:val="0"/>
      </w:pPr>
      <w:r>
        <w:tab/>
      </w:r>
      <w:r>
        <w:tab/>
      </w:r>
      <w:r w:rsidR="00C60149">
        <w:t xml:space="preserve">‘The inspection </w:t>
      </w:r>
      <w:r>
        <w:t>showed</w:t>
      </w:r>
      <w:r w:rsidR="00C60149">
        <w:t xml:space="preserve"> </w:t>
      </w:r>
      <w:r>
        <w:t xml:space="preserve">every teacher </w:t>
      </w:r>
      <w:r w:rsidR="00C60149">
        <w:t>his/her</w:t>
      </w:r>
      <w:r>
        <w:t xml:space="preserve"> own</w:t>
      </w:r>
      <w:r w:rsidR="00C60149">
        <w:t xml:space="preserve"> imperfections.’</w:t>
      </w:r>
    </w:p>
    <w:p w14:paraId="70183E2F" w14:textId="77777777" w:rsidR="008736A8" w:rsidRDefault="008736A8" w:rsidP="00C60149">
      <w:pPr>
        <w:autoSpaceDE w:val="0"/>
        <w:autoSpaceDN w:val="0"/>
        <w:adjustRightInd w:val="0"/>
      </w:pPr>
    </w:p>
    <w:p w14:paraId="6D1691B9" w14:textId="6E0B7D52" w:rsidR="00386747" w:rsidRDefault="00C60149" w:rsidP="00C60149">
      <w:pPr>
        <w:autoSpaceDE w:val="0"/>
        <w:autoSpaceDN w:val="0"/>
        <w:adjustRightInd w:val="0"/>
      </w:pPr>
      <w:r>
        <w:t xml:space="preserve">If ApplP were a phase in active contexts, </w:t>
      </w:r>
      <w:r w:rsidR="00A70421">
        <w:t>given that</w:t>
      </w:r>
      <w:r w:rsidR="00693AA3">
        <w:t xml:space="preserve"> the Theme always raises to specApplP, </w:t>
      </w:r>
      <w:r>
        <w:t xml:space="preserve">we </w:t>
      </w:r>
      <w:r w:rsidR="00A70421">
        <w:t xml:space="preserve">would </w:t>
      </w:r>
      <w:r>
        <w:t>predict a general restriction on R</w:t>
      </w:r>
      <w:r w:rsidR="0077072D">
        <w:t xml:space="preserve">ecipient </w:t>
      </w:r>
      <w:r>
        <w:t xml:space="preserve">extraction in Italian DOCs, contrary to fact. </w:t>
      </w:r>
      <w:r w:rsidR="00693AA3">
        <w:t>However, i</w:t>
      </w:r>
      <w:r>
        <w:t xml:space="preserve">f only vP is a phase in active contexts, </w:t>
      </w:r>
      <w:r w:rsidR="0077072D">
        <w:t>and ApplP is not</w:t>
      </w:r>
      <w:r w:rsidR="005F25F1">
        <w:t xml:space="preserve"> (as entailed by our definition of thematic phase</w:t>
      </w:r>
      <w:r w:rsidR="006639E0">
        <w:t xml:space="preserve"> in </w:t>
      </w:r>
      <w:r w:rsidR="00A17CA2">
        <w:t>(29)</w:t>
      </w:r>
      <w:r w:rsidR="005F25F1">
        <w:t>)</w:t>
      </w:r>
      <w:r w:rsidR="0077072D">
        <w:t>, the anal</w:t>
      </w:r>
      <w:r>
        <w:t xml:space="preserve">ysis </w:t>
      </w:r>
      <w:r w:rsidR="006639E0">
        <w:t xml:space="preserve">of </w:t>
      </w:r>
      <w:r w:rsidR="000900DE">
        <w:t>the</w:t>
      </w:r>
      <w:r w:rsidR="0032768D">
        <w:t xml:space="preserve"> DOMA</w:t>
      </w:r>
      <w:r w:rsidR="006639E0">
        <w:t xml:space="preserve"> in sectio</w:t>
      </w:r>
      <w:r w:rsidR="00A70421">
        <w:t xml:space="preserve">n 3.3. </w:t>
      </w:r>
      <w:r>
        <w:t xml:space="preserve">can be </w:t>
      </w:r>
      <w:r w:rsidR="00A70421">
        <w:t xml:space="preserve">straightforwardly </w:t>
      </w:r>
      <w:r>
        <w:t xml:space="preserve">extended to Italian. </w:t>
      </w:r>
    </w:p>
    <w:p w14:paraId="15E161C4" w14:textId="09123500" w:rsidR="00693AA3" w:rsidRDefault="00386747" w:rsidP="00C60149">
      <w:pPr>
        <w:autoSpaceDE w:val="0"/>
        <w:autoSpaceDN w:val="0"/>
        <w:adjustRightInd w:val="0"/>
      </w:pPr>
      <w:r>
        <w:tab/>
      </w:r>
      <w:r w:rsidR="006639E0">
        <w:t>Below, w</w:t>
      </w:r>
      <w:r w:rsidR="00693AA3">
        <w:t>e show the active derivations for Recipient extraction in Italian</w:t>
      </w:r>
      <w:r>
        <w:t>, taking as our starting point that</w:t>
      </w:r>
      <w:r w:rsidR="00693AA3">
        <w:t xml:space="preserve"> Appl i</w:t>
      </w:r>
      <w:r w:rsidR="00A93083">
        <w:t>s not a phase but v is</w:t>
      </w:r>
      <w:r>
        <w:t xml:space="preserve">. As motivated above, </w:t>
      </w:r>
      <w:r w:rsidR="00693AA3">
        <w:t>Appl always licenses the Recipient</w:t>
      </w:r>
      <w:r w:rsidR="00A93083">
        <w:t>, and</w:t>
      </w:r>
      <w:r>
        <w:t xml:space="preserve"> </w:t>
      </w:r>
      <w:r w:rsidR="00A93083">
        <w:t>the Theme moves to specApplP to receive Case from v</w:t>
      </w:r>
      <w:r>
        <w:t xml:space="preserve">, as represented in </w:t>
      </w:r>
      <w:r w:rsidR="006639E0">
        <w:fldChar w:fldCharType="begin"/>
      </w:r>
      <w:r w:rsidR="006639E0">
        <w:instrText xml:space="preserve"> REF _Ref323372603 \h </w:instrText>
      </w:r>
      <w:r w:rsidR="006639E0">
        <w:fldChar w:fldCharType="separate"/>
      </w:r>
      <w:r w:rsidR="00F5549A" w:rsidRPr="00D34F88">
        <w:t>(</w:t>
      </w:r>
      <w:r w:rsidR="00F5549A">
        <w:rPr>
          <w:noProof/>
        </w:rPr>
        <w:t>43</w:t>
      </w:r>
      <w:r w:rsidR="006639E0">
        <w:fldChar w:fldCharType="end"/>
      </w:r>
      <w:r>
        <w:t>a)</w:t>
      </w:r>
      <w:r w:rsidR="00693AA3">
        <w:t>.</w:t>
      </w:r>
      <w:r>
        <w:t xml:space="preserve"> </w:t>
      </w:r>
      <w:r w:rsidR="00A93083">
        <w:t xml:space="preserve">If the Recipient has a </w:t>
      </w:r>
      <w:r w:rsidR="006639E0">
        <w:t>[u</w:t>
      </w:r>
      <w:r w:rsidR="00CE1AAE">
        <w:t>W</w:t>
      </w:r>
      <w:r w:rsidR="00A93083">
        <w:t>h</w:t>
      </w:r>
      <w:r w:rsidR="006639E0">
        <w:t>]</w:t>
      </w:r>
      <w:r w:rsidR="00A93083">
        <w:t xml:space="preserve"> feature</w:t>
      </w:r>
      <w:r>
        <w:t xml:space="preserve">, it will move to the </w:t>
      </w:r>
      <w:r w:rsidR="006639E0">
        <w:t>outer specifier</w:t>
      </w:r>
      <w:r>
        <w:t xml:space="preserve"> of the lower phase, which is specvP in the active. From here it is still accessible when the higher phase head C </w:t>
      </w:r>
      <w:r w:rsidR="006639E0">
        <w:t>is merged</w:t>
      </w:r>
      <w:r>
        <w:t xml:space="preserve"> and the rest of the lower phase</w:t>
      </w:r>
      <w:r w:rsidR="006639E0">
        <w:t xml:space="preserve"> is transferred</w:t>
      </w:r>
      <w:r>
        <w:t xml:space="preserve"> </w:t>
      </w:r>
      <w:r w:rsidR="006639E0">
        <w:fldChar w:fldCharType="begin"/>
      </w:r>
      <w:r w:rsidR="006639E0">
        <w:instrText xml:space="preserve"> REF _Ref323372603 \h </w:instrText>
      </w:r>
      <w:r w:rsidR="006639E0">
        <w:fldChar w:fldCharType="separate"/>
      </w:r>
      <w:r w:rsidR="00F5549A" w:rsidRPr="00D34F88">
        <w:t>(</w:t>
      </w:r>
      <w:r w:rsidR="00F5549A">
        <w:rPr>
          <w:noProof/>
        </w:rPr>
        <w:t>43</w:t>
      </w:r>
      <w:r w:rsidR="006639E0">
        <w:fldChar w:fldCharType="end"/>
      </w:r>
      <w:r>
        <w:t>b). The same analysis naturally holds for Theme extraction in the active.</w:t>
      </w:r>
    </w:p>
    <w:p w14:paraId="027063EA" w14:textId="77777777" w:rsidR="00C60149" w:rsidRDefault="00C60149" w:rsidP="00C60149">
      <w:pPr>
        <w:widowControl w:val="0"/>
        <w:tabs>
          <w:tab w:val="left" w:pos="851"/>
        </w:tabs>
        <w:autoSpaceDE w:val="0"/>
        <w:autoSpaceDN w:val="0"/>
        <w:adjustRightInd w:val="0"/>
      </w:pPr>
    </w:p>
    <w:p w14:paraId="2CB5B4F7" w14:textId="64429C6D" w:rsidR="00C60149" w:rsidRDefault="006639E0" w:rsidP="00C60149">
      <w:pPr>
        <w:widowControl w:val="0"/>
        <w:tabs>
          <w:tab w:val="left" w:pos="1560"/>
        </w:tabs>
        <w:autoSpaceDE w:val="0"/>
        <w:autoSpaceDN w:val="0"/>
        <w:adjustRightInd w:val="0"/>
      </w:pPr>
      <w:bookmarkStart w:id="39" w:name="_Ref323372603"/>
      <w:r w:rsidRPr="00D34F88">
        <w:t>(</w:t>
      </w:r>
      <w:r w:rsidR="0026357A">
        <w:fldChar w:fldCharType="begin"/>
      </w:r>
      <w:r w:rsidR="0026357A">
        <w:instrText xml:space="preserve"> SEQ ( \* ARAB</w:instrText>
      </w:r>
      <w:r w:rsidR="0026357A">
        <w:instrText xml:space="preserve">IC </w:instrText>
      </w:r>
      <w:r w:rsidR="0026357A">
        <w:fldChar w:fldCharType="separate"/>
      </w:r>
      <w:r w:rsidR="00F5549A">
        <w:rPr>
          <w:noProof/>
        </w:rPr>
        <w:t>43</w:t>
      </w:r>
      <w:r w:rsidR="0026357A">
        <w:rPr>
          <w:noProof/>
        </w:rPr>
        <w:fldChar w:fldCharType="end"/>
      </w:r>
      <w:bookmarkEnd w:id="39"/>
      <w:r w:rsidRPr="00D34F88">
        <w:t>)</w:t>
      </w:r>
      <w:r>
        <w:t xml:space="preserve"> </w:t>
      </w:r>
      <w:r w:rsidR="00C60149">
        <w:t>a.</w:t>
      </w:r>
      <w:r w:rsidR="00C60149">
        <w:tab/>
        <w:t>TP</w:t>
      </w:r>
    </w:p>
    <w:p w14:paraId="51EC40F9" w14:textId="77777777" w:rsidR="00C60149" w:rsidRPr="00B86CE9" w:rsidRDefault="00C60149" w:rsidP="00C60149">
      <w:pPr>
        <w:widowControl w:val="0"/>
        <w:tabs>
          <w:tab w:val="left" w:pos="1276"/>
        </w:tabs>
        <w:autoSpaceDE w:val="0"/>
        <w:autoSpaceDN w:val="0"/>
        <w:adjustRightInd w:val="0"/>
        <w:rPr>
          <w:rFonts w:ascii="ArborWin" w:hAnsi="ArborWin"/>
        </w:rPr>
      </w:pPr>
      <w:r>
        <w:rPr>
          <w:rFonts w:ascii="ArborWin" w:hAnsi="ArborWin"/>
        </w:rPr>
        <w:tab/>
      </w:r>
      <w:r w:rsidRPr="00B86CE9">
        <w:rPr>
          <w:rFonts w:ascii="ArborWin" w:hAnsi="ArborWin"/>
        </w:rPr>
        <w:t>2</w:t>
      </w:r>
    </w:p>
    <w:p w14:paraId="6F8567BF" w14:textId="77777777" w:rsidR="00C60149" w:rsidRDefault="00C60149" w:rsidP="00C60149">
      <w:pPr>
        <w:widowControl w:val="0"/>
        <w:tabs>
          <w:tab w:val="left" w:pos="1134"/>
          <w:tab w:val="left" w:pos="1560"/>
        </w:tabs>
        <w:autoSpaceDE w:val="0"/>
        <w:autoSpaceDN w:val="0"/>
        <w:adjustRightInd w:val="0"/>
      </w:pPr>
      <w:r>
        <w:tab/>
      </w:r>
      <w:r>
        <w:tab/>
      </w:r>
      <w:r w:rsidRPr="00B86CE9">
        <w:rPr>
          <w:rFonts w:ascii="ArborWin" w:hAnsi="ArborWin"/>
        </w:rPr>
        <w:t>2</w:t>
      </w:r>
    </w:p>
    <w:p w14:paraId="6BE9FBAD" w14:textId="60267F37" w:rsidR="00C60149" w:rsidRDefault="00BD793B" w:rsidP="00C60149">
      <w:pPr>
        <w:widowControl w:val="0"/>
        <w:tabs>
          <w:tab w:val="left" w:pos="1560"/>
          <w:tab w:val="left" w:pos="1985"/>
        </w:tabs>
        <w:autoSpaceDE w:val="0"/>
        <w:autoSpaceDN w:val="0"/>
        <w:adjustRightInd w:val="0"/>
      </w:pPr>
      <w:r>
        <w:rPr>
          <w:noProof/>
          <w:lang w:eastAsia="en-GB"/>
        </w:rPr>
        <mc:AlternateContent>
          <mc:Choice Requires="wps">
            <w:drawing>
              <wp:anchor distT="0" distB="0" distL="114300" distR="114300" simplePos="0" relativeHeight="251677184" behindDoc="0" locked="0" layoutInCell="1" allowOverlap="1" wp14:anchorId="3E3804AF" wp14:editId="3FEB57BE">
                <wp:simplePos x="0" y="0"/>
                <wp:positionH relativeFrom="column">
                  <wp:posOffset>1143000</wp:posOffset>
                </wp:positionH>
                <wp:positionV relativeFrom="paragraph">
                  <wp:posOffset>170180</wp:posOffset>
                </wp:positionV>
                <wp:extent cx="1205865" cy="742315"/>
                <wp:effectExtent l="0" t="0" r="13335" b="19685"/>
                <wp:wrapNone/>
                <wp:docPr id="27" name="Freeform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05865" cy="742315"/>
                        </a:xfrm>
                        <a:custGeom>
                          <a:avLst/>
                          <a:gdLst>
                            <a:gd name="connsiteX0" fmla="*/ 0 w 1756881"/>
                            <a:gd name="connsiteY0" fmla="*/ 996594 h 996594"/>
                            <a:gd name="connsiteX1" fmla="*/ 678094 w 1756881"/>
                            <a:gd name="connsiteY1" fmla="*/ 184935 h 996594"/>
                            <a:gd name="connsiteX2" fmla="*/ 1756881 w 1756881"/>
                            <a:gd name="connsiteY2" fmla="*/ 0 h 996594"/>
                          </a:gdLst>
                          <a:ahLst/>
                          <a:cxnLst>
                            <a:cxn ang="0">
                              <a:pos x="connsiteX0" y="connsiteY0"/>
                            </a:cxn>
                            <a:cxn ang="0">
                              <a:pos x="connsiteX1" y="connsiteY1"/>
                            </a:cxn>
                            <a:cxn ang="0">
                              <a:pos x="connsiteX2" y="connsiteY2"/>
                            </a:cxn>
                          </a:cxnLst>
                          <a:rect l="l" t="t" r="r" b="b"/>
                          <a:pathLst>
                            <a:path w="1756881" h="996594">
                              <a:moveTo>
                                <a:pt x="0" y="996594"/>
                              </a:moveTo>
                              <a:cubicBezTo>
                                <a:pt x="192640" y="673814"/>
                                <a:pt x="385281" y="351034"/>
                                <a:pt x="678094" y="184935"/>
                              </a:cubicBezTo>
                              <a:cubicBezTo>
                                <a:pt x="970908" y="18836"/>
                                <a:pt x="1756881" y="0"/>
                                <a:pt x="1756881" y="0"/>
                              </a:cubicBezTo>
                            </a:path>
                          </a:pathLst>
                        </a:custGeom>
                        <a:ln w="12700">
                          <a:solidFill>
                            <a:schemeClr val="bg1">
                              <a:lumMod val="75000"/>
                            </a:schemeClr>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026AEE" id="Freeform 27" o:spid="_x0000_s1026" style="position:absolute;margin-left:90pt;margin-top:13.4pt;width:94.95pt;height:58.45pt;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6881,9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" path="m,996594c192640,673814,385281,351034,678094,184935,970908,18836,1756881,,1756881,e" filled="f" strokecolor="#bfbfbf [2412]" strokeweight="1pt">
                <v:path arrowok="t" o:connecttype="custom" o:connectlocs="0,742315;465421,137749;1205865,0" o:connectangles="0,0,0"/>
              </v:shape>
            </w:pict>
          </mc:Fallback>
        </mc:AlternateContent>
      </w:r>
      <w:r w:rsidR="00C60149">
        <w:tab/>
        <w:t>T</w:t>
      </w:r>
      <w:r w:rsidR="00C60149">
        <w:tab/>
        <w:t>vP</w:t>
      </w:r>
    </w:p>
    <w:p w14:paraId="0A690E44" w14:textId="77777777" w:rsidR="00C60149" w:rsidRPr="005E6140" w:rsidRDefault="00C60149" w:rsidP="00C60149">
      <w:pPr>
        <w:widowControl w:val="0"/>
        <w:tabs>
          <w:tab w:val="left" w:pos="1843"/>
        </w:tabs>
        <w:autoSpaceDE w:val="0"/>
        <w:autoSpaceDN w:val="0"/>
        <w:adjustRightInd w:val="0"/>
        <w:rPr>
          <w:rFonts w:ascii="ArborWin" w:hAnsi="ArborWin"/>
        </w:rPr>
      </w:pPr>
      <w:r>
        <w:rPr>
          <w:rFonts w:ascii="ArborWin" w:hAnsi="ArborWin"/>
        </w:rPr>
        <w:tab/>
      </w:r>
      <w:r w:rsidRPr="00B86CE9">
        <w:rPr>
          <w:rFonts w:ascii="ArborWin" w:hAnsi="ArborWin"/>
        </w:rPr>
        <w:t>2</w:t>
      </w:r>
    </w:p>
    <w:p w14:paraId="7B550843" w14:textId="77777777" w:rsidR="00C60149" w:rsidRDefault="00C60149" w:rsidP="00C60149">
      <w:pPr>
        <w:widowControl w:val="0"/>
        <w:tabs>
          <w:tab w:val="left" w:pos="1701"/>
          <w:tab w:val="left" w:pos="2410"/>
        </w:tabs>
        <w:autoSpaceDE w:val="0"/>
        <w:autoSpaceDN w:val="0"/>
        <w:adjustRightInd w:val="0"/>
      </w:pPr>
      <w:r>
        <w:tab/>
        <w:t>R</w:t>
      </w:r>
      <w:r w:rsidRPr="005E6140">
        <w:rPr>
          <w:vertAlign w:val="subscript"/>
        </w:rPr>
        <w:t>wh</w:t>
      </w:r>
      <w:r>
        <w:tab/>
        <w:t>vP</w:t>
      </w:r>
    </w:p>
    <w:p w14:paraId="082AF013" w14:textId="77777777" w:rsidR="00C60149" w:rsidRPr="00B86CE9" w:rsidRDefault="00AE585D" w:rsidP="00C60149">
      <w:pPr>
        <w:widowControl w:val="0"/>
        <w:tabs>
          <w:tab w:val="left" w:pos="2410"/>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70016" behindDoc="0" locked="0" layoutInCell="1" allowOverlap="1" wp14:anchorId="28390B1A" wp14:editId="2F6BAA34">
                <wp:simplePos x="0" y="0"/>
                <wp:positionH relativeFrom="column">
                  <wp:posOffset>1143000</wp:posOffset>
                </wp:positionH>
                <wp:positionV relativeFrom="paragraph">
                  <wp:posOffset>26670</wp:posOffset>
                </wp:positionV>
                <wp:extent cx="1143000" cy="1224280"/>
                <wp:effectExtent l="50800" t="50800" r="0" b="20320"/>
                <wp:wrapNone/>
                <wp:docPr id="2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122428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7F905" id="Freeform 28" o:spid="_x0000_s1026" style="position:absolute;margin-left:90pt;margin-top:2.1pt;width:90pt;height:96.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" path="m1208315,1121229v-383722,71664,-767443,143329,-968829,-43543c38100,890814,,,,e" filled="f" strokecolor="black [3213]" strokeweight="1pt">
                <v:stroke endarrow="block" endarrowwidth="narrow" endarrowlength="short"/>
                <v:path arrowok="t" o:connecttype="custom" o:connectlocs="1143000,1147079;226541,1102532;0,0" o:connectangles="0,0,0"/>
              </v:shape>
            </w:pict>
          </mc:Fallback>
        </mc:AlternateContent>
      </w:r>
      <w:r w:rsidR="00C60149">
        <w:rPr>
          <w:rFonts w:ascii="ArborWin" w:hAnsi="ArborWin"/>
        </w:rPr>
        <w:tab/>
      </w:r>
      <w:r w:rsidR="00C60149" w:rsidRPr="00B86CE9">
        <w:rPr>
          <w:rFonts w:ascii="ArborWin" w:hAnsi="ArborWin"/>
        </w:rPr>
        <w:t>2</w:t>
      </w:r>
    </w:p>
    <w:p w14:paraId="7248B495" w14:textId="77777777" w:rsidR="00C60149" w:rsidRDefault="00C60149" w:rsidP="00C60149">
      <w:pPr>
        <w:widowControl w:val="0"/>
        <w:tabs>
          <w:tab w:val="left" w:pos="2268"/>
          <w:tab w:val="left" w:pos="2835"/>
        </w:tabs>
        <w:autoSpaceDE w:val="0"/>
        <w:autoSpaceDN w:val="0"/>
        <w:adjustRightInd w:val="0"/>
      </w:pPr>
      <w:r>
        <w:tab/>
        <w:t>EA</w:t>
      </w:r>
      <w:r>
        <w:rPr>
          <w:rFonts w:ascii="ArborWin" w:hAnsi="ArborWin"/>
        </w:rPr>
        <w:tab/>
      </w:r>
      <w:r w:rsidRPr="00B86CE9">
        <w:rPr>
          <w:rFonts w:ascii="ArborWin" w:hAnsi="ArborWin"/>
        </w:rPr>
        <w:t>2</w:t>
      </w:r>
    </w:p>
    <w:p w14:paraId="6A44B45C" w14:textId="77777777" w:rsidR="00C60149" w:rsidRDefault="00AE585D" w:rsidP="00C60149">
      <w:pPr>
        <w:widowControl w:val="0"/>
        <w:tabs>
          <w:tab w:val="left" w:pos="2694"/>
          <w:tab w:val="left" w:pos="3402"/>
          <w:tab w:val="left" w:pos="5103"/>
        </w:tabs>
        <w:autoSpaceDE w:val="0"/>
        <w:autoSpaceDN w:val="0"/>
        <w:adjustRightInd w:val="0"/>
      </w:pPr>
      <w:r>
        <w:rPr>
          <w:rFonts w:ascii="ArborWin" w:hAnsi="ArborWin"/>
          <w:noProof/>
          <w:lang w:eastAsia="en-GB"/>
        </w:rPr>
        <mc:AlternateContent>
          <mc:Choice Requires="wps">
            <w:drawing>
              <wp:anchor distT="0" distB="0" distL="114300" distR="114300" simplePos="0" relativeHeight="251676160" behindDoc="0" locked="0" layoutInCell="1" allowOverlap="1" wp14:anchorId="506D6ADA" wp14:editId="10A8FE7F">
                <wp:simplePos x="0" y="0"/>
                <wp:positionH relativeFrom="column">
                  <wp:posOffset>1714500</wp:posOffset>
                </wp:positionH>
                <wp:positionV relativeFrom="paragraph">
                  <wp:posOffset>181610</wp:posOffset>
                </wp:positionV>
                <wp:extent cx="342900" cy="338455"/>
                <wp:effectExtent l="0" t="0" r="88900" b="93345"/>
                <wp:wrapNone/>
                <wp:docPr id="29" name="Freeform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2900" cy="33845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E7299D" id="Freeform 29" o:spid="_x0000_s1026" style="position:absolute;margin-left:135pt;margin-top:14.3pt;width:27pt;height:26.65pt;z-index:251676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" path="m,c6804,352425,13608,704850,163286,881743v149678,176893,734785,179614,734785,179614e" filled="f" strokecolor="black [3213]" strokeweight="1pt">
                <v:stroke dashstyle="3 1" endarrow="block" endarrowwidth="narrow" endarrowlength="short"/>
                <v:path arrowok="t" o:connecttype="custom" o:connectlocs="0,0;62346,281178;342900,338455" o:connectangles="0,0,0"/>
              </v:shape>
            </w:pict>
          </mc:Fallback>
        </mc:AlternateContent>
      </w:r>
      <w:r w:rsidR="00C60149">
        <w:tab/>
        <w:t>v</w:t>
      </w:r>
      <w:r w:rsidR="00C60149">
        <w:tab/>
        <w:t>ApplP</w:t>
      </w:r>
    </w:p>
    <w:p w14:paraId="68C80D8D" w14:textId="3CC802F7" w:rsidR="00C60149" w:rsidRDefault="00C60149" w:rsidP="00C60149">
      <w:pPr>
        <w:widowControl w:val="0"/>
        <w:tabs>
          <w:tab w:val="left" w:pos="3402"/>
        </w:tabs>
        <w:autoSpaceDE w:val="0"/>
        <w:autoSpaceDN w:val="0"/>
        <w:adjustRightInd w:val="0"/>
        <w:rPr>
          <w:rFonts w:ascii="ArborWin" w:hAnsi="ArborWin"/>
        </w:rPr>
      </w:pPr>
      <w:r>
        <w:rPr>
          <w:rFonts w:ascii="ArborWin" w:hAnsi="ArborWin"/>
        </w:rPr>
        <w:tab/>
      </w:r>
      <w:r w:rsidRPr="00B86CE9">
        <w:rPr>
          <w:rFonts w:ascii="ArborWin" w:hAnsi="ArborWin"/>
        </w:rPr>
        <w:t>2</w:t>
      </w:r>
    </w:p>
    <w:p w14:paraId="5DBCDC26" w14:textId="77777777" w:rsidR="00C60149" w:rsidRPr="00B86CE9" w:rsidRDefault="00AE585D" w:rsidP="00C60149">
      <w:pPr>
        <w:widowControl w:val="0"/>
        <w:tabs>
          <w:tab w:val="left" w:pos="3261"/>
          <w:tab w:val="left" w:pos="3686"/>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75136" behindDoc="0" locked="0" layoutInCell="1" allowOverlap="1" wp14:anchorId="7768AFA8" wp14:editId="0627C3FC">
                <wp:simplePos x="0" y="0"/>
                <wp:positionH relativeFrom="column">
                  <wp:posOffset>2171700</wp:posOffset>
                </wp:positionH>
                <wp:positionV relativeFrom="paragraph">
                  <wp:posOffset>152400</wp:posOffset>
                </wp:positionV>
                <wp:extent cx="1028700" cy="843915"/>
                <wp:effectExtent l="50800" t="50800" r="38100" b="19685"/>
                <wp:wrapNone/>
                <wp:docPr id="30" name="Freeform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8700" cy="84391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CFCE9F" id="Freeform 30" o:spid="_x0000_s1026" style="position:absolute;margin-left:171pt;margin-top:12pt;width:81pt;height:66.45pt;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" path="m1208315,1121229v-383722,71664,-767443,143329,-968829,-43543c38100,890814,,,,e" filled="f" strokecolor="black [3213]" strokeweight="1pt">
                <v:stroke endarrow="block" endarrowwidth="narrow" endarrowlength="short"/>
                <v:path arrowok="t" o:connecttype="custom" o:connectlocs="1028700,790699;203887,759992;0,0" o:connectangles="0,0,0"/>
              </v:shape>
            </w:pict>
          </mc:Fallback>
        </mc:AlternateContent>
      </w:r>
      <w:r w:rsidR="00C60149">
        <w:rPr>
          <w:rFonts w:ascii="ArborWin" w:hAnsi="ArborWin"/>
        </w:rPr>
        <w:tab/>
      </w:r>
      <w:r w:rsidR="00C60149" w:rsidRPr="00CA2FAE">
        <w:t>TH</w:t>
      </w:r>
      <w:r w:rsidR="00C60149" w:rsidRPr="00B86CE9">
        <w:rPr>
          <w:rFonts w:ascii="ArborWin" w:hAnsi="ArborWin"/>
        </w:rPr>
        <w:t xml:space="preserve"> </w:t>
      </w:r>
      <w:r w:rsidR="00C60149">
        <w:rPr>
          <w:rFonts w:ascii="ArborWin" w:hAnsi="ArborWin"/>
        </w:rPr>
        <w:tab/>
      </w:r>
      <w:r w:rsidR="00C60149" w:rsidRPr="00B86CE9">
        <w:rPr>
          <w:rFonts w:ascii="ArborWin" w:hAnsi="ArborWin"/>
        </w:rPr>
        <w:t>2</w:t>
      </w:r>
    </w:p>
    <w:p w14:paraId="3156764C" w14:textId="77777777" w:rsidR="00C60149" w:rsidRDefault="00AE585D" w:rsidP="00C60149">
      <w:pPr>
        <w:widowControl w:val="0"/>
        <w:tabs>
          <w:tab w:val="left" w:pos="3544"/>
          <w:tab w:val="left" w:pos="4111"/>
          <w:tab w:val="left" w:pos="5103"/>
        </w:tabs>
        <w:autoSpaceDE w:val="0"/>
        <w:autoSpaceDN w:val="0"/>
        <w:adjustRightInd w:val="0"/>
      </w:pPr>
      <w:r>
        <w:rPr>
          <w:noProof/>
          <w:lang w:eastAsia="en-GB"/>
        </w:rPr>
        <mc:AlternateContent>
          <mc:Choice Requires="wps">
            <w:drawing>
              <wp:anchor distT="0" distB="0" distL="114300" distR="114300" simplePos="0" relativeHeight="251674112" behindDoc="0" locked="0" layoutInCell="1" allowOverlap="1" wp14:anchorId="3E964914" wp14:editId="267E5664">
                <wp:simplePos x="0" y="0"/>
                <wp:positionH relativeFrom="column">
                  <wp:posOffset>2286000</wp:posOffset>
                </wp:positionH>
                <wp:positionV relativeFrom="paragraph">
                  <wp:posOffset>174625</wp:posOffset>
                </wp:positionV>
                <wp:extent cx="210185" cy="280035"/>
                <wp:effectExtent l="50800" t="50800" r="18415" b="24765"/>
                <wp:wrapNone/>
                <wp:docPr id="31" name="Freeform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776291C" id="Freeform 31" o:spid="_x0000_s1026" style="position:absolute;margin-left:180pt;margin-top:13.75pt;width:16.55pt;height:22.0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rsidR="00C60149">
        <w:tab/>
      </w:r>
      <w:r w:rsidR="00C60149" w:rsidRPr="00CA2FAE">
        <w:rPr>
          <w:strike/>
        </w:rPr>
        <w:t>R</w:t>
      </w:r>
      <w:r w:rsidR="00C60149" w:rsidRPr="00CA2FAE">
        <w:rPr>
          <w:strike/>
          <w:vertAlign w:val="subscript"/>
        </w:rPr>
        <w:t>wh</w:t>
      </w:r>
      <w:r w:rsidR="00C60149">
        <w:tab/>
      </w:r>
      <w:r w:rsidR="00C60149" w:rsidRPr="00B86CE9">
        <w:rPr>
          <w:rFonts w:ascii="ArborWin" w:hAnsi="ArborWin"/>
        </w:rPr>
        <w:t>2</w:t>
      </w:r>
    </w:p>
    <w:p w14:paraId="5D0508F1" w14:textId="77777777" w:rsidR="00C60149" w:rsidRDefault="00C60149" w:rsidP="00C60149">
      <w:pPr>
        <w:widowControl w:val="0"/>
        <w:tabs>
          <w:tab w:val="left" w:pos="3828"/>
          <w:tab w:val="left" w:pos="4678"/>
        </w:tabs>
        <w:autoSpaceDE w:val="0"/>
        <w:autoSpaceDN w:val="0"/>
        <w:adjustRightInd w:val="0"/>
      </w:pPr>
      <w:r>
        <w:tab/>
        <w:t>Appl</w:t>
      </w:r>
      <w:r>
        <w:tab/>
        <w:t>VP</w:t>
      </w:r>
    </w:p>
    <w:p w14:paraId="2534DC65" w14:textId="77777777" w:rsidR="00C60149" w:rsidRDefault="00C60149" w:rsidP="00C60149">
      <w:pPr>
        <w:widowControl w:val="0"/>
        <w:tabs>
          <w:tab w:val="left" w:pos="4536"/>
        </w:tabs>
        <w:autoSpaceDE w:val="0"/>
        <w:autoSpaceDN w:val="0"/>
        <w:adjustRightInd w:val="0"/>
      </w:pPr>
      <w:r>
        <w:rPr>
          <w:rFonts w:ascii="ArborWin" w:hAnsi="ArborWin"/>
        </w:rPr>
        <w:tab/>
      </w:r>
      <w:r w:rsidRPr="00B86CE9">
        <w:rPr>
          <w:rFonts w:ascii="ArborWin" w:hAnsi="ArborWin"/>
        </w:rPr>
        <w:t>2</w:t>
      </w:r>
    </w:p>
    <w:p w14:paraId="77F7D62B" w14:textId="77777777" w:rsidR="00C60149" w:rsidRPr="00B86CE9" w:rsidRDefault="00C60149" w:rsidP="00C60149">
      <w:pPr>
        <w:widowControl w:val="0"/>
        <w:tabs>
          <w:tab w:val="left" w:pos="4395"/>
          <w:tab w:val="left" w:pos="5103"/>
        </w:tabs>
        <w:autoSpaceDE w:val="0"/>
        <w:autoSpaceDN w:val="0"/>
        <w:adjustRightInd w:val="0"/>
        <w:rPr>
          <w:rFonts w:ascii="ArborWin" w:hAnsi="ArborWin"/>
        </w:rPr>
      </w:pPr>
      <w:r>
        <w:tab/>
        <w:t>V</w:t>
      </w:r>
      <w:r>
        <w:tab/>
      </w:r>
      <w:r w:rsidRPr="00CA2FAE">
        <w:t>TH</w:t>
      </w:r>
    </w:p>
    <w:p w14:paraId="79E03AC2" w14:textId="77777777" w:rsidR="00C60149" w:rsidRDefault="00C60149" w:rsidP="00C60149"/>
    <w:p w14:paraId="2A3B3085" w14:textId="77777777" w:rsidR="00C60149" w:rsidRDefault="00C60149" w:rsidP="00C60149">
      <w:pPr>
        <w:widowControl w:val="0"/>
        <w:tabs>
          <w:tab w:val="left" w:pos="851"/>
        </w:tabs>
        <w:autoSpaceDE w:val="0"/>
        <w:autoSpaceDN w:val="0"/>
        <w:adjustRightInd w:val="0"/>
      </w:pPr>
    </w:p>
    <w:p w14:paraId="3BC12486" w14:textId="77777777" w:rsidR="00C60149" w:rsidRDefault="00C60149" w:rsidP="007951B8">
      <w:pPr>
        <w:keepNext/>
        <w:widowControl w:val="0"/>
        <w:tabs>
          <w:tab w:val="left" w:pos="851"/>
        </w:tabs>
        <w:autoSpaceDE w:val="0"/>
        <w:autoSpaceDN w:val="0"/>
        <w:adjustRightInd w:val="0"/>
      </w:pPr>
      <w:r>
        <w:lastRenderedPageBreak/>
        <w:t>b.</w:t>
      </w:r>
      <w:r>
        <w:tab/>
        <w:t>CP</w:t>
      </w:r>
    </w:p>
    <w:p w14:paraId="7BA30A15" w14:textId="77777777" w:rsidR="00C60149" w:rsidRPr="00B86CE9" w:rsidRDefault="00C60149" w:rsidP="007951B8">
      <w:pPr>
        <w:keepNext/>
        <w:widowControl w:val="0"/>
        <w:autoSpaceDE w:val="0"/>
        <w:autoSpaceDN w:val="0"/>
        <w:adjustRightInd w:val="0"/>
        <w:rPr>
          <w:rFonts w:ascii="ArborWin" w:hAnsi="ArborWin"/>
        </w:rPr>
      </w:pPr>
      <w:r>
        <w:rPr>
          <w:rFonts w:ascii="ArborWin" w:hAnsi="ArborWin"/>
        </w:rPr>
        <w:tab/>
      </w:r>
      <w:r w:rsidRPr="00B86CE9">
        <w:rPr>
          <w:rFonts w:ascii="ArborWin" w:hAnsi="ArborWin"/>
        </w:rPr>
        <w:t>2</w:t>
      </w:r>
    </w:p>
    <w:p w14:paraId="38C6CCED" w14:textId="77777777" w:rsidR="00C60149" w:rsidRPr="003C3B99" w:rsidRDefault="00AE585D" w:rsidP="007951B8">
      <w:pPr>
        <w:keepNext/>
        <w:widowControl w:val="0"/>
        <w:tabs>
          <w:tab w:val="left" w:pos="426"/>
          <w:tab w:val="left" w:pos="1134"/>
          <w:tab w:val="left" w:pos="3261"/>
        </w:tabs>
        <w:autoSpaceDE w:val="0"/>
        <w:autoSpaceDN w:val="0"/>
        <w:adjustRightInd w:val="0"/>
      </w:pPr>
      <w:r>
        <w:rPr>
          <w:noProof/>
          <w:lang w:eastAsia="en-GB"/>
        </w:rPr>
        <mc:AlternateContent>
          <mc:Choice Requires="wps">
            <w:drawing>
              <wp:anchor distT="0" distB="0" distL="114300" distR="114300" simplePos="0" relativeHeight="251671040" behindDoc="0" locked="0" layoutInCell="1" allowOverlap="1" wp14:anchorId="57C4F0CD" wp14:editId="3956C456">
                <wp:simplePos x="0" y="0"/>
                <wp:positionH relativeFrom="column">
                  <wp:posOffset>456565</wp:posOffset>
                </wp:positionH>
                <wp:positionV relativeFrom="paragraph">
                  <wp:posOffset>160020</wp:posOffset>
                </wp:positionV>
                <wp:extent cx="800735" cy="1482090"/>
                <wp:effectExtent l="50800" t="50800" r="12065" b="16510"/>
                <wp:wrapNone/>
                <wp:docPr id="64"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00735" cy="148209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53BC6" id="Freeform 28" o:spid="_x0000_s1026" style="position:absolute;margin-left:35.95pt;margin-top:12.6pt;width:63.05pt;height:116.7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" path="m1208315,1121229v-383722,71664,-767443,143329,-968829,-43543c38100,890814,,,,e" filled="f" strokecolor="black [3213]" strokeweight="1pt">
                <v:stroke endarrow="block" endarrowwidth="narrow" endarrowlength="short"/>
                <v:path arrowok="t" o:connecttype="custom" o:connectlocs="800735,1388632;158704,1334705;0,0" o:connectangles="0,0,0"/>
              </v:shape>
            </w:pict>
          </mc:Fallback>
        </mc:AlternateContent>
      </w:r>
      <w:r w:rsidR="00C60149">
        <w:rPr>
          <w:rFonts w:ascii="ArborWin" w:hAnsi="ArborWin"/>
        </w:rPr>
        <w:tab/>
      </w:r>
      <w:r w:rsidR="00C60149">
        <w:t>R</w:t>
      </w:r>
      <w:r w:rsidR="00C60149" w:rsidRPr="00DE51B1">
        <w:rPr>
          <w:vertAlign w:val="subscript"/>
        </w:rPr>
        <w:t>wh</w:t>
      </w:r>
      <w:r w:rsidR="00C60149">
        <w:tab/>
      </w:r>
      <w:r w:rsidR="00C60149" w:rsidRPr="00B86CE9">
        <w:rPr>
          <w:rFonts w:ascii="ArborWin" w:hAnsi="ArborWin"/>
        </w:rPr>
        <w:t>2</w:t>
      </w:r>
      <w:r w:rsidR="00C60149">
        <w:rPr>
          <w:rFonts w:ascii="ArborWin" w:hAnsi="ArborWin"/>
        </w:rPr>
        <w:tab/>
      </w:r>
    </w:p>
    <w:p w14:paraId="3DB07F55" w14:textId="77777777" w:rsidR="00C60149" w:rsidRDefault="00AE585D" w:rsidP="007951B8">
      <w:pPr>
        <w:keepNext/>
        <w:widowControl w:val="0"/>
        <w:tabs>
          <w:tab w:val="left" w:pos="1134"/>
          <w:tab w:val="left" w:pos="1701"/>
        </w:tabs>
        <w:autoSpaceDE w:val="0"/>
        <w:autoSpaceDN w:val="0"/>
        <w:adjustRightInd w:val="0"/>
      </w:pPr>
      <w:r>
        <w:rPr>
          <w:rFonts w:ascii="ArborWin" w:hAnsi="ArborWin"/>
          <w:noProof/>
          <w:lang w:eastAsia="en-GB"/>
        </w:rPr>
        <mc:AlternateContent>
          <mc:Choice Requires="wps">
            <w:drawing>
              <wp:anchor distT="0" distB="0" distL="114300" distR="114300" simplePos="0" relativeHeight="251672064" behindDoc="0" locked="0" layoutInCell="1" allowOverlap="1" wp14:anchorId="50B6E53E" wp14:editId="138558BD">
                <wp:simplePos x="0" y="0"/>
                <wp:positionH relativeFrom="column">
                  <wp:posOffset>766445</wp:posOffset>
                </wp:positionH>
                <wp:positionV relativeFrom="paragraph">
                  <wp:posOffset>179070</wp:posOffset>
                </wp:positionV>
                <wp:extent cx="490855" cy="1049655"/>
                <wp:effectExtent l="0" t="0" r="67945" b="93345"/>
                <wp:wrapNone/>
                <wp:docPr id="65" name="Freeform 6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0855" cy="104965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16D744" id="Freeform 65" o:spid="_x0000_s1026" style="position:absolute;margin-left:60.35pt;margin-top:14.1pt;width:38.65pt;height:82.6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" path="m,c6804,352425,13608,704850,163286,881743v149678,176893,734785,179614,734785,179614e" filled="f" strokecolor="black [3213]" strokeweight="1pt">
                <v:stroke dashstyle="3 1" endarrow="block" endarrowwidth="narrow" endarrowlength="short"/>
                <v:path arrowok="t" o:connecttype="custom" o:connectlocs="0,0;89247,872021;490855,1049655" o:connectangles="0,0,0"/>
              </v:shape>
            </w:pict>
          </mc:Fallback>
        </mc:AlternateContent>
      </w:r>
      <w:r w:rsidR="00C60149">
        <w:tab/>
        <w:t>C</w:t>
      </w:r>
      <w:r w:rsidR="00C60149">
        <w:tab/>
        <w:t>TP</w:t>
      </w:r>
    </w:p>
    <w:p w14:paraId="3711B48C" w14:textId="77777777" w:rsidR="00C60149" w:rsidRPr="00B86CE9" w:rsidRDefault="00C60149" w:rsidP="007951B8">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3D484271" w14:textId="77777777" w:rsidR="00C60149" w:rsidRPr="001401F5" w:rsidRDefault="00C60149" w:rsidP="007951B8">
      <w:pPr>
        <w:keepNext/>
        <w:widowControl w:val="0"/>
        <w:tabs>
          <w:tab w:val="left" w:pos="1418"/>
          <w:tab w:val="left" w:pos="1985"/>
          <w:tab w:val="left" w:pos="3828"/>
        </w:tabs>
        <w:autoSpaceDE w:val="0"/>
        <w:autoSpaceDN w:val="0"/>
        <w:adjustRightInd w:val="0"/>
      </w:pPr>
      <w:r>
        <w:tab/>
        <w:t>EA</w:t>
      </w:r>
      <w:r>
        <w:tab/>
      </w:r>
      <w:r w:rsidRPr="00B86CE9">
        <w:rPr>
          <w:rFonts w:ascii="ArborWin" w:hAnsi="ArborWin"/>
        </w:rPr>
        <w:t>2</w:t>
      </w:r>
    </w:p>
    <w:p w14:paraId="1829ABE4" w14:textId="77777777" w:rsidR="00C60149" w:rsidRDefault="00C60149" w:rsidP="007951B8">
      <w:pPr>
        <w:keepNext/>
        <w:widowControl w:val="0"/>
        <w:tabs>
          <w:tab w:val="left" w:pos="1843"/>
          <w:tab w:val="left" w:pos="2552"/>
        </w:tabs>
        <w:autoSpaceDE w:val="0"/>
        <w:autoSpaceDN w:val="0"/>
        <w:adjustRightInd w:val="0"/>
      </w:pPr>
      <w:r>
        <w:tab/>
        <w:t>T</w:t>
      </w:r>
      <w:r>
        <w:tab/>
        <w:t>vP</w:t>
      </w:r>
    </w:p>
    <w:p w14:paraId="11B3FE35" w14:textId="77777777" w:rsidR="00C60149" w:rsidRPr="005E6140" w:rsidRDefault="00AE585D" w:rsidP="007951B8">
      <w:pPr>
        <w:keepNext/>
        <w:widowControl w:val="0"/>
        <w:tabs>
          <w:tab w:val="left" w:pos="2268"/>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73088" behindDoc="0" locked="0" layoutInCell="1" allowOverlap="1" wp14:anchorId="7DA9FCA2" wp14:editId="7D4DD8F8">
                <wp:simplePos x="0" y="0"/>
                <wp:positionH relativeFrom="column">
                  <wp:posOffset>1402715</wp:posOffset>
                </wp:positionH>
                <wp:positionV relativeFrom="paragraph">
                  <wp:posOffset>100330</wp:posOffset>
                </wp:positionV>
                <wp:extent cx="1143000" cy="685800"/>
                <wp:effectExtent l="0" t="0" r="25400" b="25400"/>
                <wp:wrapNone/>
                <wp:docPr id="66" name="Freeform 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685800"/>
                        </a:xfrm>
                        <a:custGeom>
                          <a:avLst/>
                          <a:gdLst>
                            <a:gd name="connsiteX0" fmla="*/ 0 w 1756881"/>
                            <a:gd name="connsiteY0" fmla="*/ 996594 h 996594"/>
                            <a:gd name="connsiteX1" fmla="*/ 678094 w 1756881"/>
                            <a:gd name="connsiteY1" fmla="*/ 184935 h 996594"/>
                            <a:gd name="connsiteX2" fmla="*/ 1756881 w 1756881"/>
                            <a:gd name="connsiteY2" fmla="*/ 0 h 996594"/>
                          </a:gdLst>
                          <a:ahLst/>
                          <a:cxnLst>
                            <a:cxn ang="0">
                              <a:pos x="connsiteX0" y="connsiteY0"/>
                            </a:cxn>
                            <a:cxn ang="0">
                              <a:pos x="connsiteX1" y="connsiteY1"/>
                            </a:cxn>
                            <a:cxn ang="0">
                              <a:pos x="connsiteX2" y="connsiteY2"/>
                            </a:cxn>
                          </a:cxnLst>
                          <a:rect l="l" t="t" r="r" b="b"/>
                          <a:pathLst>
                            <a:path w="1756881" h="996594">
                              <a:moveTo>
                                <a:pt x="0" y="996594"/>
                              </a:moveTo>
                              <a:cubicBezTo>
                                <a:pt x="192640" y="673814"/>
                                <a:pt x="385281" y="351034"/>
                                <a:pt x="678094" y="184935"/>
                              </a:cubicBezTo>
                              <a:cubicBezTo>
                                <a:pt x="970908" y="18836"/>
                                <a:pt x="1756881" y="0"/>
                                <a:pt x="1756881" y="0"/>
                              </a:cubicBezTo>
                            </a:path>
                          </a:pathLst>
                        </a:cu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44E53" id="Freeform 66" o:spid="_x0000_s1026" style="position:absolute;margin-left:110.45pt;margin-top:7.9pt;width:90pt;height:54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6881,9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" path="m,996594c192640,673814,385281,351034,678094,184935,970908,18836,1756881,,1756881,e" filled="f" strokecolor="black [3213]" strokeweight="1pt">
                <v:path arrowok="t" o:connecttype="custom" o:connectlocs="0,685800;441158,127262;1143000,0" o:connectangles="0,0,0"/>
              </v:shape>
            </w:pict>
          </mc:Fallback>
        </mc:AlternateContent>
      </w:r>
      <w:r w:rsidR="00C60149">
        <w:rPr>
          <w:rFonts w:ascii="ArborWin" w:hAnsi="ArborWin"/>
        </w:rPr>
        <w:tab/>
      </w:r>
      <w:r w:rsidR="00C60149" w:rsidRPr="00B86CE9">
        <w:rPr>
          <w:rFonts w:ascii="ArborWin" w:hAnsi="ArborWin"/>
        </w:rPr>
        <w:t>2</w:t>
      </w:r>
    </w:p>
    <w:p w14:paraId="412BE975" w14:textId="77777777" w:rsidR="00C60149" w:rsidRDefault="00C60149" w:rsidP="007951B8">
      <w:pPr>
        <w:keepNext/>
        <w:widowControl w:val="0"/>
        <w:tabs>
          <w:tab w:val="left" w:pos="1985"/>
          <w:tab w:val="left" w:pos="2835"/>
        </w:tabs>
        <w:autoSpaceDE w:val="0"/>
        <w:autoSpaceDN w:val="0"/>
        <w:adjustRightInd w:val="0"/>
      </w:pPr>
      <w:r>
        <w:tab/>
        <w:t>R</w:t>
      </w:r>
      <w:r w:rsidRPr="005E6140">
        <w:rPr>
          <w:vertAlign w:val="subscript"/>
        </w:rPr>
        <w:t>wh</w:t>
      </w:r>
      <w:r>
        <w:tab/>
        <w:t>vP</w:t>
      </w:r>
    </w:p>
    <w:p w14:paraId="4CA7FBCE" w14:textId="77777777" w:rsidR="00C60149" w:rsidRPr="00B86CE9" w:rsidRDefault="00C60149" w:rsidP="007951B8">
      <w:pPr>
        <w:keepNext/>
        <w:widowControl w:val="0"/>
        <w:tabs>
          <w:tab w:val="left" w:pos="2552"/>
        </w:tabs>
        <w:autoSpaceDE w:val="0"/>
        <w:autoSpaceDN w:val="0"/>
        <w:adjustRightInd w:val="0"/>
        <w:rPr>
          <w:rFonts w:ascii="ArborWin" w:hAnsi="ArborWin"/>
        </w:rPr>
      </w:pPr>
      <w:r>
        <w:rPr>
          <w:rFonts w:ascii="ArborWin" w:hAnsi="ArborWin"/>
        </w:rPr>
        <w:tab/>
      </w:r>
      <w:r w:rsidRPr="00B86CE9">
        <w:rPr>
          <w:rFonts w:ascii="ArborWin" w:hAnsi="ArborWin"/>
        </w:rPr>
        <w:t>2</w:t>
      </w:r>
    </w:p>
    <w:p w14:paraId="6373E08E" w14:textId="77777777" w:rsidR="00C60149" w:rsidRDefault="00C60149" w:rsidP="007951B8">
      <w:pPr>
        <w:keepNext/>
        <w:widowControl w:val="0"/>
        <w:tabs>
          <w:tab w:val="left" w:pos="2268"/>
          <w:tab w:val="left" w:pos="2835"/>
        </w:tabs>
        <w:autoSpaceDE w:val="0"/>
        <w:autoSpaceDN w:val="0"/>
        <w:adjustRightInd w:val="0"/>
      </w:pPr>
      <w:r>
        <w:tab/>
      </w:r>
      <w:r w:rsidRPr="00B86CE9">
        <w:rPr>
          <w:rFonts w:ascii="ArborWin" w:hAnsi="ArborWin"/>
        </w:rPr>
        <w:t xml:space="preserve"> </w:t>
      </w:r>
      <w:r w:rsidRPr="00B544F0">
        <w:rPr>
          <w:strike/>
        </w:rPr>
        <w:t>EA</w:t>
      </w:r>
      <w:r>
        <w:rPr>
          <w:rFonts w:ascii="ArborWin" w:hAnsi="ArborWin"/>
        </w:rPr>
        <w:tab/>
      </w:r>
      <w:r w:rsidRPr="00B86CE9">
        <w:rPr>
          <w:rFonts w:ascii="ArborWin" w:hAnsi="ArborWin"/>
        </w:rPr>
        <w:t>2</w:t>
      </w:r>
    </w:p>
    <w:p w14:paraId="6F7A95CE" w14:textId="77777777" w:rsidR="00C60149" w:rsidRDefault="00C60149" w:rsidP="007951B8">
      <w:pPr>
        <w:keepNext/>
        <w:widowControl w:val="0"/>
        <w:tabs>
          <w:tab w:val="left" w:pos="2694"/>
          <w:tab w:val="left" w:pos="3402"/>
          <w:tab w:val="left" w:pos="5103"/>
        </w:tabs>
        <w:autoSpaceDE w:val="0"/>
        <w:autoSpaceDN w:val="0"/>
        <w:adjustRightInd w:val="0"/>
      </w:pPr>
      <w:r>
        <w:tab/>
        <w:t>v</w:t>
      </w:r>
      <w:r>
        <w:tab/>
        <w:t>ApplP</w:t>
      </w:r>
    </w:p>
    <w:p w14:paraId="4CD1E118" w14:textId="77777777" w:rsidR="00C60149" w:rsidRDefault="00C60149" w:rsidP="007951B8">
      <w:pPr>
        <w:keepNext/>
        <w:widowControl w:val="0"/>
        <w:tabs>
          <w:tab w:val="left" w:pos="3402"/>
        </w:tabs>
        <w:autoSpaceDE w:val="0"/>
        <w:autoSpaceDN w:val="0"/>
        <w:adjustRightInd w:val="0"/>
        <w:rPr>
          <w:rFonts w:ascii="ArborWin" w:hAnsi="ArborWin"/>
        </w:rPr>
      </w:pPr>
      <w:r>
        <w:tab/>
      </w:r>
      <w:r w:rsidRPr="00B86CE9">
        <w:rPr>
          <w:rFonts w:ascii="ArborWin" w:hAnsi="ArborWin"/>
        </w:rPr>
        <w:t>2</w:t>
      </w:r>
    </w:p>
    <w:p w14:paraId="2AB526DE" w14:textId="77777777" w:rsidR="00C60149" w:rsidRPr="00B86CE9" w:rsidRDefault="00C60149" w:rsidP="007951B8">
      <w:pPr>
        <w:keepNext/>
        <w:widowControl w:val="0"/>
        <w:tabs>
          <w:tab w:val="left" w:pos="3119"/>
          <w:tab w:val="left" w:pos="3686"/>
        </w:tabs>
        <w:autoSpaceDE w:val="0"/>
        <w:autoSpaceDN w:val="0"/>
        <w:adjustRightInd w:val="0"/>
        <w:rPr>
          <w:rFonts w:ascii="ArborWin" w:hAnsi="ArborWin"/>
        </w:rPr>
      </w:pPr>
      <w:r>
        <w:rPr>
          <w:rFonts w:ascii="ArborWin" w:hAnsi="ArborWin"/>
        </w:rPr>
        <w:tab/>
      </w:r>
      <w:r w:rsidRPr="00CA2FAE">
        <w:t>TH</w:t>
      </w:r>
      <w:r w:rsidRPr="00B86CE9">
        <w:rPr>
          <w:rFonts w:ascii="ArborWin" w:hAnsi="ArborWin"/>
        </w:rPr>
        <w:t xml:space="preserve"> </w:t>
      </w:r>
      <w:r>
        <w:rPr>
          <w:rFonts w:ascii="ArborWin" w:hAnsi="ArborWin"/>
        </w:rPr>
        <w:tab/>
      </w:r>
      <w:r w:rsidRPr="00B86CE9">
        <w:rPr>
          <w:rFonts w:ascii="ArborWin" w:hAnsi="ArborWin"/>
        </w:rPr>
        <w:t>2</w:t>
      </w:r>
    </w:p>
    <w:p w14:paraId="02A0E1A0" w14:textId="77777777" w:rsidR="00C60149" w:rsidRDefault="00C60149" w:rsidP="007951B8">
      <w:pPr>
        <w:keepNext/>
        <w:widowControl w:val="0"/>
        <w:tabs>
          <w:tab w:val="left" w:pos="3544"/>
          <w:tab w:val="left" w:pos="4111"/>
          <w:tab w:val="left" w:pos="5103"/>
        </w:tabs>
        <w:autoSpaceDE w:val="0"/>
        <w:autoSpaceDN w:val="0"/>
        <w:adjustRightInd w:val="0"/>
      </w:pPr>
      <w:r>
        <w:tab/>
      </w:r>
      <w:r w:rsidRPr="00CA2FAE">
        <w:rPr>
          <w:strike/>
        </w:rPr>
        <w:t>R</w:t>
      </w:r>
      <w:r w:rsidRPr="00CA2FAE">
        <w:rPr>
          <w:strike/>
          <w:vertAlign w:val="subscript"/>
        </w:rPr>
        <w:t>wh</w:t>
      </w:r>
      <w:r>
        <w:tab/>
      </w:r>
      <w:r w:rsidRPr="00B86CE9">
        <w:rPr>
          <w:rFonts w:ascii="ArborWin" w:hAnsi="ArborWin"/>
        </w:rPr>
        <w:t>2</w:t>
      </w:r>
    </w:p>
    <w:p w14:paraId="70FC7BD5" w14:textId="77777777" w:rsidR="00C60149" w:rsidRDefault="00C60149" w:rsidP="007951B8">
      <w:pPr>
        <w:keepNext/>
        <w:widowControl w:val="0"/>
        <w:tabs>
          <w:tab w:val="left" w:pos="3828"/>
          <w:tab w:val="left" w:pos="4678"/>
        </w:tabs>
        <w:autoSpaceDE w:val="0"/>
        <w:autoSpaceDN w:val="0"/>
        <w:adjustRightInd w:val="0"/>
      </w:pPr>
      <w:r>
        <w:tab/>
        <w:t>Appl</w:t>
      </w:r>
      <w:r>
        <w:tab/>
        <w:t>VP</w:t>
      </w:r>
    </w:p>
    <w:p w14:paraId="212789E0" w14:textId="77777777" w:rsidR="00C60149" w:rsidRDefault="00C60149" w:rsidP="007951B8">
      <w:pPr>
        <w:keepNext/>
        <w:widowControl w:val="0"/>
        <w:tabs>
          <w:tab w:val="left" w:pos="4536"/>
        </w:tabs>
        <w:autoSpaceDE w:val="0"/>
        <w:autoSpaceDN w:val="0"/>
        <w:adjustRightInd w:val="0"/>
      </w:pPr>
      <w:r>
        <w:rPr>
          <w:rFonts w:ascii="ArborWin" w:hAnsi="ArborWin"/>
        </w:rPr>
        <w:tab/>
      </w:r>
      <w:r w:rsidRPr="00B86CE9">
        <w:rPr>
          <w:rFonts w:ascii="ArborWin" w:hAnsi="ArborWin"/>
        </w:rPr>
        <w:t>2</w:t>
      </w:r>
    </w:p>
    <w:p w14:paraId="04E12BB9" w14:textId="77777777" w:rsidR="00C60149" w:rsidRPr="00CA2FAE" w:rsidRDefault="00C60149" w:rsidP="00C60149">
      <w:pPr>
        <w:widowControl w:val="0"/>
        <w:tabs>
          <w:tab w:val="left" w:pos="4395"/>
          <w:tab w:val="left" w:pos="5103"/>
        </w:tabs>
        <w:autoSpaceDE w:val="0"/>
        <w:autoSpaceDN w:val="0"/>
        <w:adjustRightInd w:val="0"/>
        <w:rPr>
          <w:rFonts w:ascii="ArborWin" w:hAnsi="ArborWin"/>
        </w:rPr>
      </w:pPr>
      <w:r>
        <w:tab/>
        <w:t>V</w:t>
      </w:r>
      <w:r>
        <w:tab/>
      </w:r>
      <w:r w:rsidRPr="009E1357">
        <w:rPr>
          <w:strike/>
        </w:rPr>
        <w:t>TH</w:t>
      </w:r>
    </w:p>
    <w:p w14:paraId="4D570769" w14:textId="77777777" w:rsidR="0020007F" w:rsidRDefault="0020007F" w:rsidP="0020007F">
      <w:pPr>
        <w:autoSpaceDE w:val="0"/>
        <w:autoSpaceDN w:val="0"/>
        <w:adjustRightInd w:val="0"/>
        <w:rPr>
          <w:bCs/>
        </w:rPr>
      </w:pPr>
    </w:p>
    <w:p w14:paraId="1EC4319F" w14:textId="4FDADE47" w:rsidR="00F76B4D" w:rsidRDefault="00BD793B" w:rsidP="0020007F">
      <w:pPr>
        <w:autoSpaceDE w:val="0"/>
        <w:autoSpaceDN w:val="0"/>
        <w:adjustRightInd w:val="0"/>
        <w:rPr>
          <w:bCs/>
        </w:rPr>
      </w:pPr>
      <w:r>
        <w:rPr>
          <w:bCs/>
        </w:rPr>
        <w:t>However, in a Theme passive, the derivation will proceed exactly as in Norwegian. The Recipient receives Case from Appl and the Theme raises to</w:t>
      </w:r>
      <w:r w:rsidR="00BF4CAC">
        <w:rPr>
          <w:bCs/>
        </w:rPr>
        <w:t xml:space="preserve"> spec</w:t>
      </w:r>
      <w:r>
        <w:rPr>
          <w:bCs/>
        </w:rPr>
        <w:t>ApplP because of its [uCase] feature. This movement serves to trap the Recipient in</w:t>
      </w:r>
      <w:r w:rsidR="00BF4CAC">
        <w:rPr>
          <w:bCs/>
        </w:rPr>
        <w:t xml:space="preserve"> spec</w:t>
      </w:r>
      <w:r>
        <w:rPr>
          <w:bCs/>
        </w:rPr>
        <w:t xml:space="preserve">ApplP for the reasons outlined above. The Italian facts can therefore be taken as further evidence in favour of our account of </w:t>
      </w:r>
      <w:r w:rsidR="000900DE">
        <w:rPr>
          <w:bCs/>
        </w:rPr>
        <w:t>the</w:t>
      </w:r>
      <w:r w:rsidR="0032768D">
        <w:rPr>
          <w:bCs/>
        </w:rPr>
        <w:t xml:space="preserve"> DOMA</w:t>
      </w:r>
      <w:r>
        <w:rPr>
          <w:bCs/>
        </w:rPr>
        <w:t xml:space="preserve"> and by implication for the claim that ApplP is a phase in passive but not active contexts. In active contexts in Italian, movement of the Theme to</w:t>
      </w:r>
      <w:r w:rsidR="00BF4CAC">
        <w:rPr>
          <w:bCs/>
        </w:rPr>
        <w:t xml:space="preserve"> spec</w:t>
      </w:r>
      <w:r>
        <w:rPr>
          <w:bCs/>
        </w:rPr>
        <w:t>ApplP does not affect A-b</w:t>
      </w:r>
      <w:r w:rsidR="00A17CA2">
        <w:rPr>
          <w:bCs/>
        </w:rPr>
        <w:t>ar</w:t>
      </w:r>
      <w:r>
        <w:rPr>
          <w:bCs/>
        </w:rPr>
        <w:t xml:space="preserve"> extraction possibilities. </w:t>
      </w:r>
    </w:p>
    <w:p w14:paraId="67B05882" w14:textId="77777777" w:rsidR="00F76B4D" w:rsidRDefault="00F76B4D" w:rsidP="0020007F">
      <w:pPr>
        <w:autoSpaceDE w:val="0"/>
        <w:autoSpaceDN w:val="0"/>
        <w:adjustRightInd w:val="0"/>
        <w:rPr>
          <w:bCs/>
        </w:rPr>
      </w:pPr>
    </w:p>
    <w:p w14:paraId="73405275" w14:textId="77777777" w:rsidR="00A846CA" w:rsidRDefault="00B803DB" w:rsidP="00A236F3">
      <w:pPr>
        <w:pStyle w:val="Heading1"/>
      </w:pPr>
      <w:r w:rsidRPr="00B803DB">
        <w:t>Extension 2: objec</w:t>
      </w:r>
      <w:r w:rsidR="00333B48">
        <w:t>t marking</w:t>
      </w:r>
      <w:r w:rsidR="00034B38">
        <w:t xml:space="preserve"> in passives</w:t>
      </w:r>
    </w:p>
    <w:p w14:paraId="05A84D8A" w14:textId="77777777" w:rsidR="00B803DB" w:rsidRDefault="00B803DB" w:rsidP="0020007F">
      <w:pPr>
        <w:autoSpaceDE w:val="0"/>
        <w:autoSpaceDN w:val="0"/>
        <w:adjustRightInd w:val="0"/>
        <w:rPr>
          <w:bCs/>
        </w:rPr>
      </w:pPr>
      <w:r>
        <w:rPr>
          <w:bCs/>
        </w:rPr>
        <w:t xml:space="preserve">Zulu and Lubukusu, being ‘symmetrical’ languages, allow either object in a DOC to be object-marked by a prefix on the verb, as shown above in </w:t>
      </w:r>
      <w:r w:rsidR="009D3A42">
        <w:rPr>
          <w:bCs/>
        </w:rPr>
        <w:fldChar w:fldCharType="begin"/>
      </w:r>
      <w:r>
        <w:rPr>
          <w:bCs/>
        </w:rPr>
        <w:instrText xml:space="preserve"> REF _Ref286393156 \h </w:instrText>
      </w:r>
      <w:r w:rsidR="009D3A42">
        <w:rPr>
          <w:bCs/>
        </w:rPr>
      </w:r>
      <w:r w:rsidR="009D3A42">
        <w:rPr>
          <w:bCs/>
        </w:rPr>
        <w:fldChar w:fldCharType="separate"/>
      </w:r>
      <w:r w:rsidR="00F5549A" w:rsidRPr="007E64A3">
        <w:t>(</w:t>
      </w:r>
      <w:r w:rsidR="00F5549A">
        <w:rPr>
          <w:noProof/>
        </w:rPr>
        <w:t>24</w:t>
      </w:r>
      <w:r w:rsidR="009D3A42">
        <w:rPr>
          <w:bCs/>
        </w:rPr>
        <w:fldChar w:fldCharType="end"/>
      </w:r>
      <w:r>
        <w:rPr>
          <w:bCs/>
        </w:rPr>
        <w:t xml:space="preserve">) and </w:t>
      </w:r>
      <w:r w:rsidR="009D3A42">
        <w:rPr>
          <w:bCs/>
        </w:rPr>
        <w:fldChar w:fldCharType="begin"/>
      </w:r>
      <w:r>
        <w:rPr>
          <w:bCs/>
        </w:rPr>
        <w:instrText xml:space="preserve"> REF _Ref298674872 \h </w:instrText>
      </w:r>
      <w:r w:rsidR="009D3A42">
        <w:rPr>
          <w:bCs/>
        </w:rPr>
      </w:r>
      <w:r w:rsidR="009D3A42">
        <w:rPr>
          <w:bCs/>
        </w:rPr>
        <w:fldChar w:fldCharType="separate"/>
      </w:r>
      <w:r w:rsidR="00F5549A" w:rsidRPr="00496F73">
        <w:t>(</w:t>
      </w:r>
      <w:r w:rsidR="00F5549A">
        <w:rPr>
          <w:noProof/>
        </w:rPr>
        <w:t>25</w:t>
      </w:r>
      <w:r w:rsidR="009D3A42">
        <w:rPr>
          <w:bCs/>
        </w:rPr>
        <w:fldChar w:fldCharType="end"/>
      </w:r>
      <w:r>
        <w:rPr>
          <w:bCs/>
        </w:rPr>
        <w:t xml:space="preserve">), repeated below as </w:t>
      </w:r>
      <w:r w:rsidR="009D3A42">
        <w:rPr>
          <w:bCs/>
        </w:rPr>
        <w:fldChar w:fldCharType="begin"/>
      </w:r>
      <w:r>
        <w:rPr>
          <w:bCs/>
        </w:rPr>
        <w:instrText xml:space="preserve"> REF _Ref311281487 \h </w:instrText>
      </w:r>
      <w:r w:rsidR="009D3A42">
        <w:rPr>
          <w:bCs/>
        </w:rPr>
      </w:r>
      <w:r w:rsidR="009D3A42">
        <w:rPr>
          <w:bCs/>
        </w:rPr>
        <w:fldChar w:fldCharType="separate"/>
      </w:r>
      <w:r w:rsidR="00F5549A" w:rsidRPr="00FC3271">
        <w:t>(</w:t>
      </w:r>
      <w:r w:rsidR="00F5549A">
        <w:rPr>
          <w:noProof/>
        </w:rPr>
        <w:t>44</w:t>
      </w:r>
      <w:r w:rsidR="009D3A42">
        <w:rPr>
          <w:bCs/>
        </w:rPr>
        <w:fldChar w:fldCharType="end"/>
      </w:r>
      <w:r>
        <w:rPr>
          <w:bCs/>
        </w:rPr>
        <w:t xml:space="preserve">) and </w:t>
      </w:r>
      <w:r w:rsidR="009D3A42">
        <w:rPr>
          <w:bCs/>
        </w:rPr>
        <w:fldChar w:fldCharType="begin"/>
      </w:r>
      <w:r>
        <w:rPr>
          <w:bCs/>
        </w:rPr>
        <w:instrText xml:space="preserve"> REF _Ref311281488 \h </w:instrText>
      </w:r>
      <w:r w:rsidR="009D3A42">
        <w:rPr>
          <w:bCs/>
        </w:rPr>
      </w:r>
      <w:r w:rsidR="009D3A42">
        <w:rPr>
          <w:bCs/>
        </w:rPr>
        <w:fldChar w:fldCharType="separate"/>
      </w:r>
      <w:r w:rsidR="00F5549A" w:rsidRPr="00496F73">
        <w:t>(</w:t>
      </w:r>
      <w:r w:rsidR="00F5549A">
        <w:rPr>
          <w:noProof/>
        </w:rPr>
        <w:t>45</w:t>
      </w:r>
      <w:r w:rsidR="009D3A42">
        <w:rPr>
          <w:bCs/>
        </w:rPr>
        <w:fldChar w:fldCharType="end"/>
      </w:r>
      <w:r>
        <w:rPr>
          <w:bCs/>
        </w:rPr>
        <w:t>).</w:t>
      </w:r>
    </w:p>
    <w:p w14:paraId="24B36480" w14:textId="77777777" w:rsidR="00B803DB" w:rsidRDefault="00B803DB" w:rsidP="00B803DB">
      <w:pPr>
        <w:autoSpaceDE w:val="0"/>
        <w:autoSpaceDN w:val="0"/>
        <w:adjustRightInd w:val="0"/>
        <w:rPr>
          <w:bCs/>
        </w:rPr>
      </w:pPr>
    </w:p>
    <w:p w14:paraId="11235347" w14:textId="77777777" w:rsidR="00B803DB" w:rsidRPr="00FC3271" w:rsidRDefault="00B803DB" w:rsidP="00B803DB">
      <w:pPr>
        <w:widowControl w:val="0"/>
        <w:autoSpaceDE w:val="0"/>
        <w:autoSpaceDN w:val="0"/>
        <w:adjustRightInd w:val="0"/>
      </w:pPr>
      <w:r w:rsidRPr="00FC3271">
        <w:t>Zulu (Zeller 2011</w:t>
      </w:r>
      <w:r w:rsidR="009D3A42" w:rsidRPr="00FC3271">
        <w:fldChar w:fldCharType="begin"/>
      </w:r>
      <w:r w:rsidRPr="00FC3271">
        <w:instrText xml:space="preserve"> ADDIN EN.CITE &lt;EndNo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EndNote&gt;</w:instrText>
      </w:r>
      <w:r w:rsidR="009D3A42" w:rsidRPr="00FC3271">
        <w:fldChar w:fldCharType="end"/>
      </w:r>
      <w:r w:rsidR="009D3A42" w:rsidRPr="00FC3271">
        <w:fldChar w:fldCharType="begin"/>
      </w:r>
      <w:r w:rsidRPr="00FC3271">
        <w:instrText xml:space="preserve"> ADDIN EN.CITE &lt;EndNo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Cite&gt;&lt;Author&gt;Zeller&lt;/Author&gt;&lt;Year&gt;2011&lt;/Year&gt;&lt;RecNum&gt;673&lt;/RecNum&gt;&lt;record&gt;&lt;rec-number&gt;673&lt;/rec-number&gt;&lt;foreign-keys&gt;&lt;key app="EN" db-id="025v5t9scraf5ve5zecxapvq0vapeevarars"&gt;673&lt;/key&gt;&lt;/foreign-keys&gt;&lt;ref-type name="Conference Paper"&gt;47&lt;/ref-type&gt;&lt;contributors&gt;&lt;authors&gt;&lt;author&gt;Zeller, Jochen&lt;/author&gt;&lt;/authors&gt;&lt;/contributors&gt;&lt;titles&gt;&lt;title&gt;Aspects of object marking in Zulu&lt;/title&gt;&lt;secondary-title&gt;LSSA conference&lt;/secondary-title&gt;&lt;/titles&gt;&lt;dates&gt;&lt;year&gt;2011&lt;/year&gt;&lt;/dates&gt;&lt;pub-location&gt;Rhodes University, Grahamstown&lt;/pub-location&gt;&lt;urls&gt;&lt;/urls&gt;&lt;/record&gt;&lt;/Cite&gt;&lt;/EndNote&gt;</w:instrText>
      </w:r>
      <w:r w:rsidR="009D3A42" w:rsidRPr="00FC3271">
        <w:fldChar w:fldCharType="end"/>
      </w:r>
      <w:r w:rsidRPr="00FC3271">
        <w:t>, see also Zeller 2012</w:t>
      </w:r>
      <w:r w:rsidR="009D3A42" w:rsidRPr="00FC3271">
        <w:fldChar w:fldCharType="begin"/>
      </w:r>
      <w:r w:rsidRPr="00FC3271">
        <w:instrText xml:space="preserve"> ADDIN EN.CITE &lt;EndNote&gt;&lt;Cite&gt;&lt;Author&gt;Zeller&lt;/Author&gt;&lt;Year&gt;2012&lt;/Year&gt;&lt;RecNum&gt;54&lt;/RecNum&gt;&lt;record&gt;&lt;rec-number&gt;54&lt;/rec-number&gt;&lt;foreign-keys&gt;&lt;key app="EN" db-id="025v5t9scraf5ve5zecxapvq0vapeevarars"&gt;54&lt;/key&gt;&lt;/foreign-keys&gt;&lt;ref-type name="Journal Article"&gt;17&lt;/ref-type&gt;&lt;contributors&gt;&lt;authors&gt;&lt;author&gt;Zeller, Jochen&lt;/author&gt;&lt;/authors&gt;&lt;/contributors&gt;&lt;titles&gt;&lt;title&gt;Object marking in isiZulu&lt;/title&gt;&lt;secondary-title&gt;Southern African Linguistics and Applied Language Studies&lt;/secondary-title&gt;&lt;/titles&gt;&lt;periodical&gt;&lt;full-title&gt;Southern African Linguistics and Applied Language Studies&lt;/full-title&gt;&lt;/periodical&gt;&lt;pages&gt;219-235&lt;/pages&gt;&lt;volume&gt;30&lt;/volume&gt;&lt;number&gt;2&lt;/number&gt;&lt;dates&gt;&lt;year&gt;2012&lt;/year&gt;&lt;/dates&gt;&lt;isbn&gt;1607-3614&amp;#xD;1727-9461&lt;/isbn&gt;&lt;urls&gt;&lt;/urls&gt;&lt;electronic-resource-num&gt;10.2989/16073614.2012.737600&lt;/electronic-resource-num&gt;&lt;/record&gt;&lt;/Cite&gt;&lt;/EndNote&gt;</w:instrText>
      </w:r>
      <w:r w:rsidR="009D3A42" w:rsidRPr="00FC3271">
        <w:fldChar w:fldCharType="end"/>
      </w:r>
      <w:r w:rsidRPr="00FC3271">
        <w:t>)</w:t>
      </w:r>
    </w:p>
    <w:p w14:paraId="133E76EE" w14:textId="77777777" w:rsidR="00B803DB" w:rsidRDefault="00B803DB" w:rsidP="00B803DB">
      <w:pPr>
        <w:widowControl w:val="0"/>
        <w:tabs>
          <w:tab w:val="left" w:pos="567"/>
          <w:tab w:val="left" w:pos="1134"/>
          <w:tab w:val="left" w:pos="1985"/>
          <w:tab w:val="left" w:pos="3261"/>
          <w:tab w:val="left" w:pos="4395"/>
        </w:tabs>
        <w:autoSpaceDE w:val="0"/>
        <w:autoSpaceDN w:val="0"/>
        <w:adjustRightInd w:val="0"/>
      </w:pPr>
      <w:bookmarkStart w:id="40" w:name="_Ref311281487"/>
      <w:r w:rsidRPr="00FC3271">
        <w:t>(</w:t>
      </w:r>
      <w:r w:rsidR="009D3A42">
        <w:fldChar w:fldCharType="begin"/>
      </w:r>
      <w:r w:rsidR="00E33CA6">
        <w:instrText xml:space="preserve"> SEQ ( \* ARABIC </w:instrText>
      </w:r>
      <w:r w:rsidR="009D3A42">
        <w:fldChar w:fldCharType="separate"/>
      </w:r>
      <w:r w:rsidR="00F5549A">
        <w:rPr>
          <w:noProof/>
        </w:rPr>
        <w:t>44</w:t>
      </w:r>
      <w:r w:rsidR="009D3A42">
        <w:rPr>
          <w:noProof/>
        </w:rPr>
        <w:fldChar w:fldCharType="end"/>
      </w:r>
      <w:bookmarkEnd w:id="40"/>
      <w:r w:rsidRPr="00FC3271">
        <w:t>)</w:t>
      </w:r>
      <w:r w:rsidRPr="00FC3271">
        <w:tab/>
        <w:t>a.</w:t>
      </w:r>
      <w:r w:rsidRPr="00FC3271">
        <w:tab/>
        <w:t>UJohn</w:t>
      </w:r>
      <w:r w:rsidRPr="00FC3271">
        <w:tab/>
        <w:t>u-nik-a</w:t>
      </w:r>
      <w:r w:rsidRPr="00FC3271">
        <w:tab/>
        <w:t>abantwana</w:t>
      </w:r>
      <w:r w:rsidRPr="00FC3271">
        <w:tab/>
        <w:t>imali. </w:t>
      </w:r>
      <w:r w:rsidRPr="00FC3271">
        <w:br/>
      </w:r>
      <w:r w:rsidRPr="00FC3271">
        <w:tab/>
      </w:r>
      <w:r w:rsidRPr="00FC3271">
        <w:tab/>
        <w:t>1a.John</w:t>
      </w:r>
      <w:r w:rsidRPr="00FC3271">
        <w:tab/>
      </w:r>
      <w:r w:rsidRPr="00FC3271">
        <w:rPr>
          <w:smallCaps/>
        </w:rPr>
        <w:t>1sm</w:t>
      </w:r>
      <w:r w:rsidRPr="00FC3271">
        <w:t>-give-</w:t>
      </w:r>
      <w:r w:rsidRPr="00FC3271">
        <w:rPr>
          <w:smallCaps/>
        </w:rPr>
        <w:t>f</w:t>
      </w:r>
      <w:r>
        <w:rPr>
          <w:smallCaps/>
        </w:rPr>
        <w:t>v</w:t>
      </w:r>
      <w:r w:rsidRPr="00FC3271">
        <w:tab/>
        <w:t>2.children</w:t>
      </w:r>
      <w:r w:rsidRPr="00FC3271">
        <w:tab/>
        <w:t>9.money </w:t>
      </w:r>
      <w:r w:rsidRPr="00FC3271">
        <w:br/>
      </w:r>
      <w:r w:rsidRPr="00FC3271">
        <w:tab/>
      </w:r>
      <w:r w:rsidRPr="00FC3271">
        <w:tab/>
        <w:t xml:space="preserve"> ‘John is giving the children money.’</w:t>
      </w:r>
    </w:p>
    <w:p w14:paraId="5E653B69" w14:textId="77777777" w:rsidR="00B803DB" w:rsidRPr="00FC3271" w:rsidRDefault="00B803DB" w:rsidP="00B803DB">
      <w:pPr>
        <w:widowControl w:val="0"/>
        <w:tabs>
          <w:tab w:val="left" w:pos="567"/>
          <w:tab w:val="left" w:pos="1134"/>
          <w:tab w:val="left" w:pos="1985"/>
          <w:tab w:val="left" w:pos="3261"/>
          <w:tab w:val="left" w:pos="4395"/>
        </w:tabs>
        <w:autoSpaceDE w:val="0"/>
        <w:autoSpaceDN w:val="0"/>
        <w:adjustRightInd w:val="0"/>
      </w:pPr>
    </w:p>
    <w:p w14:paraId="6CA518C3" w14:textId="77777777" w:rsidR="00B803DB" w:rsidRPr="00FC3271" w:rsidRDefault="00B803DB" w:rsidP="00B803DB">
      <w:pPr>
        <w:widowControl w:val="0"/>
        <w:tabs>
          <w:tab w:val="left" w:pos="567"/>
          <w:tab w:val="left" w:pos="1134"/>
          <w:tab w:val="left" w:pos="1985"/>
          <w:tab w:val="left" w:pos="3828"/>
          <w:tab w:val="left" w:pos="4820"/>
        </w:tabs>
        <w:autoSpaceDE w:val="0"/>
        <w:autoSpaceDN w:val="0"/>
        <w:adjustRightInd w:val="0"/>
      </w:pPr>
      <w:r w:rsidRPr="00FC3271">
        <w:tab/>
        <w:t>b.</w:t>
      </w:r>
      <w:r w:rsidRPr="00FC3271">
        <w:tab/>
        <w:t>UJohn</w:t>
      </w:r>
      <w:r w:rsidRPr="00FC3271">
        <w:tab/>
        <w:t>u-</w:t>
      </w:r>
      <w:r w:rsidRPr="00BB3850">
        <w:rPr>
          <w:b/>
        </w:rPr>
        <w:t>ba</w:t>
      </w:r>
      <w:r w:rsidRPr="00FC3271">
        <w:t>-nik-a</w:t>
      </w:r>
      <w:r w:rsidRPr="00FC3271">
        <w:tab/>
        <w:t>imali</w:t>
      </w:r>
      <w:r w:rsidRPr="00FC3271">
        <w:tab/>
        <w:t xml:space="preserve">(abantwana). </w:t>
      </w:r>
      <w:r w:rsidRPr="00FC3271">
        <w:br/>
      </w:r>
      <w:r w:rsidRPr="00FC3271">
        <w:tab/>
      </w:r>
      <w:r w:rsidRPr="00FC3271">
        <w:tab/>
        <w:t>1a.John</w:t>
      </w:r>
      <w:r w:rsidRPr="00FC3271">
        <w:tab/>
      </w:r>
      <w:r w:rsidRPr="00FC3271">
        <w:rPr>
          <w:smallCaps/>
        </w:rPr>
        <w:t>1sm</w:t>
      </w:r>
      <w:r w:rsidRPr="00FC3271">
        <w:t>-</w:t>
      </w:r>
      <w:r w:rsidRPr="00FC3271">
        <w:rPr>
          <w:smallCaps/>
        </w:rPr>
        <w:t>2om</w:t>
      </w:r>
      <w:r w:rsidRPr="00FC3271">
        <w:t>-give-</w:t>
      </w:r>
      <w:r w:rsidRPr="00FC3271">
        <w:rPr>
          <w:smallCaps/>
        </w:rPr>
        <w:t>f</w:t>
      </w:r>
      <w:r>
        <w:rPr>
          <w:smallCaps/>
        </w:rPr>
        <w:t>v</w:t>
      </w:r>
      <w:r w:rsidRPr="00FC3271">
        <w:tab/>
        <w:t>9.money</w:t>
      </w:r>
      <w:r w:rsidRPr="00FC3271">
        <w:tab/>
        <w:t>2.children</w:t>
      </w:r>
    </w:p>
    <w:p w14:paraId="14B3E714" w14:textId="77777777" w:rsidR="00B803DB" w:rsidRDefault="00B803DB" w:rsidP="00B803DB">
      <w:pPr>
        <w:widowControl w:val="0"/>
        <w:tabs>
          <w:tab w:val="left" w:pos="567"/>
          <w:tab w:val="left" w:pos="1134"/>
        </w:tabs>
        <w:autoSpaceDE w:val="0"/>
        <w:autoSpaceDN w:val="0"/>
        <w:adjustRightInd w:val="0"/>
      </w:pPr>
      <w:r w:rsidRPr="00FC3271">
        <w:tab/>
      </w:r>
      <w:r w:rsidRPr="00FC3271">
        <w:tab/>
        <w:t>‘John is giving them money (the children).’</w:t>
      </w:r>
    </w:p>
    <w:p w14:paraId="54B4B604" w14:textId="77777777" w:rsidR="00B803DB" w:rsidRPr="00FC3271" w:rsidRDefault="00B803DB" w:rsidP="00B803DB">
      <w:pPr>
        <w:widowControl w:val="0"/>
        <w:tabs>
          <w:tab w:val="left" w:pos="567"/>
          <w:tab w:val="left" w:pos="1134"/>
        </w:tabs>
        <w:autoSpaceDE w:val="0"/>
        <w:autoSpaceDN w:val="0"/>
        <w:adjustRightInd w:val="0"/>
      </w:pPr>
    </w:p>
    <w:p w14:paraId="33B7A9CB" w14:textId="77777777" w:rsidR="00B803DB" w:rsidRPr="00FC3271" w:rsidRDefault="00B803DB" w:rsidP="00B803DB">
      <w:pPr>
        <w:widowControl w:val="0"/>
        <w:tabs>
          <w:tab w:val="left" w:pos="567"/>
          <w:tab w:val="left" w:pos="1134"/>
          <w:tab w:val="left" w:pos="1985"/>
          <w:tab w:val="left" w:pos="3828"/>
          <w:tab w:val="left" w:pos="4962"/>
        </w:tabs>
        <w:autoSpaceDE w:val="0"/>
        <w:autoSpaceDN w:val="0"/>
        <w:adjustRightInd w:val="0"/>
      </w:pPr>
      <w:r w:rsidRPr="00FC3271">
        <w:tab/>
        <w:t>c.</w:t>
      </w:r>
      <w:r w:rsidRPr="00FC3271">
        <w:tab/>
        <w:t>UJohn</w:t>
      </w:r>
      <w:r w:rsidRPr="00FC3271">
        <w:tab/>
        <w:t>u-</w:t>
      </w:r>
      <w:r w:rsidRPr="00BB3850">
        <w:rPr>
          <w:b/>
        </w:rPr>
        <w:t>yi</w:t>
      </w:r>
      <w:r w:rsidRPr="00FC3271">
        <w:t>-nik-a</w:t>
      </w:r>
      <w:r w:rsidRPr="00FC3271">
        <w:tab/>
        <w:t xml:space="preserve">abantwana </w:t>
      </w:r>
      <w:r w:rsidRPr="00FC3271">
        <w:tab/>
        <w:t xml:space="preserve">(imali). </w:t>
      </w:r>
      <w:r w:rsidRPr="00FC3271">
        <w:br/>
      </w:r>
      <w:r w:rsidRPr="00FC3271">
        <w:tab/>
      </w:r>
      <w:r w:rsidRPr="00FC3271">
        <w:tab/>
        <w:t>1a.John</w:t>
      </w:r>
      <w:r w:rsidRPr="00FC3271">
        <w:tab/>
      </w:r>
      <w:r w:rsidRPr="00FC3271">
        <w:rPr>
          <w:smallCaps/>
        </w:rPr>
        <w:t>1sm-9om</w:t>
      </w:r>
      <w:r w:rsidRPr="00FC3271">
        <w:t>-give-</w:t>
      </w:r>
      <w:r w:rsidRPr="00FC3271">
        <w:rPr>
          <w:smallCaps/>
        </w:rPr>
        <w:t>f</w:t>
      </w:r>
      <w:r>
        <w:rPr>
          <w:smallCaps/>
        </w:rPr>
        <w:t>v</w:t>
      </w:r>
      <w:r w:rsidRPr="00FC3271">
        <w:tab/>
        <w:t>2.children</w:t>
      </w:r>
      <w:r w:rsidRPr="00FC3271">
        <w:tab/>
        <w:t xml:space="preserve">9.money </w:t>
      </w:r>
      <w:r w:rsidRPr="00FC3271">
        <w:br/>
      </w:r>
      <w:r w:rsidRPr="00FC3271">
        <w:tab/>
      </w:r>
      <w:r w:rsidRPr="00FC3271">
        <w:tab/>
        <w:t>‘John is giving it to the children (the money).’</w:t>
      </w:r>
    </w:p>
    <w:p w14:paraId="27F9B1A1" w14:textId="77777777" w:rsidR="00B803DB" w:rsidRDefault="00B803DB" w:rsidP="00B803DB">
      <w:pPr>
        <w:autoSpaceDE w:val="0"/>
        <w:autoSpaceDN w:val="0"/>
        <w:adjustRightInd w:val="0"/>
        <w:rPr>
          <w:bCs/>
        </w:rPr>
      </w:pPr>
    </w:p>
    <w:p w14:paraId="31204202" w14:textId="77777777" w:rsidR="00B803DB" w:rsidRDefault="00B803DB" w:rsidP="007951B8">
      <w:pPr>
        <w:keepNext/>
        <w:tabs>
          <w:tab w:val="left" w:pos="567"/>
          <w:tab w:val="left" w:pos="1134"/>
        </w:tabs>
      </w:pPr>
      <w:r>
        <w:lastRenderedPageBreak/>
        <w:t>Lubukusu (Diercks &amp; Sikuku 2015:38)</w:t>
      </w:r>
    </w:p>
    <w:p w14:paraId="3D911C5F" w14:textId="77777777" w:rsidR="00B803DB" w:rsidRDefault="00B803DB" w:rsidP="00B803DB">
      <w:pPr>
        <w:tabs>
          <w:tab w:val="left" w:pos="567"/>
          <w:tab w:val="left" w:pos="1134"/>
          <w:tab w:val="left" w:pos="3261"/>
        </w:tabs>
      </w:pPr>
      <w:bookmarkStart w:id="41" w:name="_Ref311281488"/>
      <w:r w:rsidRPr="00496F73">
        <w:t>(</w:t>
      </w:r>
      <w:r w:rsidR="009D3A42">
        <w:fldChar w:fldCharType="begin"/>
      </w:r>
      <w:r w:rsidR="00E33CA6">
        <w:instrText xml:space="preserve"> SEQ ( \* ARABIC </w:instrText>
      </w:r>
      <w:r w:rsidR="009D3A42">
        <w:fldChar w:fldCharType="separate"/>
      </w:r>
      <w:r w:rsidR="00F5549A">
        <w:rPr>
          <w:noProof/>
        </w:rPr>
        <w:t>45</w:t>
      </w:r>
      <w:r w:rsidR="009D3A42">
        <w:rPr>
          <w:noProof/>
        </w:rPr>
        <w:fldChar w:fldCharType="end"/>
      </w:r>
      <w:bookmarkEnd w:id="41"/>
      <w:r w:rsidRPr="00496F73">
        <w:t>)</w:t>
      </w:r>
      <w:r>
        <w:tab/>
        <w:t>a.</w:t>
      </w:r>
      <w:r>
        <w:tab/>
        <w:t>N-</w:t>
      </w:r>
      <w:r w:rsidRPr="00BB3850">
        <w:rPr>
          <w:b/>
        </w:rPr>
        <w:t>a</w:t>
      </w:r>
      <w:r>
        <w:t>-mu-w-a</w:t>
      </w:r>
      <w:r>
        <w:tab/>
        <w:t>sii-tabu.</w:t>
      </w:r>
      <w:r>
        <w:br/>
      </w:r>
      <w:r>
        <w:tab/>
      </w:r>
      <w:r>
        <w:tab/>
      </w:r>
      <w:r w:rsidRPr="003067D1">
        <w:rPr>
          <w:smallCaps/>
        </w:rPr>
        <w:t>1sg.sm-1om</w:t>
      </w:r>
      <w:r>
        <w:t>-give-</w:t>
      </w:r>
      <w:r w:rsidRPr="003067D1">
        <w:rPr>
          <w:smallCaps/>
        </w:rPr>
        <w:t>fv</w:t>
      </w:r>
      <w:r>
        <w:tab/>
        <w:t>7-book</w:t>
      </w:r>
      <w:r>
        <w:br/>
      </w:r>
      <w:r>
        <w:tab/>
      </w:r>
      <w:r>
        <w:tab/>
        <w:t>‘I gave him the book.’</w:t>
      </w:r>
    </w:p>
    <w:p w14:paraId="02FA3398" w14:textId="77777777" w:rsidR="00B803DB" w:rsidRDefault="00B803DB" w:rsidP="00B803DB">
      <w:pPr>
        <w:tabs>
          <w:tab w:val="left" w:pos="567"/>
          <w:tab w:val="left" w:pos="1134"/>
        </w:tabs>
      </w:pPr>
    </w:p>
    <w:p w14:paraId="539A01D8" w14:textId="77777777" w:rsidR="00B803DB" w:rsidRDefault="00B803DB" w:rsidP="00B803DB">
      <w:pPr>
        <w:tabs>
          <w:tab w:val="left" w:pos="567"/>
          <w:tab w:val="left" w:pos="1134"/>
          <w:tab w:val="left" w:pos="3686"/>
        </w:tabs>
      </w:pPr>
      <w:r>
        <w:tab/>
        <w:t>b.</w:t>
      </w:r>
      <w:r>
        <w:tab/>
        <w:t>N-a-</w:t>
      </w:r>
      <w:r w:rsidRPr="00BB3850">
        <w:rPr>
          <w:b/>
        </w:rPr>
        <w:t>si</w:t>
      </w:r>
      <w:r>
        <w:t>-w-a</w:t>
      </w:r>
      <w:r>
        <w:tab/>
        <w:t>Wekesa.</w:t>
      </w:r>
      <w:r>
        <w:br/>
      </w:r>
      <w:r>
        <w:tab/>
      </w:r>
      <w:r>
        <w:tab/>
      </w:r>
      <w:r w:rsidRPr="003067D1">
        <w:rPr>
          <w:smallCaps/>
        </w:rPr>
        <w:t>1sg.sm-pst-7om</w:t>
      </w:r>
      <w:r>
        <w:t>-give-</w:t>
      </w:r>
      <w:r w:rsidRPr="003067D1">
        <w:rPr>
          <w:smallCaps/>
        </w:rPr>
        <w:t>fv</w:t>
      </w:r>
      <w:r>
        <w:tab/>
        <w:t>1.Wekesa</w:t>
      </w:r>
      <w:r>
        <w:br/>
      </w:r>
      <w:r>
        <w:tab/>
      </w:r>
      <w:r>
        <w:tab/>
        <w:t>‘I gave it to Wekesa.’</w:t>
      </w:r>
    </w:p>
    <w:p w14:paraId="56459B14" w14:textId="77777777" w:rsidR="00B803DB" w:rsidRDefault="00B803DB" w:rsidP="0020007F">
      <w:pPr>
        <w:autoSpaceDE w:val="0"/>
        <w:autoSpaceDN w:val="0"/>
        <w:adjustRightInd w:val="0"/>
        <w:rPr>
          <w:bCs/>
        </w:rPr>
      </w:pPr>
    </w:p>
    <w:p w14:paraId="475B366A" w14:textId="77777777" w:rsidR="00B803DB" w:rsidRDefault="00B803DB" w:rsidP="00B803DB">
      <w:pPr>
        <w:autoSpaceDE w:val="0"/>
        <w:autoSpaceDN w:val="0"/>
        <w:adjustRightInd w:val="0"/>
        <w:rPr>
          <w:bCs/>
        </w:rPr>
      </w:pPr>
      <w:r>
        <w:rPr>
          <w:bCs/>
        </w:rPr>
        <w:t xml:space="preserve">However, in passive clauses an asymmetry again emerges: the Theme can be object-marked in a Recipient-passive, but the Recipient cannot be object-marked in a Theme-passive, as illustrated in </w:t>
      </w:r>
      <w:r w:rsidR="009D3A42">
        <w:rPr>
          <w:bCs/>
        </w:rPr>
        <w:fldChar w:fldCharType="begin"/>
      </w:r>
      <w:r>
        <w:rPr>
          <w:bCs/>
        </w:rPr>
        <w:instrText xml:space="preserve"> REF _Ref296073772 \h </w:instrText>
      </w:r>
      <w:r w:rsidR="009D3A42">
        <w:rPr>
          <w:bCs/>
        </w:rPr>
      </w:r>
      <w:r w:rsidR="009D3A42">
        <w:rPr>
          <w:bCs/>
        </w:rPr>
        <w:fldChar w:fldCharType="separate"/>
      </w:r>
      <w:r w:rsidR="00F5549A" w:rsidRPr="00FC3271">
        <w:t>(</w:t>
      </w:r>
      <w:r w:rsidR="00F5549A">
        <w:rPr>
          <w:noProof/>
        </w:rPr>
        <w:t>46</w:t>
      </w:r>
      <w:r w:rsidR="009D3A42">
        <w:rPr>
          <w:bCs/>
        </w:rPr>
        <w:fldChar w:fldCharType="end"/>
      </w:r>
      <w:r>
        <w:rPr>
          <w:bCs/>
        </w:rPr>
        <w:t xml:space="preserve">) and </w:t>
      </w:r>
      <w:r w:rsidR="009D3A42">
        <w:rPr>
          <w:bCs/>
        </w:rPr>
        <w:fldChar w:fldCharType="begin"/>
      </w:r>
      <w:r>
        <w:rPr>
          <w:bCs/>
        </w:rPr>
        <w:instrText xml:space="preserve"> REF _Ref299600492 \h </w:instrText>
      </w:r>
      <w:r w:rsidR="009D3A42">
        <w:rPr>
          <w:bCs/>
        </w:rPr>
      </w:r>
      <w:r w:rsidR="009D3A42">
        <w:rPr>
          <w:bCs/>
        </w:rPr>
        <w:fldChar w:fldCharType="separate"/>
      </w:r>
      <w:r w:rsidR="00F5549A" w:rsidRPr="00496F73">
        <w:t>(</w:t>
      </w:r>
      <w:r w:rsidR="00F5549A">
        <w:rPr>
          <w:noProof/>
        </w:rPr>
        <w:t>47</w:t>
      </w:r>
      <w:r w:rsidR="009D3A42">
        <w:rPr>
          <w:bCs/>
        </w:rPr>
        <w:fldChar w:fldCharType="end"/>
      </w:r>
      <w:r>
        <w:rPr>
          <w:bCs/>
        </w:rPr>
        <w:t>).</w:t>
      </w:r>
    </w:p>
    <w:p w14:paraId="11436CC8" w14:textId="77777777" w:rsidR="00B803DB" w:rsidRDefault="00B803DB" w:rsidP="00B803DB">
      <w:pPr>
        <w:autoSpaceDE w:val="0"/>
        <w:autoSpaceDN w:val="0"/>
        <w:adjustRightInd w:val="0"/>
        <w:rPr>
          <w:bCs/>
        </w:rPr>
      </w:pPr>
    </w:p>
    <w:p w14:paraId="62B0FA30" w14:textId="77777777" w:rsidR="00B803DB" w:rsidRPr="00FC3271" w:rsidRDefault="00B803DB" w:rsidP="00B803DB">
      <w:pPr>
        <w:widowControl w:val="0"/>
        <w:autoSpaceDE w:val="0"/>
        <w:autoSpaceDN w:val="0"/>
        <w:adjustRightInd w:val="0"/>
      </w:pPr>
      <w:r w:rsidRPr="00FC3271">
        <w:t>Zulu (Adams 2010: 26)</w:t>
      </w:r>
    </w:p>
    <w:p w14:paraId="3A7AF2DB" w14:textId="77777777" w:rsidR="00B803DB" w:rsidRPr="00D81C2F" w:rsidRDefault="00B803DB" w:rsidP="00B803DB">
      <w:pPr>
        <w:widowControl w:val="0"/>
        <w:tabs>
          <w:tab w:val="left" w:pos="567"/>
          <w:tab w:val="left" w:pos="1134"/>
          <w:tab w:val="left" w:pos="2410"/>
          <w:tab w:val="left" w:pos="6096"/>
        </w:tabs>
        <w:autoSpaceDE w:val="0"/>
        <w:autoSpaceDN w:val="0"/>
        <w:adjustRightInd w:val="0"/>
        <w:rPr>
          <w:i/>
        </w:rPr>
      </w:pPr>
      <w:bookmarkStart w:id="42" w:name="_Ref296073772"/>
      <w:r w:rsidRPr="00FC3271">
        <w:t>(</w:t>
      </w:r>
      <w:r w:rsidR="009D3A42">
        <w:fldChar w:fldCharType="begin"/>
      </w:r>
      <w:r w:rsidR="00E33CA6">
        <w:instrText xml:space="preserve"> SEQ ( \* ARABIC </w:instrText>
      </w:r>
      <w:r w:rsidR="009D3A42">
        <w:fldChar w:fldCharType="separate"/>
      </w:r>
      <w:r w:rsidR="00F5549A">
        <w:rPr>
          <w:noProof/>
        </w:rPr>
        <w:t>46</w:t>
      </w:r>
      <w:r w:rsidR="009D3A42">
        <w:rPr>
          <w:noProof/>
        </w:rPr>
        <w:fldChar w:fldCharType="end"/>
      </w:r>
      <w:bookmarkEnd w:id="42"/>
      <w:r w:rsidRPr="00FC3271">
        <w:t>)</w:t>
      </w:r>
      <w:r w:rsidRPr="00FC3271">
        <w:tab/>
        <w:t>a.</w:t>
      </w:r>
      <w:r>
        <w:t xml:space="preserve"> </w:t>
      </w:r>
      <w:r>
        <w:rPr>
          <w:i/>
        </w:rPr>
        <w:t>R-passive with Th object-marked</w:t>
      </w:r>
    </w:p>
    <w:p w14:paraId="19C39939" w14:textId="77777777" w:rsidR="00B803DB" w:rsidRPr="00FC3271" w:rsidRDefault="00B803DB" w:rsidP="00B803DB">
      <w:pPr>
        <w:widowControl w:val="0"/>
        <w:tabs>
          <w:tab w:val="left" w:pos="567"/>
          <w:tab w:val="left" w:pos="1134"/>
          <w:tab w:val="left" w:pos="2410"/>
          <w:tab w:val="left" w:pos="6096"/>
        </w:tabs>
        <w:autoSpaceDE w:val="0"/>
        <w:autoSpaceDN w:val="0"/>
        <w:adjustRightInd w:val="0"/>
      </w:pPr>
      <w:r>
        <w:tab/>
      </w:r>
      <w:r w:rsidRPr="00FC3271">
        <w:tab/>
        <w:t>Aba-ntwana</w:t>
      </w:r>
      <w:r w:rsidRPr="00FC3271">
        <w:tab/>
        <w:t>ba-ya-</w:t>
      </w:r>
      <w:r w:rsidRPr="00FC3271">
        <w:rPr>
          <w:b/>
        </w:rPr>
        <w:t>yi</w:t>
      </w:r>
      <w:r w:rsidRPr="00FC3271">
        <w:t>-fund-el-w-a</w:t>
      </w:r>
      <w:r w:rsidRPr="00FC3271">
        <w:tab/>
        <w:t>in-cwadi.</w:t>
      </w:r>
      <w:r w:rsidRPr="00FC3271">
        <w:br/>
      </w:r>
      <w:r w:rsidRPr="00FC3271">
        <w:tab/>
      </w:r>
      <w:r w:rsidRPr="00FC3271">
        <w:tab/>
        <w:t>2-child</w:t>
      </w:r>
      <w:r w:rsidRPr="00FC3271">
        <w:tab/>
      </w:r>
      <w:r w:rsidRPr="00FC3271">
        <w:rPr>
          <w:smallCaps/>
        </w:rPr>
        <w:t>2sm</w:t>
      </w:r>
      <w:r w:rsidRPr="00FC3271">
        <w:t>-</w:t>
      </w:r>
      <w:r w:rsidRPr="00FC3271">
        <w:rPr>
          <w:smallCaps/>
        </w:rPr>
        <w:t>pres.dj-9om</w:t>
      </w:r>
      <w:r w:rsidRPr="00FC3271">
        <w:t>-read-</w:t>
      </w:r>
      <w:r w:rsidRPr="00FC3271">
        <w:rPr>
          <w:smallCaps/>
        </w:rPr>
        <w:t>appl</w:t>
      </w:r>
      <w:r w:rsidRPr="00FC3271">
        <w:t>-</w:t>
      </w:r>
      <w:r w:rsidRPr="00FC3271">
        <w:rPr>
          <w:smallCaps/>
        </w:rPr>
        <w:t>pass</w:t>
      </w:r>
      <w:r w:rsidRPr="00FC3271">
        <w:t>-</w:t>
      </w:r>
      <w:r w:rsidRPr="00FC3271">
        <w:rPr>
          <w:smallCaps/>
        </w:rPr>
        <w:t>f</w:t>
      </w:r>
      <w:r>
        <w:rPr>
          <w:smallCaps/>
        </w:rPr>
        <w:t>v</w:t>
      </w:r>
      <w:r w:rsidRPr="00FC3271">
        <w:tab/>
        <w:t>9-book</w:t>
      </w:r>
      <w:r w:rsidRPr="00FC3271">
        <w:br/>
      </w:r>
      <w:r w:rsidRPr="00FC3271">
        <w:tab/>
      </w:r>
      <w:r w:rsidRPr="00FC3271">
        <w:tab/>
        <w:t>‘The children are being read the book.’</w:t>
      </w:r>
    </w:p>
    <w:p w14:paraId="7FD9D521" w14:textId="77777777" w:rsidR="00B803DB" w:rsidRPr="00FC3271" w:rsidRDefault="00B803DB" w:rsidP="00B803DB">
      <w:pPr>
        <w:widowControl w:val="0"/>
        <w:tabs>
          <w:tab w:val="left" w:pos="567"/>
          <w:tab w:val="left" w:pos="1134"/>
        </w:tabs>
        <w:autoSpaceDE w:val="0"/>
        <w:autoSpaceDN w:val="0"/>
        <w:adjustRightInd w:val="0"/>
      </w:pPr>
    </w:p>
    <w:p w14:paraId="62D24062" w14:textId="77777777" w:rsidR="00B803DB" w:rsidRPr="00D81C2F" w:rsidRDefault="00B803DB" w:rsidP="00B803DB">
      <w:pPr>
        <w:widowControl w:val="0"/>
        <w:tabs>
          <w:tab w:val="left" w:pos="567"/>
          <w:tab w:val="left" w:pos="1134"/>
          <w:tab w:val="left" w:pos="2268"/>
          <w:tab w:val="left" w:pos="5954"/>
        </w:tabs>
        <w:autoSpaceDE w:val="0"/>
        <w:autoSpaceDN w:val="0"/>
        <w:adjustRightInd w:val="0"/>
        <w:rPr>
          <w:i/>
        </w:rPr>
      </w:pPr>
      <w:r w:rsidRPr="00FC3271">
        <w:tab/>
        <w:t>b.</w:t>
      </w:r>
      <w:r>
        <w:t xml:space="preserve"> </w:t>
      </w:r>
      <w:r>
        <w:rPr>
          <w:i/>
        </w:rPr>
        <w:t>Th-passive with R object-marked</w:t>
      </w:r>
    </w:p>
    <w:p w14:paraId="36FCD0EF" w14:textId="77777777" w:rsidR="00B803DB" w:rsidRPr="00FC3271" w:rsidRDefault="00B803DB" w:rsidP="00B803DB">
      <w:pPr>
        <w:widowControl w:val="0"/>
        <w:tabs>
          <w:tab w:val="left" w:pos="567"/>
          <w:tab w:val="left" w:pos="1134"/>
          <w:tab w:val="left" w:pos="2268"/>
          <w:tab w:val="left" w:pos="5954"/>
        </w:tabs>
        <w:autoSpaceDE w:val="0"/>
        <w:autoSpaceDN w:val="0"/>
        <w:adjustRightInd w:val="0"/>
      </w:pPr>
      <w:r>
        <w:tab/>
      </w:r>
      <w:r w:rsidRPr="00FC3271">
        <w:tab/>
        <w:t>* In-cwadi</w:t>
      </w:r>
      <w:r w:rsidRPr="00FC3271">
        <w:tab/>
        <w:t>i-ya-</w:t>
      </w:r>
      <w:r w:rsidRPr="00FC3271">
        <w:rPr>
          <w:b/>
        </w:rPr>
        <w:t>ba</w:t>
      </w:r>
      <w:r w:rsidRPr="00FC3271">
        <w:t>-fund-el-w-a</w:t>
      </w:r>
      <w:r w:rsidRPr="00FC3271">
        <w:tab/>
        <w:t>aba-ntwana.</w:t>
      </w:r>
      <w:r w:rsidRPr="00FC3271">
        <w:br/>
      </w:r>
      <w:r w:rsidRPr="00FC3271">
        <w:tab/>
      </w:r>
      <w:r w:rsidRPr="00FC3271">
        <w:tab/>
        <w:t>9-book</w:t>
      </w:r>
      <w:r w:rsidRPr="00FC3271">
        <w:tab/>
      </w:r>
      <w:r w:rsidRPr="00FC3271">
        <w:rPr>
          <w:smallCaps/>
        </w:rPr>
        <w:t>9sm-pres.dj-2om</w:t>
      </w:r>
      <w:r w:rsidRPr="00FC3271">
        <w:t>-read-</w:t>
      </w:r>
      <w:r w:rsidRPr="00FC3271">
        <w:rPr>
          <w:smallCaps/>
        </w:rPr>
        <w:t>appl</w:t>
      </w:r>
      <w:r w:rsidRPr="00FC3271">
        <w:t>-</w:t>
      </w:r>
      <w:r w:rsidRPr="00FC3271">
        <w:rPr>
          <w:smallCaps/>
        </w:rPr>
        <w:t>pass</w:t>
      </w:r>
      <w:r w:rsidRPr="00FC3271">
        <w:t>-</w:t>
      </w:r>
      <w:r w:rsidRPr="00FC3271">
        <w:rPr>
          <w:smallCaps/>
        </w:rPr>
        <w:t>f</w:t>
      </w:r>
      <w:r>
        <w:rPr>
          <w:smallCaps/>
        </w:rPr>
        <w:t>v</w:t>
      </w:r>
      <w:r w:rsidRPr="00FC3271">
        <w:tab/>
        <w:t>2-children</w:t>
      </w:r>
      <w:r w:rsidRPr="00FC3271">
        <w:br/>
      </w:r>
      <w:r w:rsidRPr="00FC3271">
        <w:tab/>
      </w:r>
      <w:r w:rsidRPr="00FC3271">
        <w:tab/>
        <w:t>int. ‘The book is being read to the children.’</w:t>
      </w:r>
    </w:p>
    <w:p w14:paraId="1BE838CB" w14:textId="77777777" w:rsidR="00B803DB" w:rsidRDefault="00B803DB" w:rsidP="00B803DB">
      <w:pPr>
        <w:autoSpaceDE w:val="0"/>
        <w:autoSpaceDN w:val="0"/>
        <w:adjustRightInd w:val="0"/>
        <w:rPr>
          <w:bCs/>
        </w:rPr>
      </w:pPr>
    </w:p>
    <w:p w14:paraId="36D780AA" w14:textId="77777777" w:rsidR="00B803DB" w:rsidRDefault="00B803DB" w:rsidP="00B803DB">
      <w:pPr>
        <w:tabs>
          <w:tab w:val="left" w:pos="567"/>
          <w:tab w:val="left" w:pos="1134"/>
        </w:tabs>
      </w:pPr>
      <w:r>
        <w:t>Lubukusu (Justine Sikuku p.c. July 2015)</w:t>
      </w:r>
    </w:p>
    <w:p w14:paraId="046FC716" w14:textId="77777777" w:rsidR="00B803DB" w:rsidRPr="00D81C2F" w:rsidRDefault="00B803DB" w:rsidP="00B803DB">
      <w:pPr>
        <w:widowControl w:val="0"/>
        <w:tabs>
          <w:tab w:val="left" w:pos="567"/>
          <w:tab w:val="left" w:pos="1134"/>
          <w:tab w:val="left" w:pos="2410"/>
          <w:tab w:val="left" w:pos="6096"/>
        </w:tabs>
        <w:autoSpaceDE w:val="0"/>
        <w:autoSpaceDN w:val="0"/>
        <w:adjustRightInd w:val="0"/>
        <w:rPr>
          <w:i/>
        </w:rPr>
      </w:pPr>
      <w:bookmarkStart w:id="43" w:name="_Ref299600492"/>
      <w:r w:rsidRPr="00496F73">
        <w:t>(</w:t>
      </w:r>
      <w:r w:rsidR="009D3A42">
        <w:fldChar w:fldCharType="begin"/>
      </w:r>
      <w:r w:rsidR="00E33CA6">
        <w:instrText xml:space="preserve"> SEQ ( \* ARABIC </w:instrText>
      </w:r>
      <w:r w:rsidR="009D3A42">
        <w:fldChar w:fldCharType="separate"/>
      </w:r>
      <w:r w:rsidR="00F5549A">
        <w:rPr>
          <w:noProof/>
        </w:rPr>
        <w:t>47</w:t>
      </w:r>
      <w:r w:rsidR="009D3A42">
        <w:rPr>
          <w:noProof/>
        </w:rPr>
        <w:fldChar w:fldCharType="end"/>
      </w:r>
      <w:bookmarkEnd w:id="43"/>
      <w:r w:rsidRPr="00496F73">
        <w:t>)</w:t>
      </w:r>
      <w:r>
        <w:tab/>
      </w:r>
      <w:r w:rsidRPr="00C074A4">
        <w:t xml:space="preserve">a. </w:t>
      </w:r>
      <w:r>
        <w:rPr>
          <w:i/>
        </w:rPr>
        <w:t>R-passive with Th object-marked</w:t>
      </w:r>
    </w:p>
    <w:p w14:paraId="4F355BDA" w14:textId="77777777" w:rsidR="00B803DB" w:rsidRPr="00C074A4" w:rsidRDefault="00B803DB" w:rsidP="00B803DB">
      <w:pPr>
        <w:tabs>
          <w:tab w:val="left" w:pos="567"/>
          <w:tab w:val="left" w:pos="1134"/>
          <w:tab w:val="left" w:pos="2410"/>
          <w:tab w:val="left" w:pos="5387"/>
        </w:tabs>
      </w:pPr>
      <w:r>
        <w:tab/>
      </w:r>
      <w:r>
        <w:tab/>
        <w:t>Baa-sooreri</w:t>
      </w:r>
      <w:r>
        <w:tab/>
        <w:t>ba-a-</w:t>
      </w:r>
      <w:r w:rsidRPr="00BB3850">
        <w:rPr>
          <w:b/>
        </w:rPr>
        <w:t>chi</w:t>
      </w:r>
      <w:r>
        <w:t>-eeb-w-a</w:t>
      </w:r>
      <w:r>
        <w:tab/>
      </w:r>
      <w:r w:rsidRPr="00C074A4">
        <w:t xml:space="preserve">(chi-khaafu) </w:t>
      </w:r>
      <w:r>
        <w:br/>
      </w:r>
      <w:r>
        <w:tab/>
      </w:r>
      <w:r>
        <w:tab/>
        <w:t>2.boys</w:t>
      </w:r>
      <w:r>
        <w:tab/>
      </w:r>
      <w:r w:rsidRPr="003067D1">
        <w:rPr>
          <w:smallCaps/>
        </w:rPr>
        <w:t>2sm-past-10om</w:t>
      </w:r>
      <w:r>
        <w:t>-give-</w:t>
      </w:r>
      <w:r w:rsidRPr="003067D1">
        <w:rPr>
          <w:smallCaps/>
        </w:rPr>
        <w:t>pass-fv</w:t>
      </w:r>
      <w:r>
        <w:tab/>
        <w:t>10-cows</w:t>
      </w:r>
    </w:p>
    <w:p w14:paraId="4D119143" w14:textId="77777777" w:rsidR="00B803DB" w:rsidRPr="00C074A4" w:rsidRDefault="00B803DB" w:rsidP="00B803DB">
      <w:pPr>
        <w:tabs>
          <w:tab w:val="left" w:pos="567"/>
          <w:tab w:val="left" w:pos="1134"/>
        </w:tabs>
      </w:pPr>
      <w:r>
        <w:tab/>
      </w:r>
      <w:r>
        <w:tab/>
        <w:t>‘The boys were given them (cows)’</w:t>
      </w:r>
    </w:p>
    <w:p w14:paraId="35FE93BA" w14:textId="77777777" w:rsidR="00B803DB" w:rsidRPr="00C074A4" w:rsidRDefault="00B803DB" w:rsidP="00B803DB">
      <w:pPr>
        <w:tabs>
          <w:tab w:val="left" w:pos="567"/>
          <w:tab w:val="left" w:pos="1134"/>
        </w:tabs>
      </w:pPr>
    </w:p>
    <w:p w14:paraId="02761EFD" w14:textId="77777777" w:rsidR="00B803DB" w:rsidRPr="00C074A4" w:rsidRDefault="00B803DB" w:rsidP="00B803DB">
      <w:pPr>
        <w:tabs>
          <w:tab w:val="left" w:pos="567"/>
          <w:tab w:val="left" w:pos="1134"/>
        </w:tabs>
      </w:pPr>
      <w:r>
        <w:tab/>
      </w:r>
      <w:r w:rsidRPr="00C074A4">
        <w:t>b.</w:t>
      </w:r>
      <w:r>
        <w:t xml:space="preserve"> </w:t>
      </w:r>
      <w:r>
        <w:rPr>
          <w:i/>
        </w:rPr>
        <w:t>Th-passive with R object-marked</w:t>
      </w:r>
    </w:p>
    <w:p w14:paraId="088F9047" w14:textId="77777777" w:rsidR="00B803DB" w:rsidRPr="00C074A4" w:rsidRDefault="00B803DB" w:rsidP="00B803DB">
      <w:pPr>
        <w:tabs>
          <w:tab w:val="left" w:pos="567"/>
          <w:tab w:val="left" w:pos="1134"/>
          <w:tab w:val="left" w:pos="2552"/>
          <w:tab w:val="left" w:pos="5387"/>
        </w:tabs>
      </w:pPr>
      <w:r>
        <w:tab/>
      </w:r>
      <w:r>
        <w:tab/>
        <w:t>?? Chi-kaafu</w:t>
      </w:r>
      <w:r>
        <w:tab/>
        <w:t>cha-a-</w:t>
      </w:r>
      <w:r w:rsidRPr="00BB3850">
        <w:rPr>
          <w:b/>
        </w:rPr>
        <w:t>ba</w:t>
      </w:r>
      <w:r>
        <w:t>-eeb-w-a</w:t>
      </w:r>
      <w:r>
        <w:tab/>
        <w:t>(</w:t>
      </w:r>
      <w:r w:rsidRPr="00C074A4">
        <w:t>baa-sooreri</w:t>
      </w:r>
      <w:r>
        <w:t>)</w:t>
      </w:r>
      <w:r w:rsidRPr="00C074A4">
        <w:t xml:space="preserve"> </w:t>
      </w:r>
      <w:r>
        <w:br/>
      </w:r>
      <w:r>
        <w:tab/>
      </w:r>
      <w:r>
        <w:tab/>
        <w:t xml:space="preserve">    10-cows</w:t>
      </w:r>
      <w:r>
        <w:tab/>
      </w:r>
      <w:r w:rsidRPr="003067D1">
        <w:rPr>
          <w:smallCaps/>
        </w:rPr>
        <w:t>10sm-pst-2om</w:t>
      </w:r>
      <w:r>
        <w:t>-give-</w:t>
      </w:r>
      <w:r w:rsidRPr="003067D1">
        <w:rPr>
          <w:smallCaps/>
        </w:rPr>
        <w:t>pass-fv</w:t>
      </w:r>
      <w:r>
        <w:tab/>
        <w:t>2-boys</w:t>
      </w:r>
    </w:p>
    <w:p w14:paraId="069EA866" w14:textId="77777777" w:rsidR="00B803DB" w:rsidRPr="00C074A4" w:rsidRDefault="00B803DB" w:rsidP="00B803DB">
      <w:pPr>
        <w:tabs>
          <w:tab w:val="left" w:pos="567"/>
          <w:tab w:val="left" w:pos="1134"/>
        </w:tabs>
      </w:pPr>
      <w:r>
        <w:tab/>
      </w:r>
      <w:r>
        <w:tab/>
        <w:t>‘</w:t>
      </w:r>
      <w:r w:rsidRPr="00C074A4">
        <w:t>Cow</w:t>
      </w:r>
      <w:r>
        <w:t>s were given to them (the boys)’</w:t>
      </w:r>
    </w:p>
    <w:p w14:paraId="0FAF08CC" w14:textId="77777777" w:rsidR="00B803DB" w:rsidRDefault="00B803DB" w:rsidP="00B803DB">
      <w:pPr>
        <w:autoSpaceDE w:val="0"/>
        <w:autoSpaceDN w:val="0"/>
        <w:adjustRightInd w:val="0"/>
        <w:rPr>
          <w:bCs/>
        </w:rPr>
      </w:pPr>
    </w:p>
    <w:p w14:paraId="48F123B9" w14:textId="61719C8A" w:rsidR="00B803DB" w:rsidRDefault="00F34F4C" w:rsidP="0020007F">
      <w:pPr>
        <w:autoSpaceDE w:val="0"/>
        <w:autoSpaceDN w:val="0"/>
        <w:adjustRightInd w:val="0"/>
        <w:rPr>
          <w:bCs/>
        </w:rPr>
      </w:pPr>
      <w:r w:rsidRPr="00F34F4C">
        <w:rPr>
          <w:bCs/>
        </w:rPr>
        <w:t>These facts</w:t>
      </w:r>
      <w:r w:rsidR="00345FB8" w:rsidRPr="00F34F4C">
        <w:rPr>
          <w:bCs/>
        </w:rPr>
        <w:t xml:space="preserve"> </w:t>
      </w:r>
      <w:r>
        <w:rPr>
          <w:bCs/>
        </w:rPr>
        <w:t>follow from the theory we have articulated above, including</w:t>
      </w:r>
      <w:r w:rsidR="00414D79">
        <w:rPr>
          <w:bCs/>
        </w:rPr>
        <w:t xml:space="preserve"> </w:t>
      </w:r>
      <w:r w:rsidR="00B951E2">
        <w:rPr>
          <w:bCs/>
        </w:rPr>
        <w:fldChar w:fldCharType="begin"/>
      </w:r>
      <w:r w:rsidR="00B951E2">
        <w:rPr>
          <w:bCs/>
        </w:rPr>
        <w:instrText xml:space="preserve"> REF _Ref322604158 \h </w:instrText>
      </w:r>
      <w:r w:rsidR="00B951E2">
        <w:rPr>
          <w:bCs/>
        </w:rPr>
      </w:r>
      <w:r w:rsidR="00B951E2">
        <w:rPr>
          <w:bCs/>
        </w:rPr>
        <w:fldChar w:fldCharType="separate"/>
      </w:r>
      <w:r w:rsidR="00F5549A" w:rsidRPr="00AF7B9E">
        <w:rPr>
          <w:lang w:val="en-US"/>
        </w:rPr>
        <w:t>(</w:t>
      </w:r>
      <w:r w:rsidR="00F5549A">
        <w:rPr>
          <w:noProof/>
        </w:rPr>
        <w:t>29</w:t>
      </w:r>
      <w:r w:rsidR="00B951E2">
        <w:rPr>
          <w:bCs/>
        </w:rPr>
        <w:fldChar w:fldCharType="end"/>
      </w:r>
      <w:r>
        <w:rPr>
          <w:bCs/>
        </w:rPr>
        <w:t>, according to which ApplP, not vP, is a phase in the passive DOC.</w:t>
      </w:r>
      <w:r w:rsidR="0032768D">
        <w:rPr>
          <w:bCs/>
        </w:rPr>
        <w:t xml:space="preserve"> Being a phase, Appl in the passive also has a ϕ probe.</w:t>
      </w:r>
      <w:r>
        <w:rPr>
          <w:bCs/>
        </w:rPr>
        <w:t xml:space="preserve"> </w:t>
      </w:r>
      <w:r w:rsidR="00345FB8" w:rsidRPr="00F34F4C">
        <w:rPr>
          <w:bCs/>
        </w:rPr>
        <w:t xml:space="preserve">We discuss the </w:t>
      </w:r>
      <w:r w:rsidR="00963189" w:rsidRPr="00F34F4C">
        <w:rPr>
          <w:bCs/>
        </w:rPr>
        <w:t>theoretical implications of this proposal below and first demonstrate how this derives the Zulu and Lubukusu facts</w:t>
      </w:r>
      <w:r w:rsidR="00963189">
        <w:rPr>
          <w:bCs/>
        </w:rPr>
        <w:t>.</w:t>
      </w:r>
    </w:p>
    <w:p w14:paraId="65F44A32" w14:textId="442C57C7" w:rsidR="00963189" w:rsidRDefault="00F952E2" w:rsidP="0020007F">
      <w:pPr>
        <w:autoSpaceDE w:val="0"/>
        <w:autoSpaceDN w:val="0"/>
        <w:adjustRightInd w:val="0"/>
        <w:rPr>
          <w:bCs/>
        </w:rPr>
      </w:pPr>
      <w:r>
        <w:rPr>
          <w:bCs/>
        </w:rPr>
        <w:tab/>
        <w:t>In a Recipient passive, Appl a</w:t>
      </w:r>
      <w:r w:rsidR="00963189">
        <w:rPr>
          <w:bCs/>
        </w:rPr>
        <w:t xml:space="preserve">grees </w:t>
      </w:r>
      <w:r>
        <w:rPr>
          <w:bCs/>
        </w:rPr>
        <w:t xml:space="preserve">for Case and </w:t>
      </w:r>
      <w:r w:rsidR="00F34F4C">
        <w:rPr>
          <w:bCs/>
        </w:rPr>
        <w:t>φ-</w:t>
      </w:r>
      <w:r>
        <w:rPr>
          <w:bCs/>
        </w:rPr>
        <w:t xml:space="preserve">features </w:t>
      </w:r>
      <w:r w:rsidR="00963189">
        <w:rPr>
          <w:bCs/>
        </w:rPr>
        <w:t>with the T</w:t>
      </w:r>
      <w:r>
        <w:rPr>
          <w:bCs/>
        </w:rPr>
        <w:t>h</w:t>
      </w:r>
      <w:r w:rsidR="00963189">
        <w:rPr>
          <w:bCs/>
        </w:rPr>
        <w:t>eme</w:t>
      </w:r>
      <w:r>
        <w:rPr>
          <w:bCs/>
        </w:rPr>
        <w:t xml:space="preserve">, and then T agrees with and raises the Recipient, as represented in </w:t>
      </w:r>
      <w:r w:rsidR="009D3A42">
        <w:rPr>
          <w:bCs/>
        </w:rPr>
        <w:fldChar w:fldCharType="begin"/>
      </w:r>
      <w:r>
        <w:rPr>
          <w:bCs/>
        </w:rPr>
        <w:instrText xml:space="preserve"> REF _Ref311282568 \h </w:instrText>
      </w:r>
      <w:r w:rsidR="009D3A42">
        <w:rPr>
          <w:bCs/>
        </w:rPr>
      </w:r>
      <w:r w:rsidR="009D3A42">
        <w:rPr>
          <w:bCs/>
        </w:rPr>
        <w:fldChar w:fldCharType="separate"/>
      </w:r>
      <w:r w:rsidR="00F5549A" w:rsidRPr="00477E73">
        <w:t>(</w:t>
      </w:r>
      <w:r w:rsidR="00F5549A">
        <w:rPr>
          <w:noProof/>
        </w:rPr>
        <w:t>48</w:t>
      </w:r>
      <w:r w:rsidR="009D3A42">
        <w:rPr>
          <w:bCs/>
        </w:rPr>
        <w:fldChar w:fldCharType="end"/>
      </w:r>
      <w:r>
        <w:rPr>
          <w:bCs/>
        </w:rPr>
        <w:t xml:space="preserve">). Object marking results from Appl’s </w:t>
      </w:r>
      <w:r w:rsidR="00F42266">
        <w:rPr>
          <w:bCs/>
        </w:rPr>
        <w:t>φ-</w:t>
      </w:r>
      <w:r>
        <w:rPr>
          <w:bCs/>
        </w:rPr>
        <w:t>agreement with the Theme, under Roberts’ (2010) approach to object marking as agreement with a defective Goal</w:t>
      </w:r>
      <w:r w:rsidR="00AB31D6">
        <w:rPr>
          <w:bCs/>
        </w:rPr>
        <w:t xml:space="preserve"> (see Iorio 2014 and Van der Wal 2015</w:t>
      </w:r>
      <w:r w:rsidR="00EB21A3">
        <w:rPr>
          <w:bCs/>
        </w:rPr>
        <w:t>b</w:t>
      </w:r>
      <w:r w:rsidR="00AB31D6">
        <w:rPr>
          <w:bCs/>
        </w:rPr>
        <w:t xml:space="preserve"> for this account applied to object marking in Bantu languages)</w:t>
      </w:r>
      <w:r>
        <w:rPr>
          <w:bCs/>
        </w:rPr>
        <w:t>. If the Theme is a defective Goal, that is, if it has a subset of the features on Appl, then Appl and the Theme effectively form a chain, only the highest copy of which will be spelled out</w:t>
      </w:r>
      <w:r w:rsidR="00F42266">
        <w:rPr>
          <w:bCs/>
        </w:rPr>
        <w:t xml:space="preserve">; copies other than the highest copy in a chain are deleted at PF. </w:t>
      </w:r>
      <w:r>
        <w:rPr>
          <w:bCs/>
        </w:rPr>
        <w:t xml:space="preserve">This spell out of the Theme’s </w:t>
      </w:r>
      <w:r w:rsidR="00AB31D6">
        <w:rPr>
          <w:bCs/>
        </w:rPr>
        <w:t xml:space="preserve">ϕ </w:t>
      </w:r>
      <w:r>
        <w:rPr>
          <w:bCs/>
        </w:rPr>
        <w:t xml:space="preserve">features on Appl </w:t>
      </w:r>
      <w:r w:rsidR="00B951E2">
        <w:rPr>
          <w:bCs/>
        </w:rPr>
        <w:t>is visible as</w:t>
      </w:r>
      <w:r>
        <w:rPr>
          <w:bCs/>
        </w:rPr>
        <w:t xml:space="preserve"> an object marker</w:t>
      </w:r>
      <w:r w:rsidR="00B951E2">
        <w:rPr>
          <w:bCs/>
        </w:rPr>
        <w:t xml:space="preserve"> on the verb</w:t>
      </w:r>
      <w:r>
        <w:rPr>
          <w:bCs/>
        </w:rPr>
        <w:t xml:space="preserve">. This </w:t>
      </w:r>
      <w:r w:rsidR="00550370">
        <w:rPr>
          <w:bCs/>
        </w:rPr>
        <w:t>derives the grammatical object marking of the Theme in a Recipient passive.</w:t>
      </w:r>
    </w:p>
    <w:p w14:paraId="67CF3FC5" w14:textId="77777777" w:rsidR="00963189" w:rsidRDefault="00963189" w:rsidP="00963189"/>
    <w:p w14:paraId="14CE6014" w14:textId="77777777" w:rsidR="00963189" w:rsidRDefault="00963189" w:rsidP="00963189">
      <w:pPr>
        <w:widowControl w:val="0"/>
        <w:tabs>
          <w:tab w:val="left" w:pos="1701"/>
        </w:tabs>
        <w:autoSpaceDE w:val="0"/>
        <w:autoSpaceDN w:val="0"/>
        <w:adjustRightInd w:val="0"/>
      </w:pPr>
      <w:bookmarkStart w:id="44" w:name="_Ref311282568"/>
      <w:r w:rsidRPr="00477E73">
        <w:lastRenderedPageBreak/>
        <w:t>(</w:t>
      </w:r>
      <w:r w:rsidR="009D3A42">
        <w:fldChar w:fldCharType="begin"/>
      </w:r>
      <w:r w:rsidR="00E33CA6">
        <w:instrText xml:space="preserve"> SEQ ( \* ARABIC </w:instrText>
      </w:r>
      <w:r w:rsidR="009D3A42">
        <w:fldChar w:fldCharType="separate"/>
      </w:r>
      <w:r w:rsidR="00F5549A">
        <w:rPr>
          <w:noProof/>
        </w:rPr>
        <w:t>48</w:t>
      </w:r>
      <w:r w:rsidR="009D3A42">
        <w:rPr>
          <w:noProof/>
        </w:rPr>
        <w:fldChar w:fldCharType="end"/>
      </w:r>
      <w:bookmarkEnd w:id="44"/>
      <w:r w:rsidRPr="00477E73">
        <w:t>)</w:t>
      </w:r>
      <w:r>
        <w:t xml:space="preserve"> </w:t>
      </w:r>
      <w:r>
        <w:tab/>
        <w:t>TP</w:t>
      </w:r>
    </w:p>
    <w:p w14:paraId="4C48AE3D" w14:textId="77777777" w:rsidR="00963189" w:rsidRPr="00B86CE9" w:rsidRDefault="00963189" w:rsidP="00963189">
      <w:pPr>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1B51453C" w14:textId="77777777" w:rsidR="00963189" w:rsidRPr="001401F5" w:rsidRDefault="00AE585D" w:rsidP="00963189">
      <w:pPr>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79232" behindDoc="0" locked="0" layoutInCell="1" allowOverlap="1" wp14:anchorId="2E89A7B1" wp14:editId="71F3060B">
                <wp:simplePos x="0" y="0"/>
                <wp:positionH relativeFrom="column">
                  <wp:posOffset>1028700</wp:posOffset>
                </wp:positionH>
                <wp:positionV relativeFrom="paragraph">
                  <wp:posOffset>180975</wp:posOffset>
                </wp:positionV>
                <wp:extent cx="1249045" cy="1282065"/>
                <wp:effectExtent l="50800" t="50800" r="20955" b="13335"/>
                <wp:wrapNone/>
                <wp:docPr id="67"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49045" cy="128206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1F04B9" id="Freeform 28" o:spid="_x0000_s1026" style="position:absolute;margin-left:81pt;margin-top:14.25pt;width:98.35pt;height:100.9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" path="m1208315,1121229v-383722,71664,-767443,143329,-968829,-43543c38100,890814,,,,e" filled="f" strokecolor="black [3213]" strokeweight="1pt">
                <v:stroke endarrow="block" endarrowwidth="narrow" endarrowlength="short"/>
                <v:path arrowok="t" o:connecttype="custom" o:connectlocs="1249045,1201220;247559,1154571;0,0" o:connectangles="0,0,0"/>
              </v:shape>
            </w:pict>
          </mc:Fallback>
        </mc:AlternateContent>
      </w:r>
      <w:r w:rsidR="00963189">
        <w:tab/>
        <w:t>R</w:t>
      </w:r>
      <w:r w:rsidR="00963189">
        <w:tab/>
      </w:r>
      <w:r w:rsidR="00963189" w:rsidRPr="00B86CE9">
        <w:rPr>
          <w:rFonts w:ascii="ArborWin" w:hAnsi="ArborWin"/>
        </w:rPr>
        <w:t>2</w:t>
      </w:r>
    </w:p>
    <w:p w14:paraId="17D9D7EE" w14:textId="77777777" w:rsidR="00963189" w:rsidRDefault="00963189" w:rsidP="00963189">
      <w:pPr>
        <w:widowControl w:val="0"/>
        <w:tabs>
          <w:tab w:val="left" w:pos="1843"/>
          <w:tab w:val="left" w:pos="2552"/>
        </w:tabs>
        <w:autoSpaceDE w:val="0"/>
        <w:autoSpaceDN w:val="0"/>
        <w:adjustRightInd w:val="0"/>
      </w:pPr>
      <w:r>
        <w:tab/>
        <w:t>T</w:t>
      </w:r>
      <w:r>
        <w:tab/>
        <w:t>vP</w:t>
      </w:r>
    </w:p>
    <w:p w14:paraId="1B3D83BB" w14:textId="77777777" w:rsidR="00963189" w:rsidRPr="00B86CE9" w:rsidRDefault="00AE585D" w:rsidP="00963189">
      <w:pPr>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80256" behindDoc="0" locked="0" layoutInCell="1" allowOverlap="1" wp14:anchorId="133BBE8C" wp14:editId="7609BFB9">
                <wp:simplePos x="0" y="0"/>
                <wp:positionH relativeFrom="column">
                  <wp:posOffset>1224280</wp:posOffset>
                </wp:positionH>
                <wp:positionV relativeFrom="paragraph">
                  <wp:posOffset>-1270</wp:posOffset>
                </wp:positionV>
                <wp:extent cx="947420" cy="847725"/>
                <wp:effectExtent l="0" t="0" r="43180" b="92075"/>
                <wp:wrapNone/>
                <wp:docPr id="68" name="Freeform 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47420" cy="847725"/>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B0E25" id="Freeform 68" o:spid="_x0000_s1026" style="position:absolute;margin-left:96.4pt;margin-top:-.1pt;width:74.6pt;height:66.7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" path="m,c6804,352425,13608,704850,163286,881743v149678,176893,734785,179614,734785,179614e" filled="f" strokecolor="black [3213]" strokeweight="1pt">
                <v:stroke dashstyle="3 1" endarrow="block" endarrowwidth="narrow" endarrowlength="short"/>
                <v:path arrowok="t" o:connecttype="custom" o:connectlocs="0,0;172259,704264;947420,847725" o:connectangles="0,0,0"/>
              </v:shape>
            </w:pict>
          </mc:Fallback>
        </mc:AlternateContent>
      </w:r>
      <w:r w:rsidR="00963189">
        <w:rPr>
          <w:rFonts w:ascii="ArborWin" w:hAnsi="ArborWin"/>
        </w:rPr>
        <w:tab/>
      </w:r>
      <w:r w:rsidR="00963189" w:rsidRPr="00B86CE9">
        <w:rPr>
          <w:rFonts w:ascii="ArborWin" w:hAnsi="ArborWin"/>
        </w:rPr>
        <w:t>2</w:t>
      </w:r>
    </w:p>
    <w:p w14:paraId="21F34E3D" w14:textId="77777777" w:rsidR="00963189" w:rsidRDefault="00963189" w:rsidP="00963189">
      <w:pPr>
        <w:widowControl w:val="0"/>
        <w:tabs>
          <w:tab w:val="left" w:pos="1985"/>
          <w:tab w:val="left" w:pos="2835"/>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0E0D4192" w14:textId="77777777" w:rsidR="00963189" w:rsidRDefault="00963189" w:rsidP="00963189">
      <w:pPr>
        <w:widowControl w:val="0"/>
        <w:tabs>
          <w:tab w:val="left" w:pos="2552"/>
          <w:tab w:val="left" w:pos="3402"/>
          <w:tab w:val="left" w:pos="5103"/>
        </w:tabs>
        <w:autoSpaceDE w:val="0"/>
        <w:autoSpaceDN w:val="0"/>
        <w:adjustRightInd w:val="0"/>
      </w:pPr>
      <w:r>
        <w:tab/>
        <w:t>(v)</w:t>
      </w:r>
      <w:r>
        <w:tab/>
        <w:t>ApplP</w:t>
      </w:r>
    </w:p>
    <w:p w14:paraId="2D99357D" w14:textId="77777777" w:rsidR="00963189" w:rsidRPr="00B86CE9" w:rsidRDefault="00963189" w:rsidP="00963189">
      <w:pPr>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69A5BFC5" w14:textId="77777777" w:rsidR="00963189" w:rsidRDefault="00963189" w:rsidP="00963189">
      <w:pPr>
        <w:widowControl w:val="0"/>
        <w:tabs>
          <w:tab w:val="left" w:pos="3544"/>
          <w:tab w:val="left" w:pos="4111"/>
          <w:tab w:val="left" w:pos="5103"/>
        </w:tabs>
        <w:autoSpaceDE w:val="0"/>
        <w:autoSpaceDN w:val="0"/>
        <w:adjustRightInd w:val="0"/>
      </w:pPr>
      <w:r>
        <w:tab/>
      </w:r>
      <w:r w:rsidRPr="00F952E2">
        <w:rPr>
          <w:strike/>
        </w:rPr>
        <w:t>R</w:t>
      </w:r>
      <w:r>
        <w:tab/>
      </w:r>
      <w:r w:rsidRPr="00B86CE9">
        <w:rPr>
          <w:rFonts w:ascii="ArborWin" w:hAnsi="ArborWin"/>
        </w:rPr>
        <w:t>2</w:t>
      </w:r>
    </w:p>
    <w:p w14:paraId="16BACDB9" w14:textId="77777777" w:rsidR="00963189" w:rsidRDefault="00963189" w:rsidP="00963189">
      <w:pPr>
        <w:widowControl w:val="0"/>
        <w:tabs>
          <w:tab w:val="left" w:pos="3828"/>
          <w:tab w:val="left" w:pos="4678"/>
        </w:tabs>
        <w:autoSpaceDE w:val="0"/>
        <w:autoSpaceDN w:val="0"/>
        <w:adjustRightInd w:val="0"/>
      </w:pPr>
      <w:r>
        <w:tab/>
        <w:t>Appl</w:t>
      </w:r>
      <w:r>
        <w:tab/>
        <w:t>VP</w:t>
      </w:r>
    </w:p>
    <w:p w14:paraId="1772EDED" w14:textId="77777777" w:rsidR="00963189" w:rsidRDefault="00AE585D" w:rsidP="00963189">
      <w:pPr>
        <w:widowControl w:val="0"/>
        <w:tabs>
          <w:tab w:val="left" w:pos="4536"/>
        </w:tabs>
        <w:autoSpaceDE w:val="0"/>
        <w:autoSpaceDN w:val="0"/>
        <w:adjustRightInd w:val="0"/>
      </w:pPr>
      <w:r>
        <w:rPr>
          <w:rFonts w:ascii="ArborWin" w:hAnsi="ArborWin"/>
          <w:noProof/>
          <w:lang w:eastAsia="en-GB"/>
        </w:rPr>
        <mc:AlternateContent>
          <mc:Choice Requires="wps">
            <w:drawing>
              <wp:anchor distT="0" distB="0" distL="114300" distR="114300" simplePos="0" relativeHeight="251678208" behindDoc="0" locked="0" layoutInCell="1" allowOverlap="1" wp14:anchorId="6F0D0541" wp14:editId="618F81ED">
                <wp:simplePos x="0" y="0"/>
                <wp:positionH relativeFrom="column">
                  <wp:posOffset>2514600</wp:posOffset>
                </wp:positionH>
                <wp:positionV relativeFrom="paragraph">
                  <wp:posOffset>20320</wp:posOffset>
                </wp:positionV>
                <wp:extent cx="734695" cy="457200"/>
                <wp:effectExtent l="0" t="0" r="103505" b="25400"/>
                <wp:wrapNone/>
                <wp:docPr id="69" name="Freeform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4695" cy="457200"/>
                        </a:xfrm>
                        <a:custGeom>
                          <a:avLst/>
                          <a:gdLst>
                            <a:gd name="connsiteX0" fmla="*/ 0 w 729343"/>
                            <a:gd name="connsiteY0" fmla="*/ 0 h 431007"/>
                            <a:gd name="connsiteX1" fmla="*/ 206829 w 729343"/>
                            <a:gd name="connsiteY1" fmla="*/ 413658 h 431007"/>
                            <a:gd name="connsiteX2" fmla="*/ 729343 w 729343"/>
                            <a:gd name="connsiteY2" fmla="*/ 359229 h 431007"/>
                          </a:gdLst>
                          <a:ahLst/>
                          <a:cxnLst>
                            <a:cxn ang="0">
                              <a:pos x="connsiteX0" y="connsiteY0"/>
                            </a:cxn>
                            <a:cxn ang="0">
                              <a:pos x="connsiteX1" y="connsiteY1"/>
                            </a:cxn>
                            <a:cxn ang="0">
                              <a:pos x="connsiteX2" y="connsiteY2"/>
                            </a:cxn>
                          </a:cxnLst>
                          <a:rect l="l" t="t" r="r" b="b"/>
                          <a:pathLst>
                            <a:path w="729343" h="431007">
                              <a:moveTo>
                                <a:pt x="0" y="0"/>
                              </a:moveTo>
                              <a:cubicBezTo>
                                <a:pt x="42636" y="176893"/>
                                <a:pt x="85272" y="353787"/>
                                <a:pt x="206829" y="413658"/>
                              </a:cubicBezTo>
                              <a:cubicBezTo>
                                <a:pt x="328386" y="473529"/>
                                <a:pt x="729343" y="359229"/>
                                <a:pt x="729343" y="359229"/>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C71E47" id="Freeform 69" o:spid="_x0000_s1026" style="position:absolute;margin-left:198pt;margin-top:1.6pt;width:57.85pt;height:36pt;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729343,4310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" path="m,c42636,176893,85272,353787,206829,413658v121557,59871,522514,-54429,522514,-54429e" filled="f" strokecolor="black [3213]" strokeweight="1pt">
                <v:stroke dashstyle="3 1" endarrow="block" endarrowwidth="narrow" endarrowlength="short"/>
                <v:path arrowok="t" o:connecttype="custom" o:connectlocs="0,0;208347,438797;734695,381060" o:connectangles="0,0,0"/>
              </v:shape>
            </w:pict>
          </mc:Fallback>
        </mc:AlternateContent>
      </w:r>
      <w:r w:rsidR="00963189">
        <w:rPr>
          <w:rFonts w:ascii="ArborWin" w:hAnsi="ArborWin"/>
        </w:rPr>
        <w:tab/>
      </w:r>
      <w:r w:rsidR="00963189" w:rsidRPr="00B86CE9">
        <w:rPr>
          <w:rFonts w:ascii="ArborWin" w:hAnsi="ArborWin"/>
        </w:rPr>
        <w:t>2</w:t>
      </w:r>
    </w:p>
    <w:p w14:paraId="2F1E6E06" w14:textId="77777777" w:rsidR="00963189" w:rsidRPr="00B86CE9" w:rsidRDefault="00963189" w:rsidP="00963189">
      <w:pPr>
        <w:widowControl w:val="0"/>
        <w:tabs>
          <w:tab w:val="left" w:pos="4395"/>
          <w:tab w:val="left" w:pos="5103"/>
        </w:tabs>
        <w:autoSpaceDE w:val="0"/>
        <w:autoSpaceDN w:val="0"/>
        <w:adjustRightInd w:val="0"/>
        <w:rPr>
          <w:rFonts w:ascii="ArborWin" w:hAnsi="ArborWin"/>
        </w:rPr>
      </w:pPr>
      <w:r>
        <w:tab/>
        <w:t>V</w:t>
      </w:r>
      <w:r>
        <w:tab/>
      </w:r>
      <w:r w:rsidR="00F952E2">
        <w:t>Th</w:t>
      </w:r>
    </w:p>
    <w:p w14:paraId="3D6F9640" w14:textId="77777777" w:rsidR="00963189" w:rsidRDefault="00963189" w:rsidP="00963189"/>
    <w:p w14:paraId="4E07C628" w14:textId="1B8DD0EF" w:rsidR="00F952E2" w:rsidRDefault="00F952E2" w:rsidP="00963189">
      <w:r>
        <w:t xml:space="preserve">In a Theme passive, Appl agrees for Case and </w:t>
      </w:r>
      <w:r w:rsidR="00B951E2">
        <w:t xml:space="preserve">ϕ </w:t>
      </w:r>
      <w:r>
        <w:t>features with the Recipient</w:t>
      </w:r>
      <w:r w:rsidR="00550370">
        <w:t xml:space="preserve"> in its specifier</w:t>
      </w:r>
      <w:r>
        <w:t>, the</w:t>
      </w:r>
      <w:r w:rsidR="00550370">
        <w:t xml:space="preserve"> </w:t>
      </w:r>
      <w:r>
        <w:t>Theme</w:t>
      </w:r>
      <w:r w:rsidR="00F42266">
        <w:t xml:space="preserve"> with its [uCase] feature </w:t>
      </w:r>
      <w:r>
        <w:t xml:space="preserve">moves to the </w:t>
      </w:r>
      <w:r w:rsidR="00F42266">
        <w:t xml:space="preserve">outer spec of </w:t>
      </w:r>
      <w:r>
        <w:t>ApplP</w:t>
      </w:r>
      <w:r w:rsidR="00550370">
        <w:t>,</w:t>
      </w:r>
      <w:r>
        <w:t xml:space="preserve"> where it is probed</w:t>
      </w:r>
      <w:r w:rsidR="00FE2570">
        <w:t xml:space="preserve"> by T</w:t>
      </w:r>
      <w:r>
        <w:t xml:space="preserve"> and </w:t>
      </w:r>
      <w:r w:rsidR="00FE2570">
        <w:t>raises to spec</w:t>
      </w:r>
      <w:r>
        <w:t>T</w:t>
      </w:r>
      <w:r w:rsidR="00550370">
        <w:t xml:space="preserve">, as in </w:t>
      </w:r>
      <w:r w:rsidR="009D3A42">
        <w:fldChar w:fldCharType="begin"/>
      </w:r>
      <w:r w:rsidR="00550370">
        <w:instrText xml:space="preserve"> REF _Ref311282820 \h </w:instrText>
      </w:r>
      <w:r w:rsidR="009D3A42">
        <w:fldChar w:fldCharType="separate"/>
      </w:r>
      <w:r w:rsidR="00F5549A" w:rsidRPr="00477E73">
        <w:t>(</w:t>
      </w:r>
      <w:r w:rsidR="00F5549A">
        <w:rPr>
          <w:noProof/>
        </w:rPr>
        <w:t>49</w:t>
      </w:r>
      <w:r w:rsidR="009D3A42">
        <w:fldChar w:fldCharType="end"/>
      </w:r>
      <w:r w:rsidR="00550370">
        <w:t>)</w:t>
      </w:r>
      <w:r>
        <w:t xml:space="preserve">. Under the defective Goal approach to </w:t>
      </w:r>
      <w:r w:rsidR="00550370">
        <w:t xml:space="preserve">object marking, the highest copy in the chain </w:t>
      </w:r>
      <w:r w:rsidR="00FE2570">
        <w:t xml:space="preserve">formed by the </w:t>
      </w:r>
      <w:r w:rsidR="00A23407">
        <w:t xml:space="preserve">Recipient and the Appl probe </w:t>
      </w:r>
      <w:r w:rsidR="00550370">
        <w:t>will be the Recipient</w:t>
      </w:r>
      <w:r w:rsidR="00B951E2">
        <w:t xml:space="preserve"> phrase itself</w:t>
      </w:r>
      <w:r w:rsidR="00550370">
        <w:t xml:space="preserve"> and not the Appl</w:t>
      </w:r>
      <w:r w:rsidR="00031A79">
        <w:t xml:space="preserve"> probe</w:t>
      </w:r>
      <w:r w:rsidR="00550370">
        <w:t>, which means that the object marker cannot be spelled out, deriving the ungrammaticality of object-marking the Recipient in a Theme passive.</w:t>
      </w:r>
    </w:p>
    <w:p w14:paraId="1B49DBCD" w14:textId="77777777" w:rsidR="00963189" w:rsidRDefault="00963189" w:rsidP="00963189"/>
    <w:p w14:paraId="7B821731" w14:textId="77777777" w:rsidR="00963189" w:rsidRDefault="00963189" w:rsidP="00A23407">
      <w:pPr>
        <w:keepNext/>
        <w:widowControl w:val="0"/>
        <w:tabs>
          <w:tab w:val="left" w:pos="1701"/>
        </w:tabs>
        <w:autoSpaceDE w:val="0"/>
        <w:autoSpaceDN w:val="0"/>
        <w:adjustRightInd w:val="0"/>
      </w:pPr>
      <w:bookmarkStart w:id="45" w:name="_Ref311282820"/>
      <w:r w:rsidRPr="00477E73">
        <w:t>(</w:t>
      </w:r>
      <w:r w:rsidR="009D3A42">
        <w:fldChar w:fldCharType="begin"/>
      </w:r>
      <w:r w:rsidR="00E33CA6">
        <w:instrText xml:space="preserve"> SEQ ( \* ARABIC </w:instrText>
      </w:r>
      <w:r w:rsidR="009D3A42">
        <w:fldChar w:fldCharType="separate"/>
      </w:r>
      <w:r w:rsidR="00F5549A">
        <w:rPr>
          <w:noProof/>
        </w:rPr>
        <w:t>49</w:t>
      </w:r>
      <w:r w:rsidR="009D3A42">
        <w:rPr>
          <w:noProof/>
        </w:rPr>
        <w:fldChar w:fldCharType="end"/>
      </w:r>
      <w:bookmarkEnd w:id="45"/>
      <w:r w:rsidRPr="00477E73">
        <w:t>)</w:t>
      </w:r>
      <w:r w:rsidR="00550370">
        <w:t xml:space="preserve"> *</w:t>
      </w:r>
      <w:r>
        <w:tab/>
        <w:t>TP</w:t>
      </w:r>
    </w:p>
    <w:p w14:paraId="48C0BD31" w14:textId="77777777" w:rsidR="00963189" w:rsidRPr="00B86CE9" w:rsidRDefault="00963189" w:rsidP="00A23407">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2526ED86" w14:textId="77777777" w:rsidR="00963189" w:rsidRPr="001401F5" w:rsidRDefault="00AE585D" w:rsidP="00A23407">
      <w:pPr>
        <w:keepNext/>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82304" behindDoc="0" locked="0" layoutInCell="1" allowOverlap="1" wp14:anchorId="59784FEA" wp14:editId="779EB6A5">
                <wp:simplePos x="0" y="0"/>
                <wp:positionH relativeFrom="column">
                  <wp:posOffset>1028700</wp:posOffset>
                </wp:positionH>
                <wp:positionV relativeFrom="paragraph">
                  <wp:posOffset>180975</wp:posOffset>
                </wp:positionV>
                <wp:extent cx="914400" cy="1282700"/>
                <wp:effectExtent l="50800" t="50800" r="25400" b="38100"/>
                <wp:wrapNone/>
                <wp:docPr id="70" name="Freeform 7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4400" cy="128270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46E9D4" id="Freeform 70" o:spid="_x0000_s1026" style="position:absolute;margin-left:81pt;margin-top:14.25pt;width:1in;height:101pt;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" path="m1208315,1121229v-383722,71664,-767443,143329,-968829,-43543c38100,890814,,,,e" filled="f" strokecolor="black [3213]" strokeweight="1pt">
                <v:stroke endarrow="block" endarrowwidth="narrow" endarrowlength="short"/>
                <v:path arrowok="t" o:connecttype="custom" o:connectlocs="914400,1201815;181233,1155143;0,0" o:connectangles="0,0,0"/>
              </v:shape>
            </w:pict>
          </mc:Fallback>
        </mc:AlternateContent>
      </w:r>
      <w:r w:rsidR="00963189">
        <w:tab/>
        <w:t>TH</w:t>
      </w:r>
      <w:r w:rsidR="00963189">
        <w:tab/>
      </w:r>
      <w:r w:rsidR="00963189" w:rsidRPr="00B86CE9">
        <w:rPr>
          <w:rFonts w:ascii="ArborWin" w:hAnsi="ArborWin"/>
        </w:rPr>
        <w:t>2</w:t>
      </w:r>
    </w:p>
    <w:p w14:paraId="6172F6A8" w14:textId="77777777" w:rsidR="00963189" w:rsidRDefault="00963189" w:rsidP="00A23407">
      <w:pPr>
        <w:keepNext/>
        <w:widowControl w:val="0"/>
        <w:tabs>
          <w:tab w:val="left" w:pos="1843"/>
          <w:tab w:val="left" w:pos="2552"/>
        </w:tabs>
        <w:autoSpaceDE w:val="0"/>
        <w:autoSpaceDN w:val="0"/>
        <w:adjustRightInd w:val="0"/>
      </w:pPr>
      <w:r>
        <w:tab/>
        <w:t>T</w:t>
      </w:r>
      <w:r>
        <w:tab/>
        <w:t>vP</w:t>
      </w:r>
    </w:p>
    <w:p w14:paraId="126D8817" w14:textId="77777777" w:rsidR="00963189" w:rsidRPr="00B86CE9" w:rsidRDefault="00AE585D" w:rsidP="00A23407">
      <w:pPr>
        <w:keepNext/>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83328" behindDoc="0" locked="0" layoutInCell="1" allowOverlap="1" wp14:anchorId="1ED1D4B3" wp14:editId="72D99B22">
                <wp:simplePos x="0" y="0"/>
                <wp:positionH relativeFrom="column">
                  <wp:posOffset>1224280</wp:posOffset>
                </wp:positionH>
                <wp:positionV relativeFrom="paragraph">
                  <wp:posOffset>-1270</wp:posOffset>
                </wp:positionV>
                <wp:extent cx="629285" cy="848360"/>
                <wp:effectExtent l="0" t="0" r="56515" b="91440"/>
                <wp:wrapNone/>
                <wp:docPr id="71" name="Freeform 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9285" cy="848360"/>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679B46" id="Freeform 71" o:spid="_x0000_s1026" style="position:absolute;margin-left:96.4pt;margin-top:-.1pt;width:49.55pt;height:66.8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" path="m,c6804,352425,13608,704850,163286,881743v149678,176893,734785,179614,734785,179614e" filled="f" strokecolor="black [3213]" strokeweight="1pt">
                <v:stroke dashstyle="3 1" endarrow="block" endarrowwidth="narrow" endarrowlength="short"/>
                <v:path arrowok="t" o:connecttype="custom" o:connectlocs="0,0;114416,704792;629285,848360" o:connectangles="0,0,0"/>
              </v:shape>
            </w:pict>
          </mc:Fallback>
        </mc:AlternateContent>
      </w:r>
      <w:r w:rsidR="00963189">
        <w:rPr>
          <w:rFonts w:ascii="ArborWin" w:hAnsi="ArborWin"/>
        </w:rPr>
        <w:tab/>
      </w:r>
      <w:r w:rsidR="00963189" w:rsidRPr="00B86CE9">
        <w:rPr>
          <w:rFonts w:ascii="ArborWin" w:hAnsi="ArborWin"/>
        </w:rPr>
        <w:t>2</w:t>
      </w:r>
    </w:p>
    <w:p w14:paraId="0F0A93E7" w14:textId="77777777" w:rsidR="00963189" w:rsidRDefault="00963189" w:rsidP="00A23407">
      <w:pPr>
        <w:keepNext/>
        <w:widowControl w:val="0"/>
        <w:tabs>
          <w:tab w:val="left" w:pos="1985"/>
          <w:tab w:val="left" w:pos="2694"/>
        </w:tabs>
        <w:autoSpaceDE w:val="0"/>
        <w:autoSpaceDN w:val="0"/>
        <w:adjustRightInd w:val="0"/>
      </w:pPr>
      <w:r>
        <w:tab/>
      </w:r>
      <w:r w:rsidRPr="00B86CE9">
        <w:rPr>
          <w:rFonts w:ascii="ArborWin" w:hAnsi="ArborWin"/>
        </w:rPr>
        <w:t xml:space="preserve"> </w:t>
      </w:r>
      <w:r>
        <w:rPr>
          <w:rFonts w:ascii="ArborWin" w:hAnsi="ArborWin"/>
        </w:rPr>
        <w:tab/>
      </w:r>
      <w:r w:rsidRPr="00B86CE9">
        <w:rPr>
          <w:rFonts w:ascii="ArborWin" w:hAnsi="ArborWin"/>
        </w:rPr>
        <w:t>2</w:t>
      </w:r>
    </w:p>
    <w:p w14:paraId="23D8CB94" w14:textId="77777777" w:rsidR="00963189" w:rsidRDefault="00963189" w:rsidP="00A23407">
      <w:pPr>
        <w:keepNext/>
        <w:widowControl w:val="0"/>
        <w:tabs>
          <w:tab w:val="left" w:pos="2552"/>
          <w:tab w:val="left" w:pos="3119"/>
          <w:tab w:val="left" w:pos="5103"/>
        </w:tabs>
        <w:autoSpaceDE w:val="0"/>
        <w:autoSpaceDN w:val="0"/>
        <w:adjustRightInd w:val="0"/>
      </w:pPr>
      <w:r>
        <w:tab/>
        <w:t>(v)</w:t>
      </w:r>
      <w:r>
        <w:tab/>
        <w:t>ApplP</w:t>
      </w:r>
    </w:p>
    <w:p w14:paraId="4F06AB41" w14:textId="77777777" w:rsidR="00963189" w:rsidRDefault="00963189" w:rsidP="00A23407">
      <w:pPr>
        <w:keepNext/>
        <w:widowControl w:val="0"/>
        <w:tabs>
          <w:tab w:val="left" w:pos="3261"/>
          <w:tab w:val="left" w:pos="5103"/>
        </w:tabs>
        <w:autoSpaceDE w:val="0"/>
        <w:autoSpaceDN w:val="0"/>
        <w:adjustRightInd w:val="0"/>
      </w:pPr>
      <w:r>
        <w:tab/>
      </w:r>
      <w:r w:rsidRPr="00B86CE9">
        <w:rPr>
          <w:rFonts w:ascii="ArborWin" w:hAnsi="ArborWin"/>
        </w:rPr>
        <w:t>2</w:t>
      </w:r>
    </w:p>
    <w:p w14:paraId="4DE4C92F" w14:textId="77777777" w:rsidR="00963189" w:rsidRDefault="00963189" w:rsidP="00A23407">
      <w:pPr>
        <w:keepNext/>
        <w:widowControl w:val="0"/>
        <w:tabs>
          <w:tab w:val="left" w:pos="2977"/>
          <w:tab w:val="left" w:pos="3828"/>
        </w:tabs>
        <w:autoSpaceDE w:val="0"/>
        <w:autoSpaceDN w:val="0"/>
        <w:adjustRightInd w:val="0"/>
      </w:pPr>
      <w:r>
        <w:tab/>
      </w:r>
      <w:r w:rsidRPr="00F952E2">
        <w:rPr>
          <w:strike/>
        </w:rPr>
        <w:t>TH</w:t>
      </w:r>
      <w:r>
        <w:tab/>
        <w:t>ApplP</w:t>
      </w:r>
    </w:p>
    <w:p w14:paraId="5D06F17B" w14:textId="77777777" w:rsidR="00963189" w:rsidRPr="00B86CE9" w:rsidRDefault="00AE585D" w:rsidP="00A23407">
      <w:pPr>
        <w:keepNext/>
        <w:widowControl w:val="0"/>
        <w:tabs>
          <w:tab w:val="left" w:pos="3686"/>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81280" behindDoc="0" locked="0" layoutInCell="1" allowOverlap="1" wp14:anchorId="21216BD4" wp14:editId="1A325CE4">
                <wp:simplePos x="0" y="0"/>
                <wp:positionH relativeFrom="column">
                  <wp:posOffset>1943100</wp:posOffset>
                </wp:positionH>
                <wp:positionV relativeFrom="paragraph">
                  <wp:posOffset>11430</wp:posOffset>
                </wp:positionV>
                <wp:extent cx="1371600" cy="1048385"/>
                <wp:effectExtent l="50800" t="50800" r="0" b="18415"/>
                <wp:wrapNone/>
                <wp:docPr id="72"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104838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8F1006" id="Freeform 28" o:spid="_x0000_s1026" style="position:absolute;margin-left:153pt;margin-top:.9pt;width:108pt;height:82.55pt;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" path="m1208315,1121229v-383722,71664,-767443,143329,-968829,-43543c38100,890814,,,,e" filled="f" strokecolor="black [3213]" strokeweight="1pt">
                <v:stroke endarrow="block" endarrowwidth="narrow" endarrowlength="short"/>
                <v:path arrowok="t" o:connecttype="custom" o:connectlocs="1371600,982276;271849,944129;0,0" o:connectangles="0,0,0"/>
              </v:shape>
            </w:pict>
          </mc:Fallback>
        </mc:AlternateContent>
      </w:r>
      <w:r w:rsidR="00963189">
        <w:rPr>
          <w:rFonts w:ascii="ArborWin" w:hAnsi="ArborWin"/>
        </w:rPr>
        <w:tab/>
      </w:r>
      <w:r w:rsidR="00963189" w:rsidRPr="00B86CE9">
        <w:rPr>
          <w:rFonts w:ascii="ArborWin" w:hAnsi="ArborWin"/>
        </w:rPr>
        <w:t>2</w:t>
      </w:r>
    </w:p>
    <w:p w14:paraId="6E6ADA9D" w14:textId="77777777" w:rsidR="00963189" w:rsidRDefault="00AE585D" w:rsidP="00A23407">
      <w:pPr>
        <w:keepNext/>
        <w:widowControl w:val="0"/>
        <w:tabs>
          <w:tab w:val="left" w:pos="3544"/>
          <w:tab w:val="left" w:pos="4111"/>
          <w:tab w:val="left" w:pos="5103"/>
        </w:tabs>
        <w:autoSpaceDE w:val="0"/>
        <w:autoSpaceDN w:val="0"/>
        <w:adjustRightInd w:val="0"/>
      </w:pPr>
      <w:r>
        <w:rPr>
          <w:noProof/>
          <w:lang w:eastAsia="en-GB"/>
        </w:rPr>
        <mc:AlternateContent>
          <mc:Choice Requires="wps">
            <w:drawing>
              <wp:anchor distT="0" distB="0" distL="114300" distR="114300" simplePos="0" relativeHeight="251684352" behindDoc="0" locked="0" layoutInCell="1" allowOverlap="1" wp14:anchorId="19224523" wp14:editId="52C30CEE">
                <wp:simplePos x="0" y="0"/>
                <wp:positionH relativeFrom="column">
                  <wp:posOffset>2244725</wp:posOffset>
                </wp:positionH>
                <wp:positionV relativeFrom="paragraph">
                  <wp:posOffset>201930</wp:posOffset>
                </wp:positionV>
                <wp:extent cx="210185" cy="280035"/>
                <wp:effectExtent l="50800" t="50800" r="18415" b="24765"/>
                <wp:wrapNone/>
                <wp:docPr id="85" name="Freeform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E84CA8F" id="Freeform 85" o:spid="_x0000_s1026" style="position:absolute;margin-left:176.75pt;margin-top:15.9pt;width:16.55pt;height:22.0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rsidR="00963189">
        <w:tab/>
        <w:t>R</w:t>
      </w:r>
      <w:r w:rsidR="00963189">
        <w:tab/>
      </w:r>
      <w:r w:rsidR="00963189" w:rsidRPr="00B86CE9">
        <w:rPr>
          <w:rFonts w:ascii="ArborWin" w:hAnsi="ArborWin"/>
        </w:rPr>
        <w:t>2</w:t>
      </w:r>
    </w:p>
    <w:p w14:paraId="1451BE8F" w14:textId="77777777" w:rsidR="00963189" w:rsidRDefault="00963189" w:rsidP="00A23407">
      <w:pPr>
        <w:keepNext/>
        <w:widowControl w:val="0"/>
        <w:tabs>
          <w:tab w:val="left" w:pos="3828"/>
          <w:tab w:val="left" w:pos="4678"/>
        </w:tabs>
        <w:autoSpaceDE w:val="0"/>
        <w:autoSpaceDN w:val="0"/>
        <w:adjustRightInd w:val="0"/>
      </w:pPr>
      <w:r>
        <w:tab/>
        <w:t>Appl</w:t>
      </w:r>
      <w:r>
        <w:tab/>
        <w:t>VP</w:t>
      </w:r>
    </w:p>
    <w:p w14:paraId="1F0841CD" w14:textId="77777777" w:rsidR="00963189" w:rsidRDefault="00963189" w:rsidP="00A23407">
      <w:pPr>
        <w:keepNext/>
        <w:widowControl w:val="0"/>
        <w:tabs>
          <w:tab w:val="left" w:pos="4536"/>
        </w:tabs>
        <w:autoSpaceDE w:val="0"/>
        <w:autoSpaceDN w:val="0"/>
        <w:adjustRightInd w:val="0"/>
      </w:pPr>
      <w:r>
        <w:rPr>
          <w:rFonts w:ascii="ArborWin" w:hAnsi="ArborWin"/>
        </w:rPr>
        <w:tab/>
      </w:r>
      <w:r w:rsidRPr="00B86CE9">
        <w:rPr>
          <w:rFonts w:ascii="ArborWin" w:hAnsi="ArborWin"/>
        </w:rPr>
        <w:t>2</w:t>
      </w:r>
    </w:p>
    <w:p w14:paraId="1AD124C0" w14:textId="77777777" w:rsidR="00963189" w:rsidRPr="00B86CE9" w:rsidRDefault="00963189" w:rsidP="00A23407">
      <w:pPr>
        <w:keepNext/>
        <w:widowControl w:val="0"/>
        <w:tabs>
          <w:tab w:val="left" w:pos="4395"/>
          <w:tab w:val="left" w:pos="5103"/>
        </w:tabs>
        <w:autoSpaceDE w:val="0"/>
        <w:autoSpaceDN w:val="0"/>
        <w:adjustRightInd w:val="0"/>
        <w:rPr>
          <w:rFonts w:ascii="ArborWin" w:hAnsi="ArborWin"/>
        </w:rPr>
      </w:pPr>
      <w:r>
        <w:tab/>
        <w:t>V</w:t>
      </w:r>
      <w:r>
        <w:tab/>
      </w:r>
      <w:r w:rsidRPr="00DE51B1">
        <w:rPr>
          <w:strike/>
        </w:rPr>
        <w:t>TH</w:t>
      </w:r>
    </w:p>
    <w:p w14:paraId="647B93F8" w14:textId="77777777" w:rsidR="00963189" w:rsidRDefault="00963189" w:rsidP="0020007F">
      <w:pPr>
        <w:autoSpaceDE w:val="0"/>
        <w:autoSpaceDN w:val="0"/>
        <w:adjustRightInd w:val="0"/>
        <w:rPr>
          <w:bCs/>
        </w:rPr>
      </w:pPr>
    </w:p>
    <w:p w14:paraId="73E8701A" w14:textId="77777777" w:rsidR="00B803DB" w:rsidRDefault="00B803DB" w:rsidP="0020007F">
      <w:pPr>
        <w:autoSpaceDE w:val="0"/>
        <w:autoSpaceDN w:val="0"/>
        <w:adjustRightInd w:val="0"/>
        <w:rPr>
          <w:bCs/>
        </w:rPr>
      </w:pPr>
    </w:p>
    <w:p w14:paraId="37217B93" w14:textId="38BD4BA1" w:rsidR="00031A79" w:rsidRDefault="00AB31D6" w:rsidP="00E06553">
      <w:pPr>
        <w:autoSpaceDE w:val="0"/>
        <w:autoSpaceDN w:val="0"/>
        <w:adjustRightInd w:val="0"/>
        <w:rPr>
          <w:bCs/>
        </w:rPr>
      </w:pPr>
      <w:r>
        <w:rPr>
          <w:bCs/>
        </w:rPr>
        <w:t xml:space="preserve">Positing </w:t>
      </w:r>
      <w:r w:rsidR="00443572">
        <w:rPr>
          <w:bCs/>
        </w:rPr>
        <w:t>u</w:t>
      </w:r>
      <w:r>
        <w:rPr>
          <w:bCs/>
        </w:rPr>
        <w:t>ϕ features and phasehood on the Appl head in passive clauses</w:t>
      </w:r>
      <w:r w:rsidR="00031A79">
        <w:rPr>
          <w:bCs/>
        </w:rPr>
        <w:t xml:space="preserve"> thus accounts for the asymmetries in passives, both with respect to </w:t>
      </w:r>
      <w:r w:rsidR="00A23407">
        <w:rPr>
          <w:bCs/>
        </w:rPr>
        <w:t xml:space="preserve">movement </w:t>
      </w:r>
      <w:r w:rsidR="00031A79">
        <w:rPr>
          <w:bCs/>
        </w:rPr>
        <w:t xml:space="preserve">and object marking. </w:t>
      </w:r>
    </w:p>
    <w:p w14:paraId="1A8E800F" w14:textId="77777777" w:rsidR="00AB31D6" w:rsidRDefault="00AB31D6" w:rsidP="0020007F">
      <w:pPr>
        <w:autoSpaceDE w:val="0"/>
        <w:autoSpaceDN w:val="0"/>
        <w:adjustRightInd w:val="0"/>
        <w:rPr>
          <w:bCs/>
        </w:rPr>
      </w:pPr>
    </w:p>
    <w:p w14:paraId="67D38821" w14:textId="59405826" w:rsidR="00F76B4D" w:rsidRDefault="00CB69D3" w:rsidP="00264D34">
      <w:pPr>
        <w:pStyle w:val="Heading1"/>
      </w:pPr>
      <w:r>
        <w:t>Further factors influencing</w:t>
      </w:r>
      <w:r w:rsidR="00A846CA">
        <w:t xml:space="preserve"> </w:t>
      </w:r>
      <w:r w:rsidR="00B803DB">
        <w:t xml:space="preserve">the </w:t>
      </w:r>
      <w:r w:rsidR="00345FB8">
        <w:t>DO</w:t>
      </w:r>
      <w:r w:rsidR="00AF4F7B">
        <w:t>M</w:t>
      </w:r>
      <w:r w:rsidR="00A846CA">
        <w:t>A</w:t>
      </w:r>
    </w:p>
    <w:p w14:paraId="391A3B2C" w14:textId="77777777" w:rsidR="00F76B4D" w:rsidRDefault="00F76B4D" w:rsidP="00F76B4D">
      <w:pPr>
        <w:autoSpaceDE w:val="0"/>
        <w:autoSpaceDN w:val="0"/>
        <w:adjustRightInd w:val="0"/>
        <w:rPr>
          <w:b/>
          <w:bCs/>
        </w:rPr>
      </w:pPr>
    </w:p>
    <w:p w14:paraId="23CCA8F3" w14:textId="77777777" w:rsidR="00A62EFF" w:rsidRDefault="00A62EFF" w:rsidP="007951B8">
      <w:pPr>
        <w:pStyle w:val="Heading2"/>
      </w:pPr>
      <w:r>
        <w:t>A note on English</w:t>
      </w:r>
    </w:p>
    <w:p w14:paraId="7D7A2D2B" w14:textId="4B88B666" w:rsidR="00A62EFF" w:rsidRPr="00525AB0" w:rsidRDefault="00A62EFF" w:rsidP="00A62EFF">
      <w:r w:rsidRPr="00525AB0">
        <w:t xml:space="preserve">Although the theory articulated here has a formal account of A-movement symmetry and asymmetry, and can explain </w:t>
      </w:r>
      <w:r w:rsidR="005C0E28">
        <w:t xml:space="preserve">the </w:t>
      </w:r>
      <w:r w:rsidR="0032768D">
        <w:t>DOMA</w:t>
      </w:r>
      <w:r w:rsidRPr="00525AB0">
        <w:t xml:space="preserve">, it does not, in fact, offer any obvious formal account of the A-bar movement asymmetry </w:t>
      </w:r>
      <w:r w:rsidR="005C0E28">
        <w:t>observed</w:t>
      </w:r>
      <w:r w:rsidR="005C0E28" w:rsidRPr="00525AB0">
        <w:t xml:space="preserve"> </w:t>
      </w:r>
      <w:r w:rsidRPr="00525AB0">
        <w:t xml:space="preserve">in </w:t>
      </w:r>
      <w:r w:rsidR="005C0E28">
        <w:t xml:space="preserve">standard </w:t>
      </w:r>
      <w:r w:rsidRPr="00525AB0">
        <w:t>English, exemplified in (4), repeated here.</w:t>
      </w:r>
    </w:p>
    <w:p w14:paraId="5323C1FB" w14:textId="77777777" w:rsidR="00A62EFF" w:rsidRPr="00525AB0" w:rsidRDefault="00A62EFF" w:rsidP="00A62EFF"/>
    <w:p w14:paraId="1DD5A1A9" w14:textId="77777777" w:rsidR="00A62EFF" w:rsidRPr="00525AB0" w:rsidRDefault="00A62EFF" w:rsidP="00A62EFF">
      <w:pPr>
        <w:tabs>
          <w:tab w:val="left" w:pos="567"/>
          <w:tab w:val="left" w:pos="1134"/>
        </w:tabs>
      </w:pPr>
      <w:bookmarkStart w:id="46" w:name="_Ref323369864"/>
      <w:r w:rsidRPr="00477E73">
        <w:lastRenderedPageBreak/>
        <w:t>(</w:t>
      </w:r>
      <w:r w:rsidR="0026357A">
        <w:fldChar w:fldCharType="begin"/>
      </w:r>
      <w:r w:rsidR="0026357A">
        <w:instrText xml:space="preserve"> SEQ ( \* ARABIC </w:instrText>
      </w:r>
      <w:r w:rsidR="0026357A">
        <w:fldChar w:fldCharType="separate"/>
      </w:r>
      <w:r w:rsidR="00F5549A">
        <w:rPr>
          <w:noProof/>
        </w:rPr>
        <w:t>50</w:t>
      </w:r>
      <w:r w:rsidR="0026357A">
        <w:rPr>
          <w:noProof/>
        </w:rPr>
        <w:fldChar w:fldCharType="end"/>
      </w:r>
      <w:bookmarkEnd w:id="46"/>
      <w:r w:rsidRPr="00477E73">
        <w:t>)</w:t>
      </w:r>
      <w:r>
        <w:t xml:space="preserve"> </w:t>
      </w:r>
      <w:r>
        <w:tab/>
      </w:r>
      <w:r w:rsidRPr="00525AB0">
        <w:t>a.</w:t>
      </w:r>
      <w:r w:rsidRPr="00525AB0">
        <w:tab/>
        <w:t>*Who did you give the book?</w:t>
      </w:r>
    </w:p>
    <w:p w14:paraId="27A7A451" w14:textId="77777777" w:rsidR="00A62EFF" w:rsidRPr="00525AB0" w:rsidRDefault="00A62EFF" w:rsidP="00A62EFF">
      <w:pPr>
        <w:tabs>
          <w:tab w:val="left" w:pos="567"/>
          <w:tab w:val="left" w:pos="1134"/>
        </w:tabs>
      </w:pPr>
      <w:r w:rsidRPr="00525AB0">
        <w:tab/>
        <w:t>b.</w:t>
      </w:r>
      <w:r w:rsidRPr="00525AB0">
        <w:tab/>
        <w:t xml:space="preserve"> Which book did you give John?</w:t>
      </w:r>
    </w:p>
    <w:p w14:paraId="65577BAF" w14:textId="77777777" w:rsidR="00A62EFF" w:rsidRDefault="00A62EFF" w:rsidP="00A62EFF">
      <w:pPr>
        <w:widowControl w:val="0"/>
        <w:tabs>
          <w:tab w:val="left" w:pos="4395"/>
          <w:tab w:val="left" w:pos="5103"/>
        </w:tabs>
        <w:autoSpaceDE w:val="0"/>
        <w:autoSpaceDN w:val="0"/>
        <w:adjustRightInd w:val="0"/>
      </w:pPr>
    </w:p>
    <w:p w14:paraId="6830D49E" w14:textId="45A48182" w:rsidR="00A62EFF" w:rsidRDefault="00A62EFF" w:rsidP="00A62EFF">
      <w:pPr>
        <w:widowControl w:val="0"/>
        <w:tabs>
          <w:tab w:val="left" w:pos="4395"/>
          <w:tab w:val="left" w:pos="5103"/>
        </w:tabs>
        <w:autoSpaceDE w:val="0"/>
        <w:autoSpaceDN w:val="0"/>
        <w:adjustRightInd w:val="0"/>
      </w:pPr>
      <w:r>
        <w:t xml:space="preserve">Douglas (2015) claims that this effect can be assimilated to that-trace effects, both of which can be attributed to antilocality, more specifically, the ban on spec-to-spec movement (see also Erlewine 2016). Put simply, what goes wrong in </w:t>
      </w:r>
      <w:r>
        <w:fldChar w:fldCharType="begin"/>
      </w:r>
      <w:r>
        <w:instrText xml:space="preserve"> REF _Ref323369864 \h </w:instrText>
      </w:r>
      <w:r>
        <w:fldChar w:fldCharType="separate"/>
      </w:r>
      <w:r w:rsidR="00F5549A" w:rsidRPr="00477E73">
        <w:t>(</w:t>
      </w:r>
      <w:r w:rsidR="00F5549A">
        <w:rPr>
          <w:noProof/>
        </w:rPr>
        <w:t>50</w:t>
      </w:r>
      <w:r>
        <w:fldChar w:fldCharType="end"/>
      </w:r>
      <w:r>
        <w:t>) is that movement from</w:t>
      </w:r>
      <w:r w:rsidR="00BF4CAC">
        <w:t xml:space="preserve"> spec</w:t>
      </w:r>
      <w:r>
        <w:t>ApplP to</w:t>
      </w:r>
      <w:r w:rsidR="00BF4CAC">
        <w:t xml:space="preserve"> spec</w:t>
      </w:r>
      <w:r>
        <w:t>vP is banned:</w:t>
      </w:r>
    </w:p>
    <w:p w14:paraId="3459AEC1" w14:textId="77777777" w:rsidR="00A62EFF" w:rsidRDefault="00A62EFF" w:rsidP="00A62EFF">
      <w:pPr>
        <w:widowControl w:val="0"/>
        <w:tabs>
          <w:tab w:val="left" w:pos="4395"/>
          <w:tab w:val="left" w:pos="5103"/>
        </w:tabs>
        <w:autoSpaceDE w:val="0"/>
        <w:autoSpaceDN w:val="0"/>
        <w:adjustRightInd w:val="0"/>
      </w:pPr>
    </w:p>
    <w:p w14:paraId="6F91F787" w14:textId="77777777" w:rsidR="00A62EFF" w:rsidRPr="00525AB0" w:rsidRDefault="00A62EFF" w:rsidP="00A62EFF">
      <w:pPr>
        <w:widowControl w:val="0"/>
        <w:tabs>
          <w:tab w:val="left" w:pos="567"/>
          <w:tab w:val="left" w:pos="5103"/>
        </w:tabs>
        <w:autoSpaceDE w:val="0"/>
        <w:autoSpaceDN w:val="0"/>
        <w:adjustRightInd w:val="0"/>
      </w:pPr>
      <w:r w:rsidRPr="00477E73">
        <w:t>(</w:t>
      </w:r>
      <w:r w:rsidR="0026357A">
        <w:fldChar w:fldCharType="begin"/>
      </w:r>
      <w:r w:rsidR="0026357A">
        <w:instrText xml:space="preserve"> SEQ ( \*</w:instrText>
      </w:r>
      <w:r w:rsidR="0026357A">
        <w:instrText xml:space="preserve"> ARABIC </w:instrText>
      </w:r>
      <w:r w:rsidR="0026357A">
        <w:fldChar w:fldCharType="separate"/>
      </w:r>
      <w:r w:rsidR="00F5549A">
        <w:rPr>
          <w:noProof/>
        </w:rPr>
        <w:t>51</w:t>
      </w:r>
      <w:r w:rsidR="0026357A">
        <w:rPr>
          <w:noProof/>
        </w:rPr>
        <w:fldChar w:fldCharType="end"/>
      </w:r>
      <w:r w:rsidRPr="00477E73">
        <w:t>)</w:t>
      </w:r>
      <w:r>
        <w:tab/>
        <w:t>[</w:t>
      </w:r>
      <w:r w:rsidRPr="00525AB0">
        <w:rPr>
          <w:vertAlign w:val="subscript"/>
        </w:rPr>
        <w:t xml:space="preserve">vP </w:t>
      </w:r>
      <w:r>
        <w:t>who you v [</w:t>
      </w:r>
      <w:r w:rsidRPr="00525AB0">
        <w:rPr>
          <w:vertAlign w:val="subscript"/>
        </w:rPr>
        <w:t>ApplP</w:t>
      </w:r>
      <w:r>
        <w:t xml:space="preserve"> t</w:t>
      </w:r>
      <w:r w:rsidRPr="00525AB0">
        <w:rPr>
          <w:vertAlign w:val="subscript"/>
        </w:rPr>
        <w:t>who</w:t>
      </w:r>
      <w:r>
        <w:t xml:space="preserve"> ApplP …]]</w:t>
      </w:r>
    </w:p>
    <w:p w14:paraId="4DD1F8F1" w14:textId="77777777" w:rsidR="00A62EFF" w:rsidRDefault="00A62EFF" w:rsidP="00A62EFF">
      <w:pPr>
        <w:widowControl w:val="0"/>
        <w:tabs>
          <w:tab w:val="left" w:pos="567"/>
          <w:tab w:val="left" w:pos="4395"/>
          <w:tab w:val="left" w:pos="5103"/>
        </w:tabs>
        <w:autoSpaceDE w:val="0"/>
        <w:autoSpaceDN w:val="0"/>
        <w:adjustRightInd w:val="0"/>
        <w:rPr>
          <w:highlight w:val="yellow"/>
        </w:rPr>
      </w:pPr>
    </w:p>
    <w:p w14:paraId="0B481BFB" w14:textId="77777777" w:rsidR="00A62EFF" w:rsidRDefault="00A62EFF" w:rsidP="00A62EFF">
      <w:pPr>
        <w:widowControl w:val="0"/>
        <w:tabs>
          <w:tab w:val="left" w:pos="567"/>
          <w:tab w:val="left" w:pos="4395"/>
          <w:tab w:val="left" w:pos="5103"/>
        </w:tabs>
        <w:autoSpaceDE w:val="0"/>
        <w:autoSpaceDN w:val="0"/>
        <w:adjustRightInd w:val="0"/>
      </w:pPr>
      <w:r>
        <w:t>Although thi</w:t>
      </w:r>
      <w:r w:rsidRPr="00525AB0">
        <w:t>s</w:t>
      </w:r>
      <w:r>
        <w:t xml:space="preserve"> account has its attractions, it appears to imply that the effect should be universal, contrary to fact. It seems to be a property of many symmetrical languages that no such restriction holds and it is hard to see how such an account could be parameterised to accommodate this fact. We therefore leave the explanation for this restriction as a matter for future research. </w:t>
      </w:r>
    </w:p>
    <w:p w14:paraId="322A2701" w14:textId="77777777" w:rsidR="004A0AE6" w:rsidRDefault="004A0AE6" w:rsidP="00FB27C3"/>
    <w:p w14:paraId="09CB4B9E" w14:textId="55B774DB" w:rsidR="00F76B4D" w:rsidRPr="001B73D0" w:rsidRDefault="00A724DE" w:rsidP="007951B8">
      <w:pPr>
        <w:pStyle w:val="Heading2"/>
      </w:pPr>
      <w:r>
        <w:t>Full symmetry</w:t>
      </w:r>
      <w:r w:rsidR="00F76B4D" w:rsidRPr="001B73D0">
        <w:t>: Kinyarwanda</w:t>
      </w:r>
      <w:r w:rsidR="006B73D6">
        <w:t xml:space="preserve"> and Luganda</w:t>
      </w:r>
    </w:p>
    <w:p w14:paraId="5720929C" w14:textId="72D22605" w:rsidR="00F76B4D" w:rsidRDefault="00F76B4D" w:rsidP="00F76B4D">
      <w:pPr>
        <w:autoSpaceDE w:val="0"/>
        <w:autoSpaceDN w:val="0"/>
        <w:adjustRightInd w:val="0"/>
      </w:pPr>
      <w:r>
        <w:t>The Bantu language</w:t>
      </w:r>
      <w:r w:rsidR="0059597F">
        <w:t>s</w:t>
      </w:r>
      <w:r>
        <w:t xml:space="preserve"> Kinyarwanda (Rwanda)</w:t>
      </w:r>
      <w:r w:rsidR="0059597F">
        <w:t xml:space="preserve"> and Luganda (Uganda) are</w:t>
      </w:r>
      <w:r>
        <w:t xml:space="preserve"> symmetrical for object marking, passive </w:t>
      </w:r>
      <w:r w:rsidR="009D3A42">
        <w:fldChar w:fldCharType="begin"/>
      </w:r>
      <w:r>
        <w:instrText xml:space="preserve"> REF _Ref302209299 \h </w:instrText>
      </w:r>
      <w:r w:rsidR="009D3A42">
        <w:fldChar w:fldCharType="separate"/>
      </w:r>
      <w:r w:rsidR="00F5549A" w:rsidRPr="00477E73">
        <w:t>(</w:t>
      </w:r>
      <w:r w:rsidR="00F5549A">
        <w:rPr>
          <w:noProof/>
        </w:rPr>
        <w:t>52</w:t>
      </w:r>
      <w:r w:rsidR="009D3A42">
        <w:fldChar w:fldCharType="end"/>
      </w:r>
      <w:r>
        <w:t>) and relative</w:t>
      </w:r>
      <w:r w:rsidR="005C0E28">
        <w:t>s</w:t>
      </w:r>
      <w:r>
        <w:t xml:space="preserve"> </w:t>
      </w:r>
      <w:r w:rsidR="009D3A42">
        <w:fldChar w:fldCharType="begin"/>
      </w:r>
      <w:r>
        <w:instrText xml:space="preserve"> REF _Ref299959845 \h </w:instrText>
      </w:r>
      <w:r w:rsidR="009D3A42">
        <w:fldChar w:fldCharType="separate"/>
      </w:r>
      <w:r w:rsidR="00F5549A" w:rsidRPr="00477E73">
        <w:t>(</w:t>
      </w:r>
      <w:r w:rsidR="00F5549A">
        <w:rPr>
          <w:noProof/>
        </w:rPr>
        <w:t>53</w:t>
      </w:r>
      <w:r w:rsidR="009D3A42">
        <w:fldChar w:fldCharType="end"/>
      </w:r>
      <w:r>
        <w:t xml:space="preserve">), but the </w:t>
      </w:r>
      <w:r w:rsidR="0032768D">
        <w:t>DOM</w:t>
      </w:r>
      <w:r w:rsidR="00781300">
        <w:t>A</w:t>
      </w:r>
      <w:r>
        <w:t xml:space="preserve"> does not </w:t>
      </w:r>
      <w:r w:rsidR="005C0E28">
        <w:t>hold</w:t>
      </w:r>
      <w:r w:rsidR="001067C9">
        <w:t xml:space="preserve">, as illustrated in </w:t>
      </w:r>
      <w:r w:rsidR="009D3A42">
        <w:fldChar w:fldCharType="begin"/>
      </w:r>
      <w:r w:rsidR="00781300">
        <w:instrText xml:space="preserve"> REF _Ref296075392 \h </w:instrText>
      </w:r>
      <w:r w:rsidR="009D3A42">
        <w:fldChar w:fldCharType="separate"/>
      </w:r>
      <w:r w:rsidR="00F5549A">
        <w:t>(</w:t>
      </w:r>
      <w:r w:rsidR="00F5549A">
        <w:rPr>
          <w:noProof/>
        </w:rPr>
        <w:t>54</w:t>
      </w:r>
      <w:r w:rsidR="009D3A42">
        <w:fldChar w:fldCharType="end"/>
      </w:r>
      <w:r w:rsidR="00781300">
        <w:t>)</w:t>
      </w:r>
      <w:r w:rsidR="006B73D6">
        <w:t xml:space="preserve"> and </w:t>
      </w:r>
      <w:r w:rsidR="00424CCF">
        <w:fldChar w:fldCharType="begin"/>
      </w:r>
      <w:r w:rsidR="00424CCF">
        <w:instrText xml:space="preserve"> REF _Ref325805130 \h </w:instrText>
      </w:r>
      <w:r w:rsidR="00424CCF">
        <w:fldChar w:fldCharType="separate"/>
      </w:r>
      <w:r w:rsidR="00F5549A">
        <w:t>(</w:t>
      </w:r>
      <w:r w:rsidR="00F5549A">
        <w:rPr>
          <w:noProof/>
        </w:rPr>
        <w:t>55</w:t>
      </w:r>
      <w:r w:rsidR="00424CCF">
        <w:fldChar w:fldCharType="end"/>
      </w:r>
      <w:r w:rsidR="00424CCF">
        <w:t>) for the respective languages</w:t>
      </w:r>
      <w:r w:rsidR="00781300">
        <w:t>.</w:t>
      </w:r>
    </w:p>
    <w:p w14:paraId="17A55CF1" w14:textId="77777777" w:rsidR="00F76B4D" w:rsidRDefault="00F76B4D" w:rsidP="00F76B4D">
      <w:pPr>
        <w:autoSpaceDE w:val="0"/>
        <w:autoSpaceDN w:val="0"/>
        <w:adjustRightInd w:val="0"/>
      </w:pPr>
    </w:p>
    <w:p w14:paraId="3DEB3D1A" w14:textId="77777777" w:rsidR="00F76B4D" w:rsidRDefault="00F76B4D" w:rsidP="00F76B4D">
      <w:r>
        <w:t>Kinyarwanda</w:t>
      </w:r>
      <w:r w:rsidRPr="00FF1350">
        <w:t xml:space="preserve"> </w:t>
      </w:r>
      <w:r>
        <w:t>(Ngoboka 2005</w:t>
      </w:r>
      <w:r w:rsidR="009D3A42">
        <w:fldChar w:fldCharType="begin"/>
      </w:r>
      <w:r>
        <w:instrText xml:space="preserve"> ADDIN EN.CITE &lt;EndNote&gt;&lt;Cite&gt;&lt;Author&gt;Ngoboka&lt;/Author&gt;&lt;Year&gt;2005&lt;/Year&gt;&lt;RecNum&gt;889&lt;/RecNum&gt;&lt;record&gt;&lt;rec-number&gt;889&lt;/rec-number&gt;&lt;foreign-keys&gt;&lt;key app="EN" db-id="025v5t9scraf5ve5zecxapvq0vapeevarars"&gt;889&lt;/key&gt;&lt;/foreign-keys&gt;&lt;ref-type name="Thesis"&gt;32&lt;/ref-type&gt;&lt;contributors&gt;&lt;authors&gt;&lt;author&gt;Ngoboka, Jean Paul&lt;/author&gt;&lt;/authors&gt;&lt;/contributors&gt;&lt;titles&gt;&lt;title&gt;A syntactic analysis of Kinyarwanda applicatives&lt;/title&gt;&lt;/titles&gt;&lt;volume&gt;Master&lt;/volume&gt;&lt;dates&gt;&lt;year&gt;2005&lt;/year&gt;&lt;/dates&gt;&lt;pub-location&gt;Durban&lt;/pub-location&gt;&lt;publisher&gt;University of KwaZulu-Natal&lt;/publisher&gt;&lt;urls&gt;&lt;/urls&gt;&lt;/record&gt;&lt;/Cite&gt;&lt;/EndNote&gt;</w:instrText>
      </w:r>
      <w:r w:rsidR="009D3A42">
        <w:fldChar w:fldCharType="end"/>
      </w:r>
      <w:r>
        <w:t>: 88, glosses adapted)</w:t>
      </w:r>
    </w:p>
    <w:p w14:paraId="0493E717" w14:textId="77777777" w:rsidR="00F76B4D" w:rsidRDefault="00F76B4D" w:rsidP="00F76B4D">
      <w:bookmarkStart w:id="47" w:name="_Ref302209299"/>
      <w:r w:rsidRPr="00477E73">
        <w:t>(</w:t>
      </w:r>
      <w:r w:rsidR="009D3A42">
        <w:fldChar w:fldCharType="begin"/>
      </w:r>
      <w:r w:rsidR="00E33CA6">
        <w:instrText xml:space="preserve"> SEQ ( \* ARABIC </w:instrText>
      </w:r>
      <w:r w:rsidR="009D3A42">
        <w:fldChar w:fldCharType="separate"/>
      </w:r>
      <w:r w:rsidR="00F5549A">
        <w:rPr>
          <w:noProof/>
        </w:rPr>
        <w:t>52</w:t>
      </w:r>
      <w:r w:rsidR="009D3A42">
        <w:rPr>
          <w:noProof/>
        </w:rPr>
        <w:fldChar w:fldCharType="end"/>
      </w:r>
      <w:bookmarkEnd w:id="47"/>
      <w:r w:rsidRPr="00477E73">
        <w:t>)</w:t>
      </w:r>
      <w:r>
        <w:t xml:space="preserve"> </w:t>
      </w:r>
      <w:r w:rsidRPr="001E6379">
        <w:rPr>
          <w:i/>
        </w:rPr>
        <w:t>symmetrical passive, and object marking of either still possible</w:t>
      </w:r>
    </w:p>
    <w:p w14:paraId="39150C43" w14:textId="77777777" w:rsidR="00F76B4D" w:rsidRDefault="00F76B4D" w:rsidP="00F76B4D">
      <w:pPr>
        <w:tabs>
          <w:tab w:val="left" w:pos="567"/>
          <w:tab w:val="left" w:pos="1134"/>
          <w:tab w:val="left" w:pos="2552"/>
          <w:tab w:val="left" w:pos="5245"/>
          <w:tab w:val="left" w:pos="6379"/>
        </w:tabs>
      </w:pPr>
      <w:r>
        <w:tab/>
        <w:t>a.</w:t>
      </w:r>
      <w:r>
        <w:tab/>
        <w:t>Umusore</w:t>
      </w:r>
      <w:r>
        <w:tab/>
        <w:t>y-a-hiing-i-ye</w:t>
      </w:r>
      <w:r>
        <w:tab/>
        <w:t>umugore</w:t>
      </w:r>
      <w:r>
        <w:tab/>
        <w:t>umurima.</w:t>
      </w:r>
      <w:r>
        <w:br/>
      </w:r>
      <w:r>
        <w:tab/>
      </w:r>
      <w:r>
        <w:tab/>
        <w:t>1.young.man</w:t>
      </w:r>
      <w:r>
        <w:tab/>
      </w:r>
      <w:r w:rsidRPr="00D42371">
        <w:rPr>
          <w:smallCaps/>
        </w:rPr>
        <w:t>1sm-pst</w:t>
      </w:r>
      <w:r>
        <w:t>-plough-</w:t>
      </w:r>
      <w:r w:rsidRPr="00D42371">
        <w:rPr>
          <w:smallCaps/>
        </w:rPr>
        <w:t>appl-asp</w:t>
      </w:r>
      <w:r>
        <w:tab/>
        <w:t>1.woman</w:t>
      </w:r>
      <w:r>
        <w:tab/>
        <w:t>3.field</w:t>
      </w:r>
      <w:r>
        <w:br/>
      </w:r>
      <w:r>
        <w:tab/>
      </w:r>
      <w:r>
        <w:tab/>
        <w:t>‘The young man ploughed the field for the woman.’</w:t>
      </w:r>
    </w:p>
    <w:p w14:paraId="778434F0" w14:textId="77777777" w:rsidR="00475844" w:rsidRDefault="00475844" w:rsidP="00F76B4D">
      <w:pPr>
        <w:tabs>
          <w:tab w:val="left" w:pos="567"/>
          <w:tab w:val="left" w:pos="1134"/>
          <w:tab w:val="left" w:pos="2552"/>
          <w:tab w:val="left" w:pos="5245"/>
          <w:tab w:val="left" w:pos="6379"/>
        </w:tabs>
      </w:pPr>
    </w:p>
    <w:p w14:paraId="25EFC9C9" w14:textId="77777777" w:rsidR="00F76B4D" w:rsidRDefault="00F76B4D" w:rsidP="00F76B4D">
      <w:pPr>
        <w:tabs>
          <w:tab w:val="left" w:pos="567"/>
          <w:tab w:val="left" w:pos="1134"/>
          <w:tab w:val="left" w:pos="2268"/>
          <w:tab w:val="left" w:pos="5954"/>
          <w:tab w:val="left" w:pos="6237"/>
        </w:tabs>
      </w:pPr>
      <w:r>
        <w:tab/>
        <w:t>b.</w:t>
      </w:r>
      <w:r>
        <w:tab/>
        <w:t>Umugore</w:t>
      </w:r>
      <w:r>
        <w:tab/>
        <w:t>y-a-</w:t>
      </w:r>
      <w:r w:rsidRPr="00891EDE">
        <w:rPr>
          <w:b/>
        </w:rPr>
        <w:t>wu</w:t>
      </w:r>
      <w:r>
        <w:t>-hiing-i-w-e</w:t>
      </w:r>
      <w:r>
        <w:tab/>
        <w:t>n’</w:t>
      </w:r>
      <w:r>
        <w:tab/>
        <w:t>umusore.</w:t>
      </w:r>
      <w:r>
        <w:br/>
      </w:r>
      <w:r>
        <w:tab/>
      </w:r>
      <w:r>
        <w:tab/>
        <w:t>1.woman</w:t>
      </w:r>
      <w:r>
        <w:tab/>
      </w:r>
      <w:r w:rsidRPr="00D42371">
        <w:rPr>
          <w:smallCaps/>
        </w:rPr>
        <w:t>1sm-pst-3om</w:t>
      </w:r>
      <w:r>
        <w:t>-plough-</w:t>
      </w:r>
      <w:r w:rsidRPr="00D42371">
        <w:rPr>
          <w:smallCaps/>
        </w:rPr>
        <w:t>appl-pass-asp</w:t>
      </w:r>
      <w:r>
        <w:tab/>
        <w:t>by</w:t>
      </w:r>
      <w:r>
        <w:tab/>
        <w:t>1.young.man</w:t>
      </w:r>
      <w:r>
        <w:br/>
      </w:r>
      <w:r>
        <w:tab/>
      </w:r>
      <w:r>
        <w:tab/>
        <w:t>lit. ‘The woman was it ploughed for by the young man.’</w:t>
      </w:r>
    </w:p>
    <w:p w14:paraId="7B1CDB63" w14:textId="77777777" w:rsidR="00475844" w:rsidRDefault="00475844" w:rsidP="00F76B4D">
      <w:pPr>
        <w:tabs>
          <w:tab w:val="left" w:pos="567"/>
          <w:tab w:val="left" w:pos="1134"/>
          <w:tab w:val="left" w:pos="2268"/>
          <w:tab w:val="left" w:pos="5954"/>
          <w:tab w:val="left" w:pos="6237"/>
        </w:tabs>
      </w:pPr>
    </w:p>
    <w:p w14:paraId="1D196E16" w14:textId="77777777" w:rsidR="00F76B4D" w:rsidRDefault="00F76B4D" w:rsidP="00F76B4D">
      <w:pPr>
        <w:tabs>
          <w:tab w:val="left" w:pos="567"/>
          <w:tab w:val="left" w:pos="1134"/>
          <w:tab w:val="left" w:pos="2268"/>
          <w:tab w:val="left" w:pos="5954"/>
          <w:tab w:val="left" w:pos="6379"/>
        </w:tabs>
      </w:pPr>
      <w:r>
        <w:tab/>
        <w:t>c.</w:t>
      </w:r>
      <w:r>
        <w:tab/>
        <w:t>Umurima</w:t>
      </w:r>
      <w:r>
        <w:tab/>
        <w:t>w-a-</w:t>
      </w:r>
      <w:r w:rsidRPr="00891EDE">
        <w:rPr>
          <w:b/>
        </w:rPr>
        <w:t>mu</w:t>
      </w:r>
      <w:r>
        <w:t>-hiing-i-w-e</w:t>
      </w:r>
      <w:r>
        <w:tab/>
        <w:t>n’</w:t>
      </w:r>
      <w:r>
        <w:tab/>
        <w:t>umusore.</w:t>
      </w:r>
      <w:r>
        <w:br/>
      </w:r>
      <w:r>
        <w:tab/>
      </w:r>
      <w:r>
        <w:tab/>
        <w:t>3.field</w:t>
      </w:r>
      <w:r>
        <w:tab/>
      </w:r>
      <w:r w:rsidRPr="00D42371">
        <w:rPr>
          <w:smallCaps/>
        </w:rPr>
        <w:t>3sm-pst-1om-</w:t>
      </w:r>
      <w:r>
        <w:t>plough-</w:t>
      </w:r>
      <w:r w:rsidRPr="00D42371">
        <w:rPr>
          <w:smallCaps/>
        </w:rPr>
        <w:t>appl-pass-asp</w:t>
      </w:r>
      <w:r>
        <w:tab/>
        <w:t>by</w:t>
      </w:r>
      <w:r>
        <w:tab/>
        <w:t>1.young.man</w:t>
      </w:r>
      <w:r>
        <w:br/>
      </w:r>
      <w:r>
        <w:tab/>
      </w:r>
      <w:r>
        <w:tab/>
        <w:t>‘The field was ploughed (for) her by the young man.’</w:t>
      </w:r>
    </w:p>
    <w:p w14:paraId="73A1050D" w14:textId="77777777" w:rsidR="00F76B4D" w:rsidRDefault="00F76B4D" w:rsidP="00F76B4D"/>
    <w:p w14:paraId="034BB35F" w14:textId="77777777" w:rsidR="00F76B4D" w:rsidRDefault="00F76B4D" w:rsidP="00F76B4D">
      <w:bookmarkStart w:id="48" w:name="_Ref299959845"/>
      <w:r w:rsidRPr="00477E73">
        <w:t>(</w:t>
      </w:r>
      <w:r w:rsidR="009D3A42">
        <w:fldChar w:fldCharType="begin"/>
      </w:r>
      <w:r w:rsidR="00E33CA6">
        <w:instrText xml:space="preserve"> SEQ ( \* ARABIC </w:instrText>
      </w:r>
      <w:r w:rsidR="009D3A42">
        <w:fldChar w:fldCharType="separate"/>
      </w:r>
      <w:r w:rsidR="00F5549A">
        <w:rPr>
          <w:noProof/>
        </w:rPr>
        <w:t>53</w:t>
      </w:r>
      <w:r w:rsidR="009D3A42">
        <w:rPr>
          <w:noProof/>
        </w:rPr>
        <w:fldChar w:fldCharType="end"/>
      </w:r>
      <w:bookmarkEnd w:id="48"/>
      <w:r w:rsidRPr="00477E73">
        <w:t>)</w:t>
      </w:r>
      <w:r>
        <w:t xml:space="preserve"> </w:t>
      </w:r>
      <w:r w:rsidRPr="001E6379">
        <w:rPr>
          <w:i/>
        </w:rPr>
        <w:t>symmetrical relative</w:t>
      </w:r>
      <w:r>
        <w:rPr>
          <w:i/>
        </w:rPr>
        <w:t xml:space="preserve"> </w:t>
      </w:r>
      <w:r>
        <w:t>(Ngoboka 2005: 63)</w:t>
      </w:r>
    </w:p>
    <w:p w14:paraId="0A2CE981" w14:textId="77777777" w:rsidR="00F76B4D" w:rsidRDefault="00F76B4D" w:rsidP="00F76B4D">
      <w:pPr>
        <w:tabs>
          <w:tab w:val="left" w:pos="567"/>
          <w:tab w:val="left" w:pos="1134"/>
          <w:tab w:val="left" w:pos="2268"/>
          <w:tab w:val="left" w:pos="3261"/>
          <w:tab w:val="left" w:pos="6096"/>
        </w:tabs>
      </w:pPr>
      <w:r>
        <w:tab/>
        <w:t>a.</w:t>
      </w:r>
      <w:r>
        <w:tab/>
        <w:t>imyeenda</w:t>
      </w:r>
      <w:r>
        <w:tab/>
        <w:t>umugabo</w:t>
      </w:r>
      <w:r>
        <w:tab/>
        <w:t>y-a-gur-i-ye</w:t>
      </w:r>
      <w:r>
        <w:tab/>
        <w:t>umwaana</w:t>
      </w:r>
      <w:r>
        <w:br/>
      </w:r>
      <w:r>
        <w:tab/>
      </w:r>
      <w:r>
        <w:tab/>
        <w:t>10.clothes</w:t>
      </w:r>
      <w:r>
        <w:tab/>
        <w:t>1.man</w:t>
      </w:r>
      <w:r>
        <w:tab/>
      </w:r>
      <w:r w:rsidRPr="001E6379">
        <w:rPr>
          <w:smallCaps/>
        </w:rPr>
        <w:t>1sm.rel-past-</w:t>
      </w:r>
      <w:r>
        <w:t>buy-</w:t>
      </w:r>
      <w:r w:rsidRPr="001E6379">
        <w:rPr>
          <w:smallCaps/>
        </w:rPr>
        <w:t>appl-asp</w:t>
      </w:r>
      <w:r>
        <w:tab/>
        <w:t>1.child</w:t>
      </w:r>
      <w:r>
        <w:br/>
      </w:r>
      <w:r>
        <w:tab/>
      </w:r>
      <w:r>
        <w:tab/>
        <w:t>‘the clothes that the man bought for the child’</w:t>
      </w:r>
    </w:p>
    <w:p w14:paraId="7806B0DC" w14:textId="77777777" w:rsidR="00475844" w:rsidRDefault="00475844" w:rsidP="00F76B4D">
      <w:pPr>
        <w:tabs>
          <w:tab w:val="left" w:pos="567"/>
          <w:tab w:val="left" w:pos="1134"/>
          <w:tab w:val="left" w:pos="2268"/>
          <w:tab w:val="left" w:pos="3261"/>
          <w:tab w:val="left" w:pos="6096"/>
        </w:tabs>
      </w:pPr>
    </w:p>
    <w:p w14:paraId="33BBE532" w14:textId="77777777" w:rsidR="00F76B4D" w:rsidRDefault="00F76B4D" w:rsidP="00F76B4D">
      <w:pPr>
        <w:tabs>
          <w:tab w:val="left" w:pos="567"/>
          <w:tab w:val="left" w:pos="1134"/>
          <w:tab w:val="left" w:pos="2127"/>
          <w:tab w:val="left" w:pos="3119"/>
          <w:tab w:val="left" w:pos="5954"/>
        </w:tabs>
      </w:pPr>
      <w:r>
        <w:tab/>
        <w:t>b.</w:t>
      </w:r>
      <w:r>
        <w:tab/>
        <w:t>umwaana</w:t>
      </w:r>
      <w:r>
        <w:tab/>
        <w:t>umugabo</w:t>
      </w:r>
      <w:r>
        <w:tab/>
        <w:t>y-a-gur-i-ye</w:t>
      </w:r>
      <w:r>
        <w:tab/>
        <w:t xml:space="preserve">imyeenda </w:t>
      </w:r>
      <w:r>
        <w:br/>
      </w:r>
      <w:r>
        <w:tab/>
      </w:r>
      <w:r>
        <w:tab/>
        <w:t>1.child</w:t>
      </w:r>
      <w:r>
        <w:tab/>
        <w:t>1.man</w:t>
      </w:r>
      <w:r>
        <w:tab/>
      </w:r>
      <w:r w:rsidRPr="001E6379">
        <w:rPr>
          <w:smallCaps/>
        </w:rPr>
        <w:t>1sm.rel-past</w:t>
      </w:r>
      <w:r>
        <w:t>-buy-</w:t>
      </w:r>
      <w:r w:rsidRPr="001E6379">
        <w:rPr>
          <w:smallCaps/>
        </w:rPr>
        <w:t>appl-asp</w:t>
      </w:r>
      <w:r>
        <w:tab/>
        <w:t>10.clothes</w:t>
      </w:r>
      <w:r>
        <w:br/>
      </w:r>
      <w:r>
        <w:tab/>
      </w:r>
      <w:r>
        <w:tab/>
        <w:t>‘the child for whom the man bought clothes’</w:t>
      </w:r>
    </w:p>
    <w:p w14:paraId="4A546E7A" w14:textId="77777777" w:rsidR="00F76B4D" w:rsidRDefault="00F76B4D" w:rsidP="00F76B4D"/>
    <w:p w14:paraId="241F2AD2" w14:textId="77777777" w:rsidR="00F76B4D" w:rsidRDefault="00F76B4D" w:rsidP="00F76B4D">
      <w:pPr>
        <w:tabs>
          <w:tab w:val="left" w:pos="5529"/>
        </w:tabs>
      </w:pPr>
      <w:bookmarkStart w:id="49" w:name="_Ref296075392"/>
      <w:r>
        <w:t>(</w:t>
      </w:r>
      <w:r w:rsidR="009D3A42">
        <w:fldChar w:fldCharType="begin"/>
      </w:r>
      <w:r w:rsidR="00E33CA6">
        <w:instrText xml:space="preserve"> SEQ ( \* ARABIC </w:instrText>
      </w:r>
      <w:r w:rsidR="009D3A42">
        <w:fldChar w:fldCharType="separate"/>
      </w:r>
      <w:r w:rsidR="00F5549A">
        <w:rPr>
          <w:noProof/>
        </w:rPr>
        <w:t>54</w:t>
      </w:r>
      <w:r w:rsidR="009D3A42">
        <w:rPr>
          <w:noProof/>
        </w:rPr>
        <w:fldChar w:fldCharType="end"/>
      </w:r>
      <w:bookmarkEnd w:id="49"/>
      <w:r w:rsidRPr="00477E73">
        <w:t>)</w:t>
      </w:r>
      <w:r>
        <w:t xml:space="preserve"> </w:t>
      </w:r>
      <w:r w:rsidRPr="001E6379">
        <w:rPr>
          <w:i/>
        </w:rPr>
        <w:t>symmetrical passive &amp; relative</w:t>
      </w:r>
      <w:r>
        <w:rPr>
          <w:i/>
        </w:rPr>
        <w:t xml:space="preserve"> </w:t>
      </w:r>
      <w:r>
        <w:t>(Jean Paul Ngoboka, p.c. June 2015)</w:t>
      </w:r>
    </w:p>
    <w:p w14:paraId="5ABA6E5D" w14:textId="265BC680" w:rsidR="00F76B4D" w:rsidRDefault="00F76B4D" w:rsidP="00F76B4D">
      <w:pPr>
        <w:tabs>
          <w:tab w:val="left" w:pos="567"/>
          <w:tab w:val="left" w:pos="1134"/>
          <w:tab w:val="left" w:pos="2268"/>
          <w:tab w:val="left" w:pos="3261"/>
          <w:tab w:val="left" w:pos="5103"/>
        </w:tabs>
      </w:pPr>
      <w:r w:rsidRPr="00477E73">
        <w:tab/>
        <w:t>a.</w:t>
      </w:r>
      <w:r w:rsidRPr="00477E73">
        <w:tab/>
      </w:r>
      <w:r>
        <w:t>Abáana</w:t>
      </w:r>
      <w:r>
        <w:tab/>
        <w:t>améezá</w:t>
      </w:r>
      <w:r>
        <w:tab/>
        <w:t>a-záa-gur-ir-w-a</w:t>
      </w:r>
      <w:r>
        <w:tab/>
        <w:t>(</w:t>
      </w:r>
      <w:r w:rsidRPr="00112A7B">
        <w:t>barasiinziiriye</w:t>
      </w:r>
      <w:r>
        <w:t>).</w:t>
      </w:r>
      <w:r>
        <w:br/>
      </w:r>
      <w:r>
        <w:tab/>
      </w:r>
      <w:r>
        <w:tab/>
        <w:t>2.children</w:t>
      </w:r>
      <w:r>
        <w:tab/>
        <w:t>6.table</w:t>
      </w:r>
      <w:r>
        <w:tab/>
      </w:r>
      <w:r w:rsidRPr="00112A7B">
        <w:rPr>
          <w:smallCaps/>
        </w:rPr>
        <w:t>6sm-fut</w:t>
      </w:r>
      <w:r>
        <w:t>-buy-</w:t>
      </w:r>
      <w:r w:rsidRPr="00112A7B">
        <w:rPr>
          <w:smallCaps/>
        </w:rPr>
        <w:t>appl-pass-fv</w:t>
      </w:r>
      <w:r>
        <w:tab/>
      </w:r>
      <w:r w:rsidRPr="00112A7B">
        <w:br/>
      </w:r>
      <w:r w:rsidRPr="00112A7B">
        <w:tab/>
      </w:r>
      <w:r w:rsidRPr="00112A7B">
        <w:tab/>
      </w:r>
      <w:r>
        <w:t>‘</w:t>
      </w:r>
      <w:r w:rsidRPr="00112A7B">
        <w:t xml:space="preserve">The children </w:t>
      </w:r>
      <w:r w:rsidR="009121A3">
        <w:t xml:space="preserve">for </w:t>
      </w:r>
      <w:r w:rsidRPr="00112A7B">
        <w:t xml:space="preserve">whom the tables will be bought </w:t>
      </w:r>
      <w:r>
        <w:t>(</w:t>
      </w:r>
      <w:r w:rsidRPr="00112A7B">
        <w:t>are sleeping now).</w:t>
      </w:r>
      <w:r>
        <w:t>’</w:t>
      </w:r>
    </w:p>
    <w:p w14:paraId="3D28C8D7" w14:textId="77777777" w:rsidR="00475844" w:rsidRPr="00112A7B" w:rsidRDefault="00475844" w:rsidP="00F76B4D">
      <w:pPr>
        <w:tabs>
          <w:tab w:val="left" w:pos="567"/>
          <w:tab w:val="left" w:pos="1134"/>
          <w:tab w:val="left" w:pos="2268"/>
          <w:tab w:val="left" w:pos="3261"/>
          <w:tab w:val="left" w:pos="5103"/>
        </w:tabs>
      </w:pPr>
    </w:p>
    <w:p w14:paraId="60ADBEE3" w14:textId="0B167006" w:rsidR="00F76B4D" w:rsidRDefault="00F76B4D" w:rsidP="001067C9">
      <w:pPr>
        <w:tabs>
          <w:tab w:val="left" w:pos="567"/>
          <w:tab w:val="left" w:pos="1134"/>
          <w:tab w:val="left" w:pos="2127"/>
          <w:tab w:val="left" w:pos="3261"/>
          <w:tab w:val="left" w:pos="5245"/>
        </w:tabs>
        <w:ind w:left="1134" w:hanging="1134"/>
      </w:pPr>
      <w:r>
        <w:lastRenderedPageBreak/>
        <w:tab/>
        <w:t>b.</w:t>
      </w:r>
      <w:r>
        <w:tab/>
        <w:t>Améezá</w:t>
      </w:r>
      <w:r>
        <w:tab/>
        <w:t>abáana</w:t>
      </w:r>
      <w:r>
        <w:tab/>
      </w:r>
      <w:r w:rsidRPr="00112A7B">
        <w:t>ba</w:t>
      </w:r>
      <w:r>
        <w:t>-</w:t>
      </w:r>
      <w:r w:rsidRPr="00112A7B">
        <w:t>záa</w:t>
      </w:r>
      <w:r>
        <w:t>-</w:t>
      </w:r>
      <w:r w:rsidRPr="00112A7B">
        <w:t>gur</w:t>
      </w:r>
      <w:r>
        <w:t>-</w:t>
      </w:r>
      <w:r w:rsidRPr="00112A7B">
        <w:t>ir</w:t>
      </w:r>
      <w:r>
        <w:t>-</w:t>
      </w:r>
      <w:r w:rsidRPr="00112A7B">
        <w:t>w</w:t>
      </w:r>
      <w:r>
        <w:t>-a</w:t>
      </w:r>
      <w:r>
        <w:tab/>
        <w:t>(</w:t>
      </w:r>
      <w:r w:rsidRPr="00112A7B">
        <w:t>azaagera ku ishuúri ejó</w:t>
      </w:r>
      <w:r w:rsidR="001067C9">
        <w:t>).</w:t>
      </w:r>
      <w:r w:rsidR="001067C9">
        <w:br/>
      </w:r>
      <w:r>
        <w:t>6.tables</w:t>
      </w:r>
      <w:r>
        <w:tab/>
        <w:t>2.children</w:t>
      </w:r>
      <w:r>
        <w:tab/>
      </w:r>
      <w:r w:rsidRPr="00112A7B">
        <w:rPr>
          <w:smallCaps/>
        </w:rPr>
        <w:t>2sm-fut</w:t>
      </w:r>
      <w:r>
        <w:t>-buy-</w:t>
      </w:r>
      <w:r w:rsidRPr="00112A7B">
        <w:rPr>
          <w:smallCaps/>
        </w:rPr>
        <w:t>appl-pass-fv</w:t>
      </w:r>
      <w:r>
        <w:br/>
        <w:t>‘</w:t>
      </w:r>
      <w:r w:rsidRPr="00112A7B">
        <w:t>The tables that will be bought</w:t>
      </w:r>
      <w:r w:rsidR="009121A3">
        <w:t xml:space="preserve"> for the children (literally: … that the children will be bought)</w:t>
      </w:r>
      <w:r w:rsidRPr="00112A7B">
        <w:t xml:space="preserve"> </w:t>
      </w:r>
      <w:r>
        <w:t>(</w:t>
      </w:r>
      <w:r w:rsidRPr="00112A7B">
        <w:t>will arrive at the school tomorrow).</w:t>
      </w:r>
      <w:r>
        <w:t>’</w:t>
      </w:r>
    </w:p>
    <w:p w14:paraId="0481020E" w14:textId="77777777" w:rsidR="00781300" w:rsidRDefault="00781300" w:rsidP="00F76B4D">
      <w:pPr>
        <w:tabs>
          <w:tab w:val="left" w:pos="567"/>
          <w:tab w:val="left" w:pos="1134"/>
          <w:tab w:val="left" w:pos="2127"/>
          <w:tab w:val="left" w:pos="3261"/>
          <w:tab w:val="left" w:pos="5245"/>
        </w:tabs>
      </w:pPr>
    </w:p>
    <w:p w14:paraId="1E7BC1F9" w14:textId="40616021" w:rsidR="0059597F" w:rsidRDefault="0059597F" w:rsidP="00F76B4D">
      <w:pPr>
        <w:tabs>
          <w:tab w:val="left" w:pos="567"/>
          <w:tab w:val="left" w:pos="1134"/>
          <w:tab w:val="left" w:pos="2127"/>
          <w:tab w:val="left" w:pos="3261"/>
          <w:tab w:val="left" w:pos="5245"/>
        </w:tabs>
      </w:pPr>
      <w:r>
        <w:t>Luganda</w:t>
      </w:r>
    </w:p>
    <w:p w14:paraId="15763E7F" w14:textId="6E0EA172" w:rsidR="0059597F" w:rsidRDefault="0059597F" w:rsidP="00F76B4D">
      <w:pPr>
        <w:tabs>
          <w:tab w:val="left" w:pos="567"/>
          <w:tab w:val="left" w:pos="1134"/>
          <w:tab w:val="left" w:pos="2127"/>
          <w:tab w:val="left" w:pos="3261"/>
          <w:tab w:val="left" w:pos="5245"/>
        </w:tabs>
      </w:pPr>
      <w:bookmarkStart w:id="50" w:name="_Ref325805130"/>
      <w:r>
        <w:t>(</w:t>
      </w:r>
      <w:r w:rsidR="0026357A">
        <w:fldChar w:fldCharType="begin"/>
      </w:r>
      <w:r w:rsidR="0026357A">
        <w:instrText xml:space="preserve"> SEQ ( \* ARABIC </w:instrText>
      </w:r>
      <w:r w:rsidR="0026357A">
        <w:fldChar w:fldCharType="separate"/>
      </w:r>
      <w:r w:rsidR="00F5549A">
        <w:rPr>
          <w:noProof/>
        </w:rPr>
        <w:t>55</w:t>
      </w:r>
      <w:r w:rsidR="0026357A">
        <w:rPr>
          <w:noProof/>
        </w:rPr>
        <w:fldChar w:fldCharType="end"/>
      </w:r>
      <w:bookmarkEnd w:id="50"/>
      <w:r w:rsidRPr="00477E73">
        <w:t>)</w:t>
      </w:r>
      <w:r>
        <w:t xml:space="preserve"> </w:t>
      </w:r>
      <w:r w:rsidRPr="001E6379">
        <w:rPr>
          <w:i/>
        </w:rPr>
        <w:t>symmetrical passive &amp; relative</w:t>
      </w:r>
    </w:p>
    <w:p w14:paraId="74485158" w14:textId="4F1861EE" w:rsidR="0059597F" w:rsidRDefault="0059597F" w:rsidP="004F7D81">
      <w:pPr>
        <w:tabs>
          <w:tab w:val="left" w:pos="567"/>
          <w:tab w:val="left" w:pos="1134"/>
          <w:tab w:val="left" w:pos="2552"/>
          <w:tab w:val="left" w:pos="3686"/>
          <w:tab w:val="left" w:pos="4678"/>
          <w:tab w:val="left" w:pos="5387"/>
        </w:tabs>
      </w:pPr>
      <w:r>
        <w:tab/>
        <w:t>a.</w:t>
      </w:r>
      <w:r>
        <w:tab/>
        <w:t>N-jagala</w:t>
      </w:r>
      <w:r>
        <w:tab/>
        <w:t>engoye</w:t>
      </w:r>
      <w:r>
        <w:tab/>
        <w:t>abaana</w:t>
      </w:r>
      <w:r>
        <w:tab/>
        <w:t xml:space="preserve">z-e </w:t>
      </w:r>
      <w:r>
        <w:tab/>
        <w:t>ba-a-gul-ir-w-a.</w:t>
      </w:r>
      <w:r>
        <w:br/>
      </w:r>
      <w:r>
        <w:tab/>
      </w:r>
      <w:r>
        <w:tab/>
      </w:r>
      <w:r w:rsidRPr="00BC797D">
        <w:rPr>
          <w:smallCaps/>
        </w:rPr>
        <w:t>1sg.sm</w:t>
      </w:r>
      <w:r>
        <w:t>-want</w:t>
      </w:r>
      <w:r>
        <w:tab/>
        <w:t>10.clothes</w:t>
      </w:r>
      <w:r>
        <w:tab/>
        <w:t>2.children</w:t>
      </w:r>
      <w:r>
        <w:tab/>
        <w:t>10-</w:t>
      </w:r>
      <w:r w:rsidRPr="00BC797D">
        <w:rPr>
          <w:smallCaps/>
        </w:rPr>
        <w:t>rel</w:t>
      </w:r>
      <w:r>
        <w:tab/>
      </w:r>
      <w:r w:rsidRPr="00BC797D">
        <w:rPr>
          <w:smallCaps/>
        </w:rPr>
        <w:t>2sm</w:t>
      </w:r>
      <w:r>
        <w:t>-</w:t>
      </w:r>
      <w:r w:rsidRPr="00BC797D">
        <w:rPr>
          <w:smallCaps/>
        </w:rPr>
        <w:t>past</w:t>
      </w:r>
      <w:r>
        <w:t>-buy-</w:t>
      </w:r>
      <w:r w:rsidRPr="00BC797D">
        <w:rPr>
          <w:smallCaps/>
        </w:rPr>
        <w:t>appl-pass-fv</w:t>
      </w:r>
      <w:r>
        <w:br/>
      </w:r>
      <w:r>
        <w:tab/>
      </w:r>
      <w:r>
        <w:tab/>
        <w:t>‘I want the clothes that the children were bought.’</w:t>
      </w:r>
    </w:p>
    <w:p w14:paraId="7571B502" w14:textId="77777777" w:rsidR="0059597F" w:rsidRDefault="0059597F" w:rsidP="00BC797D">
      <w:pPr>
        <w:tabs>
          <w:tab w:val="left" w:pos="567"/>
          <w:tab w:val="left" w:pos="1134"/>
          <w:tab w:val="left" w:pos="2552"/>
          <w:tab w:val="left" w:pos="3686"/>
          <w:tab w:val="left" w:pos="4820"/>
          <w:tab w:val="left" w:pos="5387"/>
        </w:tabs>
      </w:pPr>
    </w:p>
    <w:p w14:paraId="36DC66D2" w14:textId="544B9303" w:rsidR="0059597F" w:rsidRDefault="0059597F" w:rsidP="00BC797D">
      <w:pPr>
        <w:tabs>
          <w:tab w:val="left" w:pos="567"/>
          <w:tab w:val="left" w:pos="1134"/>
          <w:tab w:val="left" w:pos="2552"/>
          <w:tab w:val="left" w:pos="3686"/>
          <w:tab w:val="left" w:pos="4820"/>
          <w:tab w:val="left" w:pos="5387"/>
        </w:tabs>
      </w:pPr>
      <w:r>
        <w:tab/>
        <w:t>b.</w:t>
      </w:r>
      <w:r>
        <w:tab/>
        <w:t>N-jagala</w:t>
      </w:r>
      <w:r>
        <w:tab/>
        <w:t>abaana</w:t>
      </w:r>
      <w:r>
        <w:tab/>
        <w:t>engoye</w:t>
      </w:r>
      <w:r>
        <w:tab/>
        <w:t>b-e</w:t>
      </w:r>
      <w:r>
        <w:tab/>
        <w:t>z-a-gul-ir-w-a.</w:t>
      </w:r>
      <w:r>
        <w:br/>
      </w:r>
      <w:r>
        <w:tab/>
      </w:r>
      <w:r>
        <w:tab/>
      </w:r>
      <w:r w:rsidRPr="00BC797D">
        <w:rPr>
          <w:smallCaps/>
        </w:rPr>
        <w:t>1sg.sm</w:t>
      </w:r>
      <w:r>
        <w:t>-want</w:t>
      </w:r>
      <w:r>
        <w:tab/>
        <w:t>2.children</w:t>
      </w:r>
      <w:r>
        <w:tab/>
        <w:t>10.clothes</w:t>
      </w:r>
      <w:r>
        <w:tab/>
        <w:t>2-</w:t>
      </w:r>
      <w:r w:rsidRPr="00BC797D">
        <w:rPr>
          <w:smallCaps/>
        </w:rPr>
        <w:t>rel</w:t>
      </w:r>
      <w:r>
        <w:tab/>
      </w:r>
      <w:r w:rsidRPr="00BC797D">
        <w:rPr>
          <w:smallCaps/>
        </w:rPr>
        <w:t>10sm-past</w:t>
      </w:r>
      <w:r>
        <w:t>-buy-</w:t>
      </w:r>
      <w:r w:rsidRPr="00BC797D">
        <w:rPr>
          <w:smallCaps/>
        </w:rPr>
        <w:t>appl-pass-fv</w:t>
      </w:r>
      <w:r>
        <w:br/>
      </w:r>
      <w:r>
        <w:tab/>
      </w:r>
      <w:r>
        <w:tab/>
        <w:t>‘I want the children that the clothes were bought</w:t>
      </w:r>
      <w:r w:rsidR="009121A3">
        <w:t xml:space="preserve"> (for)</w:t>
      </w:r>
      <w:r>
        <w:t>.’</w:t>
      </w:r>
    </w:p>
    <w:p w14:paraId="1BB9DF10" w14:textId="77777777" w:rsidR="004F7D81" w:rsidRDefault="004F7D81" w:rsidP="00F76B4D">
      <w:pPr>
        <w:tabs>
          <w:tab w:val="left" w:pos="567"/>
          <w:tab w:val="left" w:pos="1134"/>
          <w:tab w:val="left" w:pos="2127"/>
          <w:tab w:val="left" w:pos="3261"/>
          <w:tab w:val="left" w:pos="5245"/>
        </w:tabs>
      </w:pPr>
    </w:p>
    <w:p w14:paraId="7954C2B7" w14:textId="1103D701" w:rsidR="002C567B" w:rsidRDefault="002C567B" w:rsidP="00F76B4D">
      <w:pPr>
        <w:tabs>
          <w:tab w:val="left" w:pos="567"/>
          <w:tab w:val="left" w:pos="1134"/>
          <w:tab w:val="left" w:pos="2127"/>
          <w:tab w:val="left" w:pos="3261"/>
          <w:tab w:val="left" w:pos="5245"/>
        </w:tabs>
      </w:pPr>
      <w:r>
        <w:t xml:space="preserve">A crucial difference between Zulu and Lubukusu on the one hand, and Kinyarwanda and Luganda on the other hand, is that the former allow only one object marker (i.e. ϕ features only on v) whereas the latter allow multiple object markers (i.e. ϕ features on </w:t>
      </w:r>
      <w:r w:rsidR="00223412">
        <w:t>mu</w:t>
      </w:r>
      <w:r w:rsidR="003D4AEC">
        <w:t>l</w:t>
      </w:r>
      <w:r w:rsidR="00223412">
        <w:t>t</w:t>
      </w:r>
      <w:r w:rsidR="003D4AEC">
        <w:t>iple</w:t>
      </w:r>
      <w:r>
        <w:t xml:space="preserve"> lower functional heads).</w:t>
      </w:r>
      <w:r w:rsidR="00D14496">
        <w:t xml:space="preserve"> We speculate that the independent presence of ϕ features on v and Appl in these languages is what prevents v from losing its phasehood in the passive (cf. Gallego 2010). This in turn creates an edge for both the Theme and the Recipient to escape the lower phase: The argument with [uCase] thus moves to specvP, followed by the argument with [uWh], and either Wh object can still be reached upon merging C and closing the lower v phase.</w:t>
      </w:r>
      <w:r w:rsidR="00BB0816">
        <w:t xml:space="preserve"> The DOMA-</w:t>
      </w:r>
      <w:r w:rsidR="000B0F72">
        <w:t xml:space="preserve">violating derivation is illustrated in </w:t>
      </w:r>
      <w:r w:rsidR="000B0F72">
        <w:fldChar w:fldCharType="begin"/>
      </w:r>
      <w:r w:rsidR="000B0F72">
        <w:instrText xml:space="preserve"> REF _Ref328507646 \h </w:instrText>
      </w:r>
      <w:r w:rsidR="000B0F72">
        <w:fldChar w:fldCharType="separate"/>
      </w:r>
      <w:r w:rsidR="00F5549A">
        <w:t>(</w:t>
      </w:r>
      <w:r w:rsidR="00F5549A">
        <w:rPr>
          <w:noProof/>
        </w:rPr>
        <w:t>56</w:t>
      </w:r>
      <w:r w:rsidR="000B0F72">
        <w:fldChar w:fldCharType="end"/>
      </w:r>
      <w:r w:rsidR="000B0F72">
        <w:t xml:space="preserve">), where first the Theme and then the Recipient </w:t>
      </w:r>
      <w:r w:rsidR="00440D02">
        <w:t>moves to specvP, from where the Theme can be reached by T for Case assignment. When C is merged, the lower phase is closed off but the Recipient now being in specvP is still visible for C.</w:t>
      </w:r>
      <w:r w:rsidR="00D14496">
        <w:t xml:space="preserve"> This is different for languages where Appl is a phase i</w:t>
      </w:r>
      <w:r w:rsidR="00440D02">
        <w:t>n the passive, where t</w:t>
      </w:r>
      <w:r w:rsidR="00D14496">
        <w:t>he Recipient is already in the phase-edge</w:t>
      </w:r>
      <w:r w:rsidR="00440D02">
        <w:t xml:space="preserve"> and hence cannot be moved to be in reach of C</w:t>
      </w:r>
      <w:r w:rsidR="00D14496">
        <w:t xml:space="preserve">. </w:t>
      </w:r>
    </w:p>
    <w:p w14:paraId="51599D81" w14:textId="77777777" w:rsidR="004A0AE6" w:rsidRDefault="004A0AE6" w:rsidP="00F76B4D">
      <w:pPr>
        <w:tabs>
          <w:tab w:val="left" w:pos="567"/>
          <w:tab w:val="left" w:pos="1134"/>
          <w:tab w:val="left" w:pos="2127"/>
          <w:tab w:val="left" w:pos="3261"/>
          <w:tab w:val="left" w:pos="5245"/>
        </w:tabs>
      </w:pPr>
    </w:p>
    <w:p w14:paraId="6E66BF97" w14:textId="6790CF76" w:rsidR="0063757B" w:rsidRPr="00E3042B" w:rsidRDefault="00E3042B" w:rsidP="00F76B4D">
      <w:pPr>
        <w:tabs>
          <w:tab w:val="left" w:pos="567"/>
          <w:tab w:val="left" w:pos="1134"/>
          <w:tab w:val="left" w:pos="2127"/>
          <w:tab w:val="left" w:pos="3261"/>
          <w:tab w:val="left" w:pos="5245"/>
        </w:tabs>
        <w:rPr>
          <w:i/>
        </w:rPr>
      </w:pPr>
      <w:bookmarkStart w:id="51" w:name="_Ref328507646"/>
      <w:r>
        <w:t>(</w:t>
      </w:r>
      <w:r w:rsidR="0026357A">
        <w:fldChar w:fldCharType="begin"/>
      </w:r>
      <w:r w:rsidR="0026357A">
        <w:instrText xml:space="preserve"> SEQ ( \* ARABIC </w:instrText>
      </w:r>
      <w:r w:rsidR="0026357A">
        <w:fldChar w:fldCharType="separate"/>
      </w:r>
      <w:r w:rsidR="00F5549A">
        <w:rPr>
          <w:noProof/>
        </w:rPr>
        <w:t>56</w:t>
      </w:r>
      <w:r w:rsidR="0026357A">
        <w:rPr>
          <w:noProof/>
        </w:rPr>
        <w:fldChar w:fldCharType="end"/>
      </w:r>
      <w:bookmarkEnd w:id="51"/>
      <w:r w:rsidRPr="00477E73">
        <w:t>)</w:t>
      </w:r>
      <w:r>
        <w:t xml:space="preserve"> </w:t>
      </w:r>
      <w:r w:rsidRPr="00E3042B">
        <w:rPr>
          <w:i/>
        </w:rPr>
        <w:t>Recipient extraction from a Theme relative in a language with ϕ on v and Appl</w:t>
      </w:r>
    </w:p>
    <w:p w14:paraId="338474DA" w14:textId="77777777" w:rsidR="00E3042B" w:rsidRDefault="00E3042B" w:rsidP="00F76B4D">
      <w:pPr>
        <w:tabs>
          <w:tab w:val="left" w:pos="567"/>
          <w:tab w:val="left" w:pos="1134"/>
          <w:tab w:val="left" w:pos="2127"/>
          <w:tab w:val="left" w:pos="3261"/>
          <w:tab w:val="left" w:pos="5245"/>
        </w:tabs>
      </w:pPr>
    </w:p>
    <w:p w14:paraId="7E7F9774" w14:textId="77777777" w:rsidR="00E3042B" w:rsidRDefault="00E3042B" w:rsidP="00E3042B">
      <w:pPr>
        <w:keepNext/>
        <w:widowControl w:val="0"/>
        <w:tabs>
          <w:tab w:val="left" w:pos="567"/>
          <w:tab w:val="left" w:pos="1701"/>
        </w:tabs>
        <w:autoSpaceDE w:val="0"/>
        <w:autoSpaceDN w:val="0"/>
        <w:adjustRightInd w:val="0"/>
      </w:pPr>
      <w:r>
        <w:tab/>
        <w:t>a.</w:t>
      </w:r>
      <w:r>
        <w:tab/>
        <w:t>TP</w:t>
      </w:r>
    </w:p>
    <w:p w14:paraId="7FE22DD4" w14:textId="77777777" w:rsidR="00E3042B" w:rsidRPr="00B86CE9" w:rsidRDefault="00E3042B" w:rsidP="00E3042B">
      <w:pPr>
        <w:keepNext/>
        <w:widowControl w:val="0"/>
        <w:tabs>
          <w:tab w:val="left" w:pos="1560"/>
        </w:tabs>
        <w:autoSpaceDE w:val="0"/>
        <w:autoSpaceDN w:val="0"/>
        <w:adjustRightInd w:val="0"/>
        <w:rPr>
          <w:rFonts w:ascii="ArborWin" w:hAnsi="ArborWin"/>
        </w:rPr>
      </w:pPr>
      <w:r>
        <w:rPr>
          <w:rFonts w:ascii="ArborWin" w:hAnsi="ArborWin"/>
        </w:rPr>
        <w:tab/>
      </w:r>
      <w:r w:rsidRPr="00B86CE9">
        <w:rPr>
          <w:rFonts w:ascii="ArborWin" w:hAnsi="ArborWin"/>
        </w:rPr>
        <w:t>2</w:t>
      </w:r>
    </w:p>
    <w:p w14:paraId="2305256A" w14:textId="77777777" w:rsidR="00E3042B" w:rsidRPr="001401F5" w:rsidRDefault="00E3042B" w:rsidP="00E3042B">
      <w:pPr>
        <w:keepNext/>
        <w:widowControl w:val="0"/>
        <w:tabs>
          <w:tab w:val="left" w:pos="1560"/>
          <w:tab w:val="left" w:pos="1985"/>
          <w:tab w:val="left" w:pos="3828"/>
        </w:tabs>
        <w:autoSpaceDE w:val="0"/>
        <w:autoSpaceDN w:val="0"/>
        <w:adjustRightInd w:val="0"/>
      </w:pPr>
      <w:r>
        <w:rPr>
          <w:noProof/>
          <w:lang w:eastAsia="en-GB"/>
        </w:rPr>
        <mc:AlternateContent>
          <mc:Choice Requires="wps">
            <w:drawing>
              <wp:anchor distT="0" distB="0" distL="114300" distR="114300" simplePos="0" relativeHeight="251688448" behindDoc="0" locked="0" layoutInCell="1" allowOverlap="1" wp14:anchorId="31D889E4" wp14:editId="5856065F">
                <wp:simplePos x="0" y="0"/>
                <wp:positionH relativeFrom="column">
                  <wp:posOffset>1028700</wp:posOffset>
                </wp:positionH>
                <wp:positionV relativeFrom="paragraph">
                  <wp:posOffset>180975</wp:posOffset>
                </wp:positionV>
                <wp:extent cx="630494" cy="837073"/>
                <wp:effectExtent l="50800" t="50800" r="30480" b="26670"/>
                <wp:wrapNone/>
                <wp:docPr id="86" name="Freeform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30494" cy="837073"/>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89FF" id="Freeform 86" o:spid="_x0000_s1026" style="position:absolute;margin-left:81pt;margin-top:14.25pt;width:49.65pt;height:65.9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" path="m1208315,1121229v-383722,71664,-767443,143329,-968829,-43543c38100,890814,,,,e" filled="f" strokecolor="black [3213]" strokeweight="1pt">
                <v:stroke endarrow="block" endarrowwidth="narrow" endarrowlength="short"/>
                <v:path arrowok="t" o:connecttype="custom" o:connectlocs="630494,784289;124963,753831;0,0" o:connectangles="0,0,0"/>
              </v:shape>
            </w:pict>
          </mc:Fallback>
        </mc:AlternateContent>
      </w:r>
      <w:r>
        <w:tab/>
        <w:t>TH</w:t>
      </w:r>
      <w:r>
        <w:tab/>
      </w:r>
      <w:r w:rsidRPr="00B86CE9">
        <w:rPr>
          <w:rFonts w:ascii="ArborWin" w:hAnsi="ArborWin"/>
        </w:rPr>
        <w:t>2</w:t>
      </w:r>
    </w:p>
    <w:p w14:paraId="17790FAE" w14:textId="2AB6F77B" w:rsidR="00E3042B" w:rsidRDefault="00E3042B" w:rsidP="00E3042B">
      <w:pPr>
        <w:keepNext/>
        <w:widowControl w:val="0"/>
        <w:tabs>
          <w:tab w:val="left" w:pos="1843"/>
          <w:tab w:val="left" w:pos="2552"/>
        </w:tabs>
        <w:autoSpaceDE w:val="0"/>
        <w:autoSpaceDN w:val="0"/>
        <w:adjustRightInd w:val="0"/>
      </w:pPr>
      <w:r>
        <w:tab/>
        <w:t>T</w:t>
      </w:r>
      <w:r>
        <w:tab/>
        <w:t>vP</w:t>
      </w:r>
    </w:p>
    <w:p w14:paraId="1A5B3438" w14:textId="77777777" w:rsidR="00E3042B" w:rsidRPr="00B86CE9" w:rsidRDefault="00E3042B" w:rsidP="00E3042B">
      <w:pPr>
        <w:keepNext/>
        <w:widowControl w:val="0"/>
        <w:tabs>
          <w:tab w:val="left" w:pos="241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89472" behindDoc="0" locked="0" layoutInCell="1" allowOverlap="1" wp14:anchorId="2949C158" wp14:editId="636C9FD8">
                <wp:simplePos x="0" y="0"/>
                <wp:positionH relativeFrom="column">
                  <wp:posOffset>1224281</wp:posOffset>
                </wp:positionH>
                <wp:positionV relativeFrom="paragraph">
                  <wp:posOffset>-635</wp:posOffset>
                </wp:positionV>
                <wp:extent cx="434914" cy="521909"/>
                <wp:effectExtent l="0" t="0" r="73660" b="113665"/>
                <wp:wrapNone/>
                <wp:docPr id="87" name="Freeform 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4914" cy="521909"/>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2B2A5B" id="Freeform 87" o:spid="_x0000_s1026" style="position:absolute;margin-left:96.4pt;margin-top:-.05pt;width:34.25pt;height:41.1pt;z-index:251689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" path="m,c6804,352425,13608,704850,163286,881743v149678,176893,734785,179614,734785,179614e" filled="f" strokecolor="black [3213]" strokeweight="1pt">
                <v:stroke dashstyle="3 1" endarrow="block" endarrowwidth="narrow" endarrowlength="short"/>
                <v:path arrowok="t" o:connecttype="custom" o:connectlocs="0,0;79075,433586;434914,521909" o:connectangles="0,0,0"/>
              </v:shape>
            </w:pict>
          </mc:Fallback>
        </mc:AlternateContent>
      </w:r>
      <w:r>
        <w:rPr>
          <w:rFonts w:ascii="ArborWin" w:hAnsi="ArborWin"/>
        </w:rPr>
        <w:tab/>
      </w:r>
      <w:r w:rsidRPr="00B86CE9">
        <w:rPr>
          <w:rFonts w:ascii="ArborWin" w:hAnsi="ArborWin"/>
        </w:rPr>
        <w:t>2</w:t>
      </w:r>
    </w:p>
    <w:p w14:paraId="37EF100D" w14:textId="4840FAD5" w:rsidR="00E3042B" w:rsidRDefault="00E3042B" w:rsidP="00E3042B">
      <w:pPr>
        <w:keepNext/>
        <w:widowControl w:val="0"/>
        <w:tabs>
          <w:tab w:val="left" w:pos="2127"/>
          <w:tab w:val="left" w:pos="2835"/>
        </w:tabs>
        <w:autoSpaceDE w:val="0"/>
        <w:autoSpaceDN w:val="0"/>
        <w:adjustRightInd w:val="0"/>
      </w:pPr>
      <w:r>
        <w:rPr>
          <w:noProof/>
          <w:lang w:eastAsia="en-GB"/>
        </w:rPr>
        <mc:AlternateContent>
          <mc:Choice Requires="wps">
            <w:drawing>
              <wp:anchor distT="0" distB="0" distL="114300" distR="114300" simplePos="0" relativeHeight="251691520" behindDoc="0" locked="0" layoutInCell="1" allowOverlap="1" wp14:anchorId="101ECEE2" wp14:editId="08B4622B">
                <wp:simplePos x="0" y="0"/>
                <wp:positionH relativeFrom="column">
                  <wp:posOffset>1491615</wp:posOffset>
                </wp:positionH>
                <wp:positionV relativeFrom="paragraph">
                  <wp:posOffset>180340</wp:posOffset>
                </wp:positionV>
                <wp:extent cx="729615" cy="791210"/>
                <wp:effectExtent l="50800" t="50800" r="6985" b="21590"/>
                <wp:wrapNone/>
                <wp:docPr id="88"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29615" cy="79121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87969F" id="Freeform 28" o:spid="_x0000_s1026" style="position:absolute;margin-left:117.45pt;margin-top:14.2pt;width:57.45pt;height:62.3pt;z-index:25169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" path="m1208315,1121229v-383722,71664,-767443,143329,-968829,-43543c38100,890814,,,,e" filled="f" strokecolor="black [3213]" strokeweight="1pt">
                <v:stroke endarrow="block" endarrowwidth="narrow" endarrowlength="short"/>
                <v:path arrowok="t" o:connecttype="custom" o:connectlocs="729615,741318;144608,712529;0,0" o:connectangles="0,0,0"/>
              </v:shape>
            </w:pict>
          </mc:Fallback>
        </mc:AlternateContent>
      </w:r>
      <w:r>
        <w:tab/>
      </w:r>
      <w:r w:rsidRPr="00B86CE9">
        <w:rPr>
          <w:rFonts w:ascii="ArborWin" w:hAnsi="ArborWin"/>
        </w:rPr>
        <w:t xml:space="preserve"> </w:t>
      </w:r>
      <w:r>
        <w:t>R</w:t>
      </w:r>
      <w:r w:rsidRPr="00C666ED">
        <w:rPr>
          <w:vertAlign w:val="subscript"/>
        </w:rPr>
        <w:t>wh</w:t>
      </w:r>
      <w:r>
        <w:rPr>
          <w:rFonts w:ascii="ArborWin" w:hAnsi="ArborWin"/>
        </w:rPr>
        <w:tab/>
      </w:r>
      <w:r w:rsidRPr="00B86CE9">
        <w:rPr>
          <w:rFonts w:ascii="ArborWin" w:hAnsi="ArborWin"/>
        </w:rPr>
        <w:t>2</w:t>
      </w:r>
    </w:p>
    <w:p w14:paraId="7A53FD3C" w14:textId="6A2BD55E" w:rsidR="00E3042B" w:rsidRDefault="00E3042B" w:rsidP="00E3042B">
      <w:pPr>
        <w:keepNext/>
        <w:widowControl w:val="0"/>
        <w:tabs>
          <w:tab w:val="left" w:pos="2694"/>
          <w:tab w:val="left" w:pos="3261"/>
          <w:tab w:val="left" w:pos="5103"/>
        </w:tabs>
        <w:autoSpaceDE w:val="0"/>
        <w:autoSpaceDN w:val="0"/>
        <w:adjustRightInd w:val="0"/>
      </w:pPr>
      <w:r>
        <w:tab/>
      </w:r>
      <w:r w:rsidRPr="00E3042B">
        <w:rPr>
          <w:strike/>
        </w:rPr>
        <w:t>TH</w:t>
      </w:r>
      <w:r>
        <w:tab/>
      </w:r>
      <w:r w:rsidRPr="00B86CE9">
        <w:rPr>
          <w:rFonts w:ascii="ArborWin" w:hAnsi="ArborWin"/>
        </w:rPr>
        <w:t>2</w:t>
      </w:r>
    </w:p>
    <w:p w14:paraId="0326CD74" w14:textId="294E5C55" w:rsidR="00E3042B" w:rsidRDefault="00E3042B" w:rsidP="00E3042B">
      <w:pPr>
        <w:keepNext/>
        <w:widowControl w:val="0"/>
        <w:tabs>
          <w:tab w:val="left" w:pos="2977"/>
          <w:tab w:val="left" w:pos="3828"/>
        </w:tabs>
        <w:autoSpaceDE w:val="0"/>
        <w:autoSpaceDN w:val="0"/>
        <w:adjustRightInd w:val="0"/>
      </w:pPr>
      <w:r>
        <w:rPr>
          <w:noProof/>
          <w:lang w:eastAsia="en-GB"/>
        </w:rPr>
        <mc:AlternateContent>
          <mc:Choice Requires="wps">
            <w:drawing>
              <wp:anchor distT="0" distB="0" distL="114300" distR="114300" simplePos="0" relativeHeight="251687424" behindDoc="0" locked="0" layoutInCell="1" allowOverlap="1" wp14:anchorId="2A82B13B" wp14:editId="4B3E60F8">
                <wp:simplePos x="0" y="0"/>
                <wp:positionH relativeFrom="column">
                  <wp:posOffset>1828800</wp:posOffset>
                </wp:positionH>
                <wp:positionV relativeFrom="paragraph">
                  <wp:posOffset>-5080</wp:posOffset>
                </wp:positionV>
                <wp:extent cx="1371600" cy="1175385"/>
                <wp:effectExtent l="50800" t="50800" r="0" b="18415"/>
                <wp:wrapNone/>
                <wp:docPr id="89"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1600" cy="1175385"/>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C88A4F" id="Freeform 28" o:spid="_x0000_s1026" style="position:absolute;margin-left:2in;margin-top:-.4pt;width:108pt;height:92.5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" path="m1208315,1121229v-383722,71664,-767443,143329,-968829,-43543c38100,890814,,,,e" filled="f" strokecolor="black [3213]" strokeweight="1pt">
                <v:stroke endarrow="block" endarrowwidth="narrow" endarrowlength="short"/>
                <v:path arrowok="t" o:connecttype="custom" o:connectlocs="1371600,1101267;271849,1058500;0,0" o:connectangles="0,0,0"/>
              </v:shape>
            </w:pict>
          </mc:Fallback>
        </mc:AlternateContent>
      </w:r>
      <w:r>
        <w:tab/>
        <w:t>(v+ϕ)</w:t>
      </w:r>
      <w:r>
        <w:tab/>
        <w:t>ApplP</w:t>
      </w:r>
    </w:p>
    <w:p w14:paraId="02A488ED" w14:textId="358950C2" w:rsidR="00E3042B" w:rsidRPr="00B86CE9" w:rsidRDefault="00E3042B" w:rsidP="00E3042B">
      <w:pPr>
        <w:keepNext/>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7D259EE6" w14:textId="77777777" w:rsidR="00E3042B" w:rsidRDefault="00E3042B" w:rsidP="00E3042B">
      <w:pPr>
        <w:keepNext/>
        <w:widowControl w:val="0"/>
        <w:tabs>
          <w:tab w:val="left" w:pos="3544"/>
          <w:tab w:val="left" w:pos="4111"/>
          <w:tab w:val="left" w:pos="5103"/>
        </w:tabs>
        <w:autoSpaceDE w:val="0"/>
        <w:autoSpaceDN w:val="0"/>
        <w:adjustRightInd w:val="0"/>
      </w:pPr>
      <w:r>
        <w:rPr>
          <w:noProof/>
          <w:lang w:eastAsia="en-GB"/>
        </w:rPr>
        <mc:AlternateContent>
          <mc:Choice Requires="wps">
            <w:drawing>
              <wp:anchor distT="0" distB="0" distL="114300" distR="114300" simplePos="0" relativeHeight="251690496" behindDoc="0" locked="0" layoutInCell="1" allowOverlap="1" wp14:anchorId="15944019" wp14:editId="736BB733">
                <wp:simplePos x="0" y="0"/>
                <wp:positionH relativeFrom="column">
                  <wp:posOffset>2244725</wp:posOffset>
                </wp:positionH>
                <wp:positionV relativeFrom="paragraph">
                  <wp:posOffset>201930</wp:posOffset>
                </wp:positionV>
                <wp:extent cx="210185" cy="280035"/>
                <wp:effectExtent l="50800" t="50800" r="18415" b="24765"/>
                <wp:wrapNone/>
                <wp:docPr id="90" name="Freeform 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0185" cy="280035"/>
                        </a:xfrm>
                        <a:custGeom>
                          <a:avLst/>
                          <a:gdLst>
                            <a:gd name="connsiteX0" fmla="*/ 210457 w 210457"/>
                            <a:gd name="connsiteY0" fmla="*/ 239486 h 280211"/>
                            <a:gd name="connsiteX1" fmla="*/ 14514 w 210457"/>
                            <a:gd name="connsiteY1" fmla="*/ 261257 h 280211"/>
                            <a:gd name="connsiteX2" fmla="*/ 14514 w 210457"/>
                            <a:gd name="connsiteY2" fmla="*/ 0 h 280211"/>
                          </a:gdLst>
                          <a:ahLst/>
                          <a:cxnLst>
                            <a:cxn ang="0">
                              <a:pos x="connsiteX0" y="connsiteY0"/>
                            </a:cxn>
                            <a:cxn ang="0">
                              <a:pos x="connsiteX1" y="connsiteY1"/>
                            </a:cxn>
                            <a:cxn ang="0">
                              <a:pos x="connsiteX2" y="connsiteY2"/>
                            </a:cxn>
                          </a:cxnLst>
                          <a:rect l="l" t="t" r="r" b="b"/>
                          <a:pathLst>
                            <a:path w="210457" h="280211">
                              <a:moveTo>
                                <a:pt x="210457" y="239486"/>
                              </a:moveTo>
                              <a:cubicBezTo>
                                <a:pt x="128814" y="270328"/>
                                <a:pt x="47171" y="301171"/>
                                <a:pt x="14514" y="261257"/>
                              </a:cubicBezTo>
                              <a:cubicBezTo>
                                <a:pt x="-18143" y="221343"/>
                                <a:pt x="14514" y="0"/>
                                <a:pt x="14514" y="0"/>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063DFE3" id="Freeform 90" o:spid="_x0000_s1026" style="position:absolute;margin-left:176.75pt;margin-top:15.9pt;width:16.55pt;height:22.05pt;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coordsize="210457,2802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" path="m210457,239486c128814,270328,47171,301171,14514,261257,-18143,221343,14514,,14514,e" filled="f" strokecolor="black [3213]" strokeweight="1pt">
                <v:stroke dashstyle="3 1" endarrow="block" endarrowwidth="narrow" endarrowlength="short"/>
                <v:path arrowok="t" o:connecttype="custom" o:connectlocs="210185,239336;14495,261093;14495,0" o:connectangles="0,0,0"/>
              </v:shape>
            </w:pict>
          </mc:Fallback>
        </mc:AlternateContent>
      </w:r>
      <w:r>
        <w:tab/>
      </w:r>
      <w:r w:rsidRPr="00E3042B">
        <w:rPr>
          <w:strike/>
        </w:rPr>
        <w:t>R</w:t>
      </w:r>
      <w:r w:rsidRPr="00E3042B">
        <w:rPr>
          <w:strike/>
          <w:vertAlign w:val="subscript"/>
        </w:rPr>
        <w:t>wh</w:t>
      </w:r>
      <w:r>
        <w:tab/>
      </w:r>
      <w:r w:rsidRPr="00B86CE9">
        <w:rPr>
          <w:rFonts w:ascii="ArborWin" w:hAnsi="ArborWin"/>
        </w:rPr>
        <w:t>2</w:t>
      </w:r>
    </w:p>
    <w:p w14:paraId="274DD43D" w14:textId="77777777" w:rsidR="00E3042B" w:rsidRDefault="00E3042B" w:rsidP="00E3042B">
      <w:pPr>
        <w:keepNext/>
        <w:widowControl w:val="0"/>
        <w:tabs>
          <w:tab w:val="left" w:pos="3828"/>
          <w:tab w:val="left" w:pos="4678"/>
        </w:tabs>
        <w:autoSpaceDE w:val="0"/>
        <w:autoSpaceDN w:val="0"/>
        <w:adjustRightInd w:val="0"/>
      </w:pPr>
      <w:r>
        <w:tab/>
        <w:t>Appl</w:t>
      </w:r>
      <w:r>
        <w:tab/>
        <w:t>VP</w:t>
      </w:r>
    </w:p>
    <w:p w14:paraId="6FD3EFB7" w14:textId="77777777" w:rsidR="00E3042B" w:rsidRDefault="00E3042B" w:rsidP="00E3042B">
      <w:pPr>
        <w:keepNext/>
        <w:widowControl w:val="0"/>
        <w:tabs>
          <w:tab w:val="left" w:pos="4536"/>
        </w:tabs>
        <w:autoSpaceDE w:val="0"/>
        <w:autoSpaceDN w:val="0"/>
        <w:adjustRightInd w:val="0"/>
      </w:pPr>
      <w:r>
        <w:rPr>
          <w:rFonts w:ascii="ArborWin" w:hAnsi="ArborWin"/>
        </w:rPr>
        <w:tab/>
      </w:r>
      <w:r w:rsidRPr="00B86CE9">
        <w:rPr>
          <w:rFonts w:ascii="ArborWin" w:hAnsi="ArborWin"/>
        </w:rPr>
        <w:t>2</w:t>
      </w:r>
    </w:p>
    <w:p w14:paraId="30A02B3B" w14:textId="77777777" w:rsidR="00E3042B" w:rsidRPr="00B86CE9" w:rsidRDefault="00E3042B" w:rsidP="00E3042B">
      <w:pPr>
        <w:keepNext/>
        <w:widowControl w:val="0"/>
        <w:tabs>
          <w:tab w:val="left" w:pos="4395"/>
          <w:tab w:val="left" w:pos="5103"/>
        </w:tabs>
        <w:autoSpaceDE w:val="0"/>
        <w:autoSpaceDN w:val="0"/>
        <w:adjustRightInd w:val="0"/>
        <w:rPr>
          <w:rFonts w:ascii="ArborWin" w:hAnsi="ArborWin"/>
        </w:rPr>
      </w:pPr>
      <w:r>
        <w:tab/>
        <w:t>V</w:t>
      </w:r>
      <w:r>
        <w:tab/>
      </w:r>
      <w:r w:rsidRPr="00DE51B1">
        <w:rPr>
          <w:strike/>
        </w:rPr>
        <w:t>TH</w:t>
      </w:r>
    </w:p>
    <w:p w14:paraId="0BA731B5" w14:textId="77777777" w:rsidR="00E3042B" w:rsidRDefault="00E3042B" w:rsidP="00E3042B"/>
    <w:p w14:paraId="282A93DE" w14:textId="77777777" w:rsidR="00E3042B" w:rsidRDefault="00E3042B" w:rsidP="00E3042B"/>
    <w:p w14:paraId="04777E73" w14:textId="77777777" w:rsidR="00E3042B" w:rsidRDefault="00E3042B" w:rsidP="00E3042B">
      <w:pPr>
        <w:keepNext/>
        <w:widowControl w:val="0"/>
        <w:tabs>
          <w:tab w:val="left" w:pos="851"/>
        </w:tabs>
        <w:autoSpaceDE w:val="0"/>
        <w:autoSpaceDN w:val="0"/>
        <w:adjustRightInd w:val="0"/>
      </w:pPr>
      <w:r>
        <w:lastRenderedPageBreak/>
        <w:t>b.</w:t>
      </w:r>
      <w:r>
        <w:tab/>
        <w:t>CP</w:t>
      </w:r>
    </w:p>
    <w:p w14:paraId="773AAA3C" w14:textId="77777777" w:rsidR="00E3042B" w:rsidRPr="00B86CE9" w:rsidRDefault="00E3042B" w:rsidP="00E3042B">
      <w:pPr>
        <w:keepNext/>
        <w:widowControl w:val="0"/>
        <w:autoSpaceDE w:val="0"/>
        <w:autoSpaceDN w:val="0"/>
        <w:adjustRightInd w:val="0"/>
        <w:rPr>
          <w:rFonts w:ascii="ArborWin" w:hAnsi="ArborWin"/>
        </w:rPr>
      </w:pPr>
      <w:r>
        <w:rPr>
          <w:rFonts w:ascii="ArborWin" w:hAnsi="ArborWin"/>
        </w:rPr>
        <w:tab/>
      </w:r>
      <w:r w:rsidRPr="00B86CE9">
        <w:rPr>
          <w:rFonts w:ascii="ArborWin" w:hAnsi="ArborWin"/>
        </w:rPr>
        <w:t>2</w:t>
      </w:r>
    </w:p>
    <w:p w14:paraId="20A1C34C" w14:textId="0E594F75" w:rsidR="00E3042B" w:rsidRPr="003C3B99" w:rsidRDefault="00E3042B" w:rsidP="00E3042B">
      <w:pPr>
        <w:keepNext/>
        <w:widowControl w:val="0"/>
        <w:tabs>
          <w:tab w:val="left" w:pos="426"/>
          <w:tab w:val="left" w:pos="1134"/>
          <w:tab w:val="left" w:pos="3261"/>
        </w:tabs>
        <w:autoSpaceDE w:val="0"/>
        <w:autoSpaceDN w:val="0"/>
        <w:adjustRightInd w:val="0"/>
      </w:pPr>
      <w:r>
        <w:rPr>
          <w:noProof/>
          <w:lang w:eastAsia="en-GB"/>
        </w:rPr>
        <mc:AlternateContent>
          <mc:Choice Requires="wps">
            <w:drawing>
              <wp:anchor distT="0" distB="0" distL="114300" distR="114300" simplePos="0" relativeHeight="251693568" behindDoc="0" locked="0" layoutInCell="1" allowOverlap="1" wp14:anchorId="2DD91902" wp14:editId="56A01C12">
                <wp:simplePos x="0" y="0"/>
                <wp:positionH relativeFrom="column">
                  <wp:posOffset>400050</wp:posOffset>
                </wp:positionH>
                <wp:positionV relativeFrom="paragraph">
                  <wp:posOffset>170815</wp:posOffset>
                </wp:positionV>
                <wp:extent cx="1073150" cy="1244600"/>
                <wp:effectExtent l="50800" t="50800" r="19050" b="25400"/>
                <wp:wrapNone/>
                <wp:docPr id="91" name="Freeform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73150" cy="1244600"/>
                        </a:xfrm>
                        <a:custGeom>
                          <a:avLst/>
                          <a:gdLst>
                            <a:gd name="connsiteX0" fmla="*/ 1208315 w 1208315"/>
                            <a:gd name="connsiteY0" fmla="*/ 1121229 h 1196690"/>
                            <a:gd name="connsiteX1" fmla="*/ 239486 w 1208315"/>
                            <a:gd name="connsiteY1" fmla="*/ 1077686 h 1196690"/>
                            <a:gd name="connsiteX2" fmla="*/ 0 w 1208315"/>
                            <a:gd name="connsiteY2" fmla="*/ 0 h 1196690"/>
                          </a:gdLst>
                          <a:ahLst/>
                          <a:cxnLst>
                            <a:cxn ang="0">
                              <a:pos x="connsiteX0" y="connsiteY0"/>
                            </a:cxn>
                            <a:cxn ang="0">
                              <a:pos x="connsiteX1" y="connsiteY1"/>
                            </a:cxn>
                            <a:cxn ang="0">
                              <a:pos x="connsiteX2" y="connsiteY2"/>
                            </a:cxn>
                          </a:cxnLst>
                          <a:rect l="l" t="t" r="r" b="b"/>
                          <a:pathLst>
                            <a:path w="1208315" h="1196690">
                              <a:moveTo>
                                <a:pt x="1208315" y="1121229"/>
                              </a:moveTo>
                              <a:cubicBezTo>
                                <a:pt x="824593" y="1192893"/>
                                <a:pt x="440872" y="1264558"/>
                                <a:pt x="239486" y="1077686"/>
                              </a:cubicBezTo>
                              <a:cubicBezTo>
                                <a:pt x="38100" y="890814"/>
                                <a:pt x="0" y="0"/>
                                <a:pt x="0" y="0"/>
                              </a:cubicBezTo>
                            </a:path>
                          </a:pathLst>
                        </a:custGeom>
                        <a:ln w="12700">
                          <a:solidFill>
                            <a:schemeClr val="tx1"/>
                          </a:solidFill>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97A70" id="Freeform 28" o:spid="_x0000_s1026" style="position:absolute;margin-left:31.5pt;margin-top:13.45pt;width:84.5pt;height:98pt;z-index:251693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8315,11966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" path="m1208315,1121229v-383722,71664,-767443,143329,-968829,-43543c38100,890814,,,,e" filled="f" strokecolor="black [3213]" strokeweight="1pt">
                <v:stroke endarrow="block" endarrowwidth="narrow" endarrowlength="short"/>
                <v:path arrowok="t" o:connecttype="custom" o:connectlocs="1073150,1166118;212697,1120832;0,0" o:connectangles="0,0,0"/>
              </v:shape>
            </w:pict>
          </mc:Fallback>
        </mc:AlternateContent>
      </w:r>
      <w:r>
        <w:rPr>
          <w:rFonts w:ascii="ArborWin" w:hAnsi="ArborWin"/>
        </w:rPr>
        <w:tab/>
      </w:r>
      <w:r>
        <w:t>R</w:t>
      </w:r>
      <w:r w:rsidRPr="00C666ED">
        <w:rPr>
          <w:vertAlign w:val="subscript"/>
        </w:rPr>
        <w:t>wh</w:t>
      </w:r>
      <w:r>
        <w:tab/>
      </w:r>
      <w:r w:rsidRPr="00B86CE9">
        <w:rPr>
          <w:rFonts w:ascii="ArborWin" w:hAnsi="ArborWin"/>
        </w:rPr>
        <w:t>2</w:t>
      </w:r>
      <w:r>
        <w:rPr>
          <w:rFonts w:ascii="ArborWin" w:hAnsi="ArborWin"/>
        </w:rPr>
        <w:tab/>
      </w:r>
    </w:p>
    <w:p w14:paraId="160BE97B" w14:textId="77777777" w:rsidR="00E3042B" w:rsidRDefault="00E3042B" w:rsidP="00E3042B">
      <w:pPr>
        <w:keepNext/>
        <w:widowControl w:val="0"/>
        <w:tabs>
          <w:tab w:val="left" w:pos="993"/>
          <w:tab w:val="left" w:pos="1701"/>
        </w:tabs>
        <w:autoSpaceDE w:val="0"/>
        <w:autoSpaceDN w:val="0"/>
        <w:adjustRightInd w:val="0"/>
      </w:pPr>
      <w:r>
        <w:tab/>
        <w:t>C</w:t>
      </w:r>
      <w:r>
        <w:tab/>
        <w:t>TP</w:t>
      </w:r>
    </w:p>
    <w:p w14:paraId="6208D698" w14:textId="26234FFE" w:rsidR="00E3042B" w:rsidRPr="00B86CE9" w:rsidRDefault="00E3042B" w:rsidP="00E3042B">
      <w:pPr>
        <w:keepNext/>
        <w:widowControl w:val="0"/>
        <w:tabs>
          <w:tab w:val="left" w:pos="1560"/>
        </w:tabs>
        <w:autoSpaceDE w:val="0"/>
        <w:autoSpaceDN w:val="0"/>
        <w:adjustRightInd w:val="0"/>
        <w:rPr>
          <w:rFonts w:ascii="ArborWin" w:hAnsi="ArborWin"/>
        </w:rPr>
      </w:pPr>
      <w:r>
        <w:rPr>
          <w:rFonts w:ascii="ArborWin" w:hAnsi="ArborWin"/>
          <w:noProof/>
          <w:lang w:eastAsia="en-GB"/>
        </w:rPr>
        <mc:AlternateContent>
          <mc:Choice Requires="wps">
            <w:drawing>
              <wp:anchor distT="0" distB="0" distL="114300" distR="114300" simplePos="0" relativeHeight="251692544" behindDoc="0" locked="0" layoutInCell="1" allowOverlap="1" wp14:anchorId="5A3C2B85" wp14:editId="4FF35F44">
                <wp:simplePos x="0" y="0"/>
                <wp:positionH relativeFrom="column">
                  <wp:posOffset>685799</wp:posOffset>
                </wp:positionH>
                <wp:positionV relativeFrom="paragraph">
                  <wp:posOffset>48260</wp:posOffset>
                </wp:positionV>
                <wp:extent cx="629265" cy="825910"/>
                <wp:effectExtent l="0" t="0" r="57150" b="114300"/>
                <wp:wrapNone/>
                <wp:docPr id="92" name="Freeform 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29265" cy="825910"/>
                        </a:xfrm>
                        <a:custGeom>
                          <a:avLst/>
                          <a:gdLst>
                            <a:gd name="connsiteX0" fmla="*/ 0 w 898071"/>
                            <a:gd name="connsiteY0" fmla="*/ 0 h 1061357"/>
                            <a:gd name="connsiteX1" fmla="*/ 163286 w 898071"/>
                            <a:gd name="connsiteY1" fmla="*/ 881743 h 1061357"/>
                            <a:gd name="connsiteX2" fmla="*/ 898071 w 898071"/>
                            <a:gd name="connsiteY2" fmla="*/ 1061357 h 1061357"/>
                          </a:gdLst>
                          <a:ahLst/>
                          <a:cxnLst>
                            <a:cxn ang="0">
                              <a:pos x="connsiteX0" y="connsiteY0"/>
                            </a:cxn>
                            <a:cxn ang="0">
                              <a:pos x="connsiteX1" y="connsiteY1"/>
                            </a:cxn>
                            <a:cxn ang="0">
                              <a:pos x="connsiteX2" y="connsiteY2"/>
                            </a:cxn>
                          </a:cxnLst>
                          <a:rect l="l" t="t" r="r" b="b"/>
                          <a:pathLst>
                            <a:path w="898071" h="1061357">
                              <a:moveTo>
                                <a:pt x="0" y="0"/>
                              </a:moveTo>
                              <a:cubicBezTo>
                                <a:pt x="6804" y="352425"/>
                                <a:pt x="13608" y="704850"/>
                                <a:pt x="163286" y="881743"/>
                              </a:cubicBezTo>
                              <a:cubicBezTo>
                                <a:pt x="312964" y="1058636"/>
                                <a:pt x="898071" y="1061357"/>
                                <a:pt x="898071" y="1061357"/>
                              </a:cubicBezTo>
                            </a:path>
                          </a:pathLst>
                        </a:custGeom>
                        <a:ln w="12700">
                          <a:solidFill>
                            <a:schemeClr val="tx1"/>
                          </a:solidFill>
                          <a:prstDash val="sysDash"/>
                          <a:tailEnd type="triangle" w="sm" len="sm"/>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C6564" id="Freeform 92" o:spid="_x0000_s1026" style="position:absolute;margin-left:54pt;margin-top:3.8pt;width:49.55pt;height:65.0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898071,106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" path="m,c6804,352425,13608,704850,163286,881743v149678,176893,734785,179614,734785,179614e" filled="f" strokecolor="black [3213]" strokeweight="1pt">
                <v:stroke dashstyle="3 1" endarrow="block" endarrowwidth="narrow" endarrowlength="short"/>
                <v:path arrowok="t" o:connecttype="custom" o:connectlocs="0,0;114412,686141;629265,825910" o:connectangles="0,0,0"/>
              </v:shape>
            </w:pict>
          </mc:Fallback>
        </mc:AlternateContent>
      </w:r>
      <w:r>
        <w:rPr>
          <w:rFonts w:ascii="ArborWin" w:hAnsi="ArborWin"/>
        </w:rPr>
        <w:tab/>
      </w:r>
      <w:r w:rsidRPr="00B86CE9">
        <w:rPr>
          <w:rFonts w:ascii="ArborWin" w:hAnsi="ArborWin"/>
        </w:rPr>
        <w:t>2</w:t>
      </w:r>
    </w:p>
    <w:p w14:paraId="081D66EE" w14:textId="115F929A" w:rsidR="00E3042B" w:rsidRPr="001401F5" w:rsidRDefault="00E3042B" w:rsidP="00E3042B">
      <w:pPr>
        <w:keepNext/>
        <w:widowControl w:val="0"/>
        <w:tabs>
          <w:tab w:val="left" w:pos="1560"/>
          <w:tab w:val="left" w:pos="1985"/>
          <w:tab w:val="left" w:pos="3828"/>
        </w:tabs>
        <w:autoSpaceDE w:val="0"/>
        <w:autoSpaceDN w:val="0"/>
        <w:adjustRightInd w:val="0"/>
      </w:pPr>
      <w:r>
        <w:tab/>
        <w:t>TH</w:t>
      </w:r>
      <w:r>
        <w:tab/>
      </w:r>
      <w:r w:rsidRPr="00B86CE9">
        <w:rPr>
          <w:rFonts w:ascii="ArborWin" w:hAnsi="ArborWin"/>
        </w:rPr>
        <w:t>2</w:t>
      </w:r>
    </w:p>
    <w:p w14:paraId="6B02668A" w14:textId="77777777" w:rsidR="00E3042B" w:rsidRDefault="00E3042B" w:rsidP="00E3042B">
      <w:pPr>
        <w:keepNext/>
        <w:widowControl w:val="0"/>
        <w:tabs>
          <w:tab w:val="left" w:pos="1843"/>
          <w:tab w:val="left" w:pos="2552"/>
        </w:tabs>
        <w:autoSpaceDE w:val="0"/>
        <w:autoSpaceDN w:val="0"/>
        <w:adjustRightInd w:val="0"/>
      </w:pPr>
      <w:r>
        <w:tab/>
        <w:t>T</w:t>
      </w:r>
      <w:r>
        <w:tab/>
        <w:t>vP</w:t>
      </w:r>
    </w:p>
    <w:p w14:paraId="5624B12B" w14:textId="218D6B28" w:rsidR="00E3042B" w:rsidRPr="00B86CE9" w:rsidRDefault="00E3042B" w:rsidP="00E3042B">
      <w:pPr>
        <w:keepNext/>
        <w:widowControl w:val="0"/>
        <w:tabs>
          <w:tab w:val="left" w:pos="2410"/>
        </w:tabs>
        <w:autoSpaceDE w:val="0"/>
        <w:autoSpaceDN w:val="0"/>
        <w:adjustRightInd w:val="0"/>
        <w:rPr>
          <w:rFonts w:ascii="ArborWin" w:hAnsi="ArborWin"/>
        </w:rPr>
      </w:pPr>
      <w:r>
        <w:rPr>
          <w:noProof/>
          <w:lang w:eastAsia="en-GB"/>
        </w:rPr>
        <mc:AlternateContent>
          <mc:Choice Requires="wps">
            <w:drawing>
              <wp:anchor distT="0" distB="0" distL="114300" distR="114300" simplePos="0" relativeHeight="251694592" behindDoc="0" locked="0" layoutInCell="1" allowOverlap="1" wp14:anchorId="609B8875" wp14:editId="4D2361B3">
                <wp:simplePos x="0" y="0"/>
                <wp:positionH relativeFrom="column">
                  <wp:posOffset>1371600</wp:posOffset>
                </wp:positionH>
                <wp:positionV relativeFrom="paragraph">
                  <wp:posOffset>152400</wp:posOffset>
                </wp:positionV>
                <wp:extent cx="1143000" cy="685800"/>
                <wp:effectExtent l="0" t="0" r="25400" b="25400"/>
                <wp:wrapNone/>
                <wp:docPr id="93" name="Freeform 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43000" cy="685800"/>
                        </a:xfrm>
                        <a:custGeom>
                          <a:avLst/>
                          <a:gdLst>
                            <a:gd name="connsiteX0" fmla="*/ 0 w 1756881"/>
                            <a:gd name="connsiteY0" fmla="*/ 996594 h 996594"/>
                            <a:gd name="connsiteX1" fmla="*/ 678094 w 1756881"/>
                            <a:gd name="connsiteY1" fmla="*/ 184935 h 996594"/>
                            <a:gd name="connsiteX2" fmla="*/ 1756881 w 1756881"/>
                            <a:gd name="connsiteY2" fmla="*/ 0 h 996594"/>
                          </a:gdLst>
                          <a:ahLst/>
                          <a:cxnLst>
                            <a:cxn ang="0">
                              <a:pos x="connsiteX0" y="connsiteY0"/>
                            </a:cxn>
                            <a:cxn ang="0">
                              <a:pos x="connsiteX1" y="connsiteY1"/>
                            </a:cxn>
                            <a:cxn ang="0">
                              <a:pos x="connsiteX2" y="connsiteY2"/>
                            </a:cxn>
                          </a:cxnLst>
                          <a:rect l="l" t="t" r="r" b="b"/>
                          <a:pathLst>
                            <a:path w="1756881" h="996594">
                              <a:moveTo>
                                <a:pt x="0" y="996594"/>
                              </a:moveTo>
                              <a:cubicBezTo>
                                <a:pt x="192640" y="673814"/>
                                <a:pt x="385281" y="351034"/>
                                <a:pt x="678094" y="184935"/>
                              </a:cubicBezTo>
                              <a:cubicBezTo>
                                <a:pt x="970908" y="18836"/>
                                <a:pt x="1756881" y="0"/>
                                <a:pt x="1756881" y="0"/>
                              </a:cubicBezTo>
                            </a:path>
                          </a:pathLst>
                        </a:custGeom>
                        <a:ln w="12700">
                          <a:solidFill>
                            <a:schemeClr val="tx1"/>
                          </a:solidFill>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EF0058" id="Freeform 93" o:spid="_x0000_s1026" style="position:absolute;margin-left:108pt;margin-top:12pt;width:90pt;height:54pt;z-index:251694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756881,9965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" path="m,996594c192640,673814,385281,351034,678094,184935,970908,18836,1756881,,1756881,e" filled="f" strokecolor="black [3213]" strokeweight="1pt">
                <v:path arrowok="t" o:connecttype="custom" o:connectlocs="0,685800;441158,127262;1143000,0" o:connectangles="0,0,0"/>
              </v:shape>
            </w:pict>
          </mc:Fallback>
        </mc:AlternateContent>
      </w:r>
      <w:r>
        <w:rPr>
          <w:rFonts w:ascii="ArborWin" w:hAnsi="ArborWin"/>
        </w:rPr>
        <w:tab/>
      </w:r>
      <w:r w:rsidRPr="00B86CE9">
        <w:rPr>
          <w:rFonts w:ascii="ArborWin" w:hAnsi="ArborWin"/>
        </w:rPr>
        <w:t>2</w:t>
      </w:r>
    </w:p>
    <w:p w14:paraId="58ADB455" w14:textId="1BDC69C1" w:rsidR="00E3042B" w:rsidRDefault="00E3042B" w:rsidP="00E3042B">
      <w:pPr>
        <w:keepNext/>
        <w:widowControl w:val="0"/>
        <w:tabs>
          <w:tab w:val="left" w:pos="2127"/>
          <w:tab w:val="left" w:pos="2835"/>
        </w:tabs>
        <w:autoSpaceDE w:val="0"/>
        <w:autoSpaceDN w:val="0"/>
        <w:adjustRightInd w:val="0"/>
      </w:pPr>
      <w:r>
        <w:tab/>
      </w:r>
      <w:r w:rsidRPr="00B86CE9">
        <w:rPr>
          <w:rFonts w:ascii="ArborWin" w:hAnsi="ArborWin"/>
        </w:rPr>
        <w:t xml:space="preserve"> </w:t>
      </w:r>
      <w:r>
        <w:t>R</w:t>
      </w:r>
      <w:r w:rsidRPr="00C666ED">
        <w:rPr>
          <w:vertAlign w:val="subscript"/>
        </w:rPr>
        <w:t>wh</w:t>
      </w:r>
      <w:r>
        <w:rPr>
          <w:rFonts w:ascii="ArborWin" w:hAnsi="ArborWin"/>
        </w:rPr>
        <w:tab/>
      </w:r>
      <w:r w:rsidRPr="00B86CE9">
        <w:rPr>
          <w:rFonts w:ascii="ArborWin" w:hAnsi="ArborWin"/>
        </w:rPr>
        <w:t>2</w:t>
      </w:r>
    </w:p>
    <w:p w14:paraId="1AEC086F" w14:textId="77777777" w:rsidR="00E3042B" w:rsidRDefault="00E3042B" w:rsidP="00E3042B">
      <w:pPr>
        <w:keepNext/>
        <w:widowControl w:val="0"/>
        <w:tabs>
          <w:tab w:val="left" w:pos="2694"/>
          <w:tab w:val="left" w:pos="3261"/>
          <w:tab w:val="left" w:pos="5103"/>
        </w:tabs>
        <w:autoSpaceDE w:val="0"/>
        <w:autoSpaceDN w:val="0"/>
        <w:adjustRightInd w:val="0"/>
      </w:pPr>
      <w:r>
        <w:tab/>
      </w:r>
      <w:r w:rsidRPr="00E3042B">
        <w:rPr>
          <w:strike/>
        </w:rPr>
        <w:t>TH</w:t>
      </w:r>
      <w:r>
        <w:tab/>
      </w:r>
      <w:r w:rsidRPr="00B86CE9">
        <w:rPr>
          <w:rFonts w:ascii="ArborWin" w:hAnsi="ArborWin"/>
        </w:rPr>
        <w:t>2</w:t>
      </w:r>
    </w:p>
    <w:p w14:paraId="6C0C3ED9" w14:textId="75AC9723" w:rsidR="00E3042B" w:rsidRDefault="00E3042B" w:rsidP="00E3042B">
      <w:pPr>
        <w:keepNext/>
        <w:widowControl w:val="0"/>
        <w:tabs>
          <w:tab w:val="left" w:pos="2977"/>
          <w:tab w:val="left" w:pos="3828"/>
        </w:tabs>
        <w:autoSpaceDE w:val="0"/>
        <w:autoSpaceDN w:val="0"/>
        <w:adjustRightInd w:val="0"/>
      </w:pPr>
      <w:r>
        <w:tab/>
        <w:t>(v+ϕ)</w:t>
      </w:r>
      <w:r>
        <w:tab/>
        <w:t>ApplP</w:t>
      </w:r>
    </w:p>
    <w:p w14:paraId="2CD3F156" w14:textId="77777777" w:rsidR="00E3042B" w:rsidRPr="00B86CE9" w:rsidRDefault="00E3042B" w:rsidP="00E3042B">
      <w:pPr>
        <w:keepNext/>
        <w:widowControl w:val="0"/>
        <w:tabs>
          <w:tab w:val="left" w:pos="3686"/>
        </w:tabs>
        <w:autoSpaceDE w:val="0"/>
        <w:autoSpaceDN w:val="0"/>
        <w:adjustRightInd w:val="0"/>
        <w:rPr>
          <w:rFonts w:ascii="ArborWin" w:hAnsi="ArborWin"/>
        </w:rPr>
      </w:pPr>
      <w:r>
        <w:rPr>
          <w:rFonts w:ascii="ArborWin" w:hAnsi="ArborWin"/>
        </w:rPr>
        <w:tab/>
      </w:r>
      <w:r w:rsidRPr="00B86CE9">
        <w:rPr>
          <w:rFonts w:ascii="ArborWin" w:hAnsi="ArborWin"/>
        </w:rPr>
        <w:t>2</w:t>
      </w:r>
    </w:p>
    <w:p w14:paraId="59DE364D" w14:textId="353A1C61" w:rsidR="00E3042B" w:rsidRDefault="00E3042B" w:rsidP="00E3042B">
      <w:pPr>
        <w:keepNext/>
        <w:widowControl w:val="0"/>
        <w:tabs>
          <w:tab w:val="left" w:pos="3544"/>
          <w:tab w:val="left" w:pos="4111"/>
          <w:tab w:val="left" w:pos="5103"/>
        </w:tabs>
        <w:autoSpaceDE w:val="0"/>
        <w:autoSpaceDN w:val="0"/>
        <w:adjustRightInd w:val="0"/>
      </w:pPr>
      <w:r>
        <w:tab/>
      </w:r>
      <w:r w:rsidRPr="00E3042B">
        <w:rPr>
          <w:strike/>
        </w:rPr>
        <w:t>R</w:t>
      </w:r>
      <w:r w:rsidRPr="00E3042B">
        <w:rPr>
          <w:strike/>
          <w:vertAlign w:val="subscript"/>
        </w:rPr>
        <w:t>wh</w:t>
      </w:r>
      <w:r>
        <w:tab/>
      </w:r>
      <w:r w:rsidRPr="00B86CE9">
        <w:rPr>
          <w:rFonts w:ascii="ArborWin" w:hAnsi="ArborWin"/>
        </w:rPr>
        <w:t>2</w:t>
      </w:r>
    </w:p>
    <w:p w14:paraId="3CD5FB71" w14:textId="77777777" w:rsidR="00E3042B" w:rsidRDefault="00E3042B" w:rsidP="00E3042B">
      <w:pPr>
        <w:keepNext/>
        <w:widowControl w:val="0"/>
        <w:tabs>
          <w:tab w:val="left" w:pos="3828"/>
          <w:tab w:val="left" w:pos="4678"/>
        </w:tabs>
        <w:autoSpaceDE w:val="0"/>
        <w:autoSpaceDN w:val="0"/>
        <w:adjustRightInd w:val="0"/>
      </w:pPr>
      <w:r>
        <w:tab/>
        <w:t>Appl</w:t>
      </w:r>
      <w:r>
        <w:tab/>
        <w:t>VP</w:t>
      </w:r>
    </w:p>
    <w:p w14:paraId="781C0539" w14:textId="77777777" w:rsidR="00E3042B" w:rsidRDefault="00E3042B" w:rsidP="00E3042B">
      <w:pPr>
        <w:keepNext/>
        <w:widowControl w:val="0"/>
        <w:tabs>
          <w:tab w:val="left" w:pos="4536"/>
        </w:tabs>
        <w:autoSpaceDE w:val="0"/>
        <w:autoSpaceDN w:val="0"/>
        <w:adjustRightInd w:val="0"/>
      </w:pPr>
      <w:r>
        <w:rPr>
          <w:rFonts w:ascii="ArborWin" w:hAnsi="ArborWin"/>
        </w:rPr>
        <w:tab/>
      </w:r>
      <w:r w:rsidRPr="00B86CE9">
        <w:rPr>
          <w:rFonts w:ascii="ArborWin" w:hAnsi="ArborWin"/>
        </w:rPr>
        <w:t>2</w:t>
      </w:r>
    </w:p>
    <w:p w14:paraId="6601607A" w14:textId="77777777" w:rsidR="00E3042B" w:rsidRPr="00B86CE9" w:rsidRDefault="00E3042B" w:rsidP="00E3042B">
      <w:pPr>
        <w:keepNext/>
        <w:widowControl w:val="0"/>
        <w:tabs>
          <w:tab w:val="left" w:pos="4395"/>
          <w:tab w:val="left" w:pos="5103"/>
        </w:tabs>
        <w:autoSpaceDE w:val="0"/>
        <w:autoSpaceDN w:val="0"/>
        <w:adjustRightInd w:val="0"/>
        <w:rPr>
          <w:rFonts w:ascii="ArborWin" w:hAnsi="ArborWin"/>
        </w:rPr>
      </w:pPr>
      <w:r>
        <w:tab/>
        <w:t>V</w:t>
      </w:r>
      <w:r>
        <w:tab/>
      </w:r>
      <w:r w:rsidRPr="00DE51B1">
        <w:rPr>
          <w:strike/>
        </w:rPr>
        <w:t>TH</w:t>
      </w:r>
    </w:p>
    <w:p w14:paraId="0AAF3603" w14:textId="77777777" w:rsidR="00FD0080" w:rsidRDefault="00FD0080" w:rsidP="00F76B4D"/>
    <w:p w14:paraId="21E0F22A" w14:textId="77777777" w:rsidR="001B73D0" w:rsidRDefault="001B73D0" w:rsidP="00F76B4D">
      <w:pPr>
        <w:rPr>
          <w:i/>
        </w:rPr>
      </w:pPr>
    </w:p>
    <w:p w14:paraId="381F3A11" w14:textId="17E74EAB" w:rsidR="00273737" w:rsidRDefault="00273737" w:rsidP="007951B8">
      <w:pPr>
        <w:pStyle w:val="Heading2"/>
      </w:pPr>
      <w:r>
        <w:t>Animacy effects: Sesotho</w:t>
      </w:r>
    </w:p>
    <w:p w14:paraId="0F9949EF" w14:textId="77777777" w:rsidR="00446212" w:rsidRPr="005A50DB" w:rsidRDefault="00446212" w:rsidP="00446212">
      <w:r w:rsidRPr="005A50DB">
        <w:t xml:space="preserve">Morolong and Hyman (1977) present a detailed exposition of word order, including passives and relatives, in ditransitive applicative constructions in Sesotho, arguing that the relative animacy or humanness of the two objects is a crucial factor. Some of the observations they make initially look like a problem for our theory of the DOMA. Consider the following examples. </w:t>
      </w:r>
    </w:p>
    <w:p w14:paraId="06B61E35" w14:textId="77777777" w:rsidR="00446212" w:rsidRPr="005A50DB" w:rsidRDefault="00446212" w:rsidP="00446212"/>
    <w:p w14:paraId="799F2808" w14:textId="77777777" w:rsidR="00E243A7" w:rsidRPr="005A50DB" w:rsidRDefault="00E243A7" w:rsidP="00E243A7">
      <w:r w:rsidRPr="005A50DB">
        <w:t>Sesotho (Morolong &amp; Hyman 1977:209, glosses added)</w:t>
      </w:r>
    </w:p>
    <w:p w14:paraId="69CFB988" w14:textId="77777777" w:rsidR="00E243A7" w:rsidRPr="005A50DB" w:rsidRDefault="00E243A7" w:rsidP="00E243A7">
      <w:pPr>
        <w:tabs>
          <w:tab w:val="left" w:pos="567"/>
          <w:tab w:val="left" w:pos="1134"/>
        </w:tabs>
      </w:pPr>
      <w:bookmarkStart w:id="52" w:name="_Ref328935715"/>
      <w:r w:rsidRPr="005A50DB">
        <w:t>(</w:t>
      </w:r>
      <w:r w:rsidR="0026357A">
        <w:fldChar w:fldCharType="begin"/>
      </w:r>
      <w:r w:rsidR="0026357A">
        <w:instrText xml:space="preserve"> SEQ ( \* ARABIC </w:instrText>
      </w:r>
      <w:r w:rsidR="0026357A">
        <w:fldChar w:fldCharType="separate"/>
      </w:r>
      <w:r w:rsidR="00F5549A">
        <w:rPr>
          <w:noProof/>
        </w:rPr>
        <w:t>57</w:t>
      </w:r>
      <w:r w:rsidR="0026357A">
        <w:rPr>
          <w:noProof/>
        </w:rPr>
        <w:fldChar w:fldCharType="end"/>
      </w:r>
      <w:bookmarkEnd w:id="52"/>
      <w:r w:rsidRPr="005A50DB">
        <w:t>)</w:t>
      </w:r>
      <w:r w:rsidRPr="005A50DB">
        <w:tab/>
      </w:r>
      <w:r w:rsidRPr="005A50DB">
        <w:rPr>
          <w:i/>
        </w:rPr>
        <w:t>inanimate Theme relative out of animate Recipient passive</w:t>
      </w:r>
    </w:p>
    <w:p w14:paraId="610D95B5" w14:textId="77777777" w:rsidR="00E243A7" w:rsidRPr="005A50DB" w:rsidRDefault="00E243A7" w:rsidP="00E243A7">
      <w:pPr>
        <w:tabs>
          <w:tab w:val="left" w:pos="567"/>
          <w:tab w:val="left" w:pos="1134"/>
          <w:tab w:val="left" w:pos="2127"/>
          <w:tab w:val="left" w:pos="2977"/>
          <w:tab w:val="left" w:pos="3969"/>
        </w:tabs>
      </w:pPr>
      <w:r w:rsidRPr="005A50DB">
        <w:tab/>
        <w:t>a.</w:t>
      </w:r>
      <w:r w:rsidRPr="005A50DB">
        <w:tab/>
        <w:t>lijó</w:t>
      </w:r>
      <w:r w:rsidRPr="005A50DB">
        <w:tab/>
        <w:t>tséò</w:t>
      </w:r>
      <w:r w:rsidRPr="005A50DB">
        <w:tab/>
        <w:t>ngoaná</w:t>
      </w:r>
      <w:r w:rsidRPr="005A50DB">
        <w:tab/>
        <w:t>á-lí-phehéts-o-éǹg</w:t>
      </w:r>
      <w:r w:rsidRPr="005A50DB">
        <w:br/>
      </w:r>
      <w:r w:rsidRPr="005A50DB">
        <w:tab/>
      </w:r>
      <w:r w:rsidRPr="005A50DB">
        <w:tab/>
        <w:t>10.food</w:t>
      </w:r>
      <w:r w:rsidRPr="005A50DB">
        <w:tab/>
        <w:t>10.</w:t>
      </w:r>
      <w:r w:rsidRPr="005A50DB">
        <w:rPr>
          <w:smallCaps/>
        </w:rPr>
        <w:t>rel</w:t>
      </w:r>
      <w:r w:rsidRPr="005A50DB">
        <w:tab/>
        <w:t>1.child</w:t>
      </w:r>
      <w:r w:rsidRPr="005A50DB">
        <w:tab/>
      </w:r>
      <w:r w:rsidRPr="005A50DB">
        <w:rPr>
          <w:smallCaps/>
        </w:rPr>
        <w:t>1sm-10om</w:t>
      </w:r>
      <w:r w:rsidRPr="005A50DB">
        <w:t>-cook-</w:t>
      </w:r>
      <w:r w:rsidRPr="005A50DB">
        <w:rPr>
          <w:smallCaps/>
        </w:rPr>
        <w:t>pass-rel</w:t>
      </w:r>
      <w:r w:rsidRPr="005A50DB">
        <w:br/>
      </w:r>
      <w:r w:rsidRPr="005A50DB">
        <w:tab/>
      </w:r>
      <w:r w:rsidRPr="005A50DB">
        <w:tab/>
        <w:t>‘the food that the child was cooked’</w:t>
      </w:r>
    </w:p>
    <w:p w14:paraId="613531E5" w14:textId="77777777" w:rsidR="00E243A7" w:rsidRPr="005A50DB" w:rsidRDefault="00E243A7" w:rsidP="00E243A7">
      <w:pPr>
        <w:tabs>
          <w:tab w:val="left" w:pos="567"/>
          <w:tab w:val="left" w:pos="1134"/>
        </w:tabs>
      </w:pPr>
    </w:p>
    <w:p w14:paraId="50C802AB" w14:textId="77777777" w:rsidR="00E243A7" w:rsidRPr="005A50DB" w:rsidRDefault="00E243A7" w:rsidP="00E243A7">
      <w:pPr>
        <w:tabs>
          <w:tab w:val="left" w:pos="567"/>
          <w:tab w:val="left" w:pos="1134"/>
        </w:tabs>
        <w:rPr>
          <w:i/>
        </w:rPr>
      </w:pPr>
      <w:r w:rsidRPr="005A50DB">
        <w:tab/>
      </w:r>
      <w:r w:rsidRPr="005A50DB">
        <w:rPr>
          <w:i/>
        </w:rPr>
        <w:t>animate Recipient relative out of inanimate Theme passive</w:t>
      </w:r>
    </w:p>
    <w:p w14:paraId="241B4A37" w14:textId="77777777" w:rsidR="00E243A7" w:rsidRPr="005A50DB" w:rsidRDefault="00E243A7" w:rsidP="00E243A7">
      <w:pPr>
        <w:tabs>
          <w:tab w:val="left" w:pos="567"/>
          <w:tab w:val="left" w:pos="1134"/>
          <w:tab w:val="left" w:pos="2127"/>
          <w:tab w:val="left" w:pos="2977"/>
          <w:tab w:val="left" w:pos="3828"/>
        </w:tabs>
      </w:pPr>
      <w:r w:rsidRPr="005A50DB">
        <w:tab/>
        <w:t>b.</w:t>
      </w:r>
      <w:r w:rsidRPr="005A50DB">
        <w:tab/>
        <w:t>* ngoaná</w:t>
      </w:r>
      <w:r w:rsidRPr="005A50DB">
        <w:tab/>
        <w:t>éò</w:t>
      </w:r>
      <w:r w:rsidRPr="005A50DB">
        <w:tab/>
        <w:t>lijó</w:t>
      </w:r>
      <w:r w:rsidRPr="005A50DB">
        <w:tab/>
        <w:t>lí-mó-phehéts-ó-èǹg</w:t>
      </w:r>
      <w:r w:rsidRPr="005A50DB">
        <w:br/>
      </w:r>
      <w:r w:rsidRPr="005A50DB">
        <w:tab/>
      </w:r>
      <w:r w:rsidRPr="005A50DB">
        <w:tab/>
        <w:t>1.child</w:t>
      </w:r>
      <w:r w:rsidRPr="005A50DB">
        <w:tab/>
        <w:t>1.</w:t>
      </w:r>
      <w:r w:rsidRPr="005A50DB">
        <w:rPr>
          <w:smallCaps/>
        </w:rPr>
        <w:t>rel</w:t>
      </w:r>
      <w:r w:rsidRPr="005A50DB">
        <w:tab/>
        <w:t>10.food</w:t>
      </w:r>
      <w:r w:rsidRPr="005A50DB">
        <w:tab/>
      </w:r>
      <w:r w:rsidRPr="005A50DB">
        <w:rPr>
          <w:smallCaps/>
        </w:rPr>
        <w:t>10sm-1om</w:t>
      </w:r>
      <w:r w:rsidRPr="005A50DB">
        <w:t>-cook-</w:t>
      </w:r>
      <w:r w:rsidRPr="005A50DB">
        <w:rPr>
          <w:smallCaps/>
        </w:rPr>
        <w:t>pass-rel</w:t>
      </w:r>
      <w:r w:rsidRPr="005A50DB">
        <w:br/>
      </w:r>
      <w:r w:rsidRPr="005A50DB">
        <w:tab/>
      </w:r>
      <w:r w:rsidRPr="005A50DB">
        <w:tab/>
        <w:t>‘the child that the food was cooked (for)’</w:t>
      </w:r>
    </w:p>
    <w:p w14:paraId="5D532944" w14:textId="77777777" w:rsidR="00446212" w:rsidRPr="005A50DB" w:rsidRDefault="00446212" w:rsidP="00446212"/>
    <w:p w14:paraId="5A630771" w14:textId="2C049F2D" w:rsidR="00446212" w:rsidRPr="005A50DB" w:rsidRDefault="002E788F" w:rsidP="00446212">
      <w:r w:rsidRPr="005A50DB">
        <w:t xml:space="preserve">The data in </w:t>
      </w:r>
      <w:r w:rsidR="00E243A7" w:rsidRPr="005A50DB">
        <w:fldChar w:fldCharType="begin"/>
      </w:r>
      <w:r w:rsidR="00E243A7" w:rsidRPr="005A50DB">
        <w:instrText xml:space="preserve"> REF _Ref328935715 \h </w:instrText>
      </w:r>
      <w:r w:rsidR="00E243A7" w:rsidRPr="005A50DB">
        <w:fldChar w:fldCharType="separate"/>
      </w:r>
      <w:r w:rsidR="00F5549A" w:rsidRPr="005A50DB">
        <w:t>(</w:t>
      </w:r>
      <w:r w:rsidR="00F5549A">
        <w:rPr>
          <w:noProof/>
        </w:rPr>
        <w:t>57</w:t>
      </w:r>
      <w:r w:rsidR="00E243A7" w:rsidRPr="005A50DB">
        <w:fldChar w:fldCharType="end"/>
      </w:r>
      <w:r w:rsidR="00E243A7" w:rsidRPr="005A50DB">
        <w:t xml:space="preserve">) </w:t>
      </w:r>
      <w:r w:rsidR="00446212" w:rsidRPr="005A50DB">
        <w:t>look like an instance of the DOMA: Theme extraction from a Recipient passive is good, Recipient extraction from a Theme passive is bad. Consider</w:t>
      </w:r>
      <w:r w:rsidR="00E243A7" w:rsidRPr="005A50DB">
        <w:t xml:space="preserve"> </w:t>
      </w:r>
      <w:r w:rsidR="00E243A7" w:rsidRPr="005A50DB">
        <w:fldChar w:fldCharType="begin"/>
      </w:r>
      <w:r w:rsidR="00E243A7" w:rsidRPr="005A50DB">
        <w:instrText xml:space="preserve"> REF _Ref328645844 \h </w:instrText>
      </w:r>
      <w:r w:rsidR="00E243A7" w:rsidRPr="005A50DB">
        <w:fldChar w:fldCharType="separate"/>
      </w:r>
      <w:r w:rsidR="00F5549A" w:rsidRPr="005A50DB">
        <w:t>(</w:t>
      </w:r>
      <w:r w:rsidR="00F5549A">
        <w:rPr>
          <w:noProof/>
        </w:rPr>
        <w:t>58</w:t>
      </w:r>
      <w:r w:rsidR="00E243A7" w:rsidRPr="005A50DB">
        <w:fldChar w:fldCharType="end"/>
      </w:r>
      <w:r w:rsidR="00446212" w:rsidRPr="005A50DB">
        <w:t>), however.</w:t>
      </w:r>
    </w:p>
    <w:p w14:paraId="24216FEA" w14:textId="77777777" w:rsidR="00446212" w:rsidRPr="005A50DB" w:rsidRDefault="00446212" w:rsidP="00446212"/>
    <w:p w14:paraId="1E93E925" w14:textId="6762E522" w:rsidR="00E243A7" w:rsidRPr="005A50DB" w:rsidRDefault="00E243A7" w:rsidP="00E243A7">
      <w:bookmarkStart w:id="53" w:name="_Ref328645844"/>
      <w:r w:rsidRPr="005A50DB">
        <w:t>(</w:t>
      </w:r>
      <w:r w:rsidR="0026357A">
        <w:fldChar w:fldCharType="begin"/>
      </w:r>
      <w:r w:rsidR="0026357A">
        <w:instrText xml:space="preserve"> SEQ ( \* ARABIC </w:instrText>
      </w:r>
      <w:r w:rsidR="0026357A">
        <w:fldChar w:fldCharType="separate"/>
      </w:r>
      <w:r w:rsidR="00F5549A">
        <w:rPr>
          <w:noProof/>
        </w:rPr>
        <w:t>58</w:t>
      </w:r>
      <w:r w:rsidR="0026357A">
        <w:rPr>
          <w:noProof/>
        </w:rPr>
        <w:fldChar w:fldCharType="end"/>
      </w:r>
      <w:bookmarkEnd w:id="53"/>
      <w:r w:rsidRPr="005A50DB">
        <w:t>)</w:t>
      </w:r>
      <w:r w:rsidRPr="005A50DB">
        <w:tab/>
      </w:r>
      <w:r w:rsidRPr="005A50DB">
        <w:rPr>
          <w:i/>
        </w:rPr>
        <w:t>animate Theme relative out of inanimate Recipient</w:t>
      </w:r>
    </w:p>
    <w:p w14:paraId="2B63F8C0" w14:textId="77777777" w:rsidR="00E243A7" w:rsidRPr="005A50DB" w:rsidRDefault="00E243A7" w:rsidP="00E243A7">
      <w:r w:rsidRPr="005A50DB">
        <w:tab/>
        <w:t>a.</w:t>
      </w:r>
      <w:r w:rsidRPr="005A50DB">
        <w:tab/>
        <w:t>* baná</w:t>
      </w:r>
      <w:r w:rsidRPr="005A50DB">
        <w:tab/>
        <w:t>báò</w:t>
      </w:r>
      <w:r w:rsidRPr="005A50DB">
        <w:tab/>
        <w:t>mokété</w:t>
      </w:r>
      <w:r w:rsidRPr="005A50DB">
        <w:tab/>
        <w:t>ó-bá-bítselíts-o-éǹg</w:t>
      </w:r>
      <w:r w:rsidRPr="005A50DB">
        <w:br/>
      </w:r>
      <w:r w:rsidRPr="005A50DB">
        <w:tab/>
      </w:r>
      <w:r w:rsidRPr="005A50DB">
        <w:tab/>
        <w:t>2.children</w:t>
      </w:r>
      <w:r w:rsidRPr="005A50DB">
        <w:tab/>
        <w:t>2.</w:t>
      </w:r>
      <w:r w:rsidRPr="005A50DB">
        <w:rPr>
          <w:smallCaps/>
        </w:rPr>
        <w:t>rel</w:t>
      </w:r>
      <w:r w:rsidRPr="005A50DB">
        <w:tab/>
        <w:t>3.feast</w:t>
      </w:r>
      <w:r w:rsidRPr="005A50DB">
        <w:tab/>
      </w:r>
      <w:r w:rsidRPr="005A50DB">
        <w:rPr>
          <w:smallCaps/>
        </w:rPr>
        <w:t>3sm-2om</w:t>
      </w:r>
      <w:r w:rsidRPr="005A50DB">
        <w:t>-call-</w:t>
      </w:r>
      <w:r w:rsidRPr="005A50DB">
        <w:rPr>
          <w:smallCaps/>
        </w:rPr>
        <w:t>pass-rel</w:t>
      </w:r>
      <w:r w:rsidRPr="005A50DB">
        <w:br/>
      </w:r>
      <w:r w:rsidRPr="005A50DB">
        <w:tab/>
      </w:r>
      <w:r w:rsidRPr="005A50DB">
        <w:tab/>
        <w:t>‘the children that were called for the feast’</w:t>
      </w:r>
      <w:r w:rsidRPr="005A50DB">
        <w:br/>
      </w:r>
      <w:r w:rsidRPr="005A50DB">
        <w:tab/>
      </w:r>
      <w:r w:rsidRPr="005A50DB">
        <w:tab/>
        <w:t>lit. ‘the children that the feast was called’</w:t>
      </w:r>
    </w:p>
    <w:p w14:paraId="354A9C17" w14:textId="77777777" w:rsidR="00E243A7" w:rsidRPr="005A50DB" w:rsidRDefault="00E243A7" w:rsidP="00E243A7"/>
    <w:p w14:paraId="0A52FCFE" w14:textId="77777777" w:rsidR="00E243A7" w:rsidRPr="005A50DB" w:rsidRDefault="00E243A7" w:rsidP="00E243A7">
      <w:pPr>
        <w:rPr>
          <w:i/>
        </w:rPr>
      </w:pPr>
      <w:r w:rsidRPr="005A50DB">
        <w:tab/>
      </w:r>
      <w:r w:rsidRPr="005A50DB">
        <w:rPr>
          <w:i/>
        </w:rPr>
        <w:t>inanimate Recipient relative out of animate Theme passive</w:t>
      </w:r>
    </w:p>
    <w:p w14:paraId="2CC05F8F" w14:textId="77777777" w:rsidR="00E243A7" w:rsidRPr="005A50DB" w:rsidRDefault="00E243A7" w:rsidP="00E243A7">
      <w:r w:rsidRPr="005A50DB">
        <w:lastRenderedPageBreak/>
        <w:tab/>
        <w:t>b.</w:t>
      </w:r>
      <w:r w:rsidRPr="005A50DB">
        <w:tab/>
        <w:t>mokété</w:t>
      </w:r>
      <w:r w:rsidRPr="005A50DB">
        <w:tab/>
        <w:t>óò</w:t>
      </w:r>
      <w:r w:rsidRPr="005A50DB">
        <w:tab/>
        <w:t>baná</w:t>
      </w:r>
      <w:r w:rsidRPr="005A50DB">
        <w:tab/>
        <w:t>bá-ò-bítselíts-o-éǹg</w:t>
      </w:r>
      <w:r w:rsidRPr="005A50DB">
        <w:br/>
      </w:r>
      <w:r w:rsidRPr="005A50DB">
        <w:tab/>
      </w:r>
      <w:r w:rsidRPr="005A50DB">
        <w:tab/>
        <w:t>3.feast</w:t>
      </w:r>
      <w:r w:rsidRPr="005A50DB">
        <w:tab/>
        <w:t>3.</w:t>
      </w:r>
      <w:r w:rsidRPr="005A50DB">
        <w:rPr>
          <w:smallCaps/>
        </w:rPr>
        <w:t>rel</w:t>
      </w:r>
      <w:r w:rsidRPr="005A50DB">
        <w:tab/>
        <w:t>2.children</w:t>
      </w:r>
      <w:r w:rsidRPr="005A50DB">
        <w:tab/>
      </w:r>
      <w:r w:rsidRPr="005A50DB">
        <w:rPr>
          <w:smallCaps/>
        </w:rPr>
        <w:t>2sm-3om</w:t>
      </w:r>
      <w:r w:rsidRPr="005A50DB">
        <w:t>-call-</w:t>
      </w:r>
      <w:r w:rsidRPr="005A50DB">
        <w:rPr>
          <w:smallCaps/>
        </w:rPr>
        <w:t>pass-rel</w:t>
      </w:r>
      <w:r w:rsidRPr="005A50DB">
        <w:br/>
      </w:r>
      <w:r w:rsidRPr="005A50DB">
        <w:tab/>
      </w:r>
      <w:r w:rsidRPr="005A50DB">
        <w:tab/>
        <w:t>‘the feast that the children were called for’</w:t>
      </w:r>
    </w:p>
    <w:p w14:paraId="398F070F" w14:textId="77777777" w:rsidR="00446212" w:rsidRPr="005A50DB" w:rsidRDefault="00446212" w:rsidP="00446212"/>
    <w:p w14:paraId="3F0EACD5" w14:textId="6B3A6FA9" w:rsidR="00446212" w:rsidRPr="005A50DB" w:rsidRDefault="00446212" w:rsidP="00446212">
      <w:r w:rsidRPr="005A50DB">
        <w:t>In these examples the Recipient is the feast, an inanimate entity, while the Theme is the children, an animate</w:t>
      </w:r>
      <w:r w:rsidR="00E243A7" w:rsidRPr="005A50DB">
        <w:t xml:space="preserve">, human entity. In (58a), </w:t>
      </w:r>
      <w:r w:rsidRPr="005A50DB">
        <w:t>Theme extraction from a Recipient passive is bad, and in (58b), Recipient extraction from a Theme passive is good. This is exactly the inverse of the DOMA discussed in previous sections. This suggests that the DOMA may be dependent on the relative animacy of the two objects, which is certainly not predicted by our account of the DOMA in the previous sections.</w:t>
      </w:r>
    </w:p>
    <w:p w14:paraId="31092DD0" w14:textId="7EE4032F" w:rsidR="00446212" w:rsidRPr="005A50DB" w:rsidRDefault="00446212" w:rsidP="00446212">
      <w:pPr>
        <w:ind w:firstLine="720"/>
      </w:pPr>
      <w:r w:rsidRPr="005A50DB">
        <w:t>We therefore begin by testing whether we can see a similar effect in Norwegian. In (59), the Recipient is inanimate</w:t>
      </w:r>
      <w:r w:rsidR="00E243A7" w:rsidRPr="005A50DB">
        <w:t xml:space="preserve"> while the Theme is animate. Example </w:t>
      </w:r>
      <w:r w:rsidR="00E243A7" w:rsidRPr="005A50DB">
        <w:fldChar w:fldCharType="begin"/>
      </w:r>
      <w:r w:rsidR="00E243A7" w:rsidRPr="005A50DB">
        <w:instrText xml:space="preserve"> REF _Ref328935798 \h </w:instrText>
      </w:r>
      <w:r w:rsidR="00E243A7" w:rsidRPr="005A50DB">
        <w:fldChar w:fldCharType="separate"/>
      </w:r>
      <w:r w:rsidR="00F5549A" w:rsidRPr="005A50DB">
        <w:t>(</w:t>
      </w:r>
      <w:r w:rsidR="00F5549A">
        <w:rPr>
          <w:noProof/>
        </w:rPr>
        <w:t>59</w:t>
      </w:r>
      <w:r w:rsidR="00E243A7" w:rsidRPr="005A50DB">
        <w:fldChar w:fldCharType="end"/>
      </w:r>
      <w:r w:rsidR="00E243A7" w:rsidRPr="005A50DB">
        <w:t xml:space="preserve">a) is the active DOC, </w:t>
      </w:r>
      <w:r w:rsidR="00E243A7" w:rsidRPr="005A50DB">
        <w:fldChar w:fldCharType="begin"/>
      </w:r>
      <w:r w:rsidR="00E243A7" w:rsidRPr="005A50DB">
        <w:instrText xml:space="preserve"> REF _Ref328935798 \h </w:instrText>
      </w:r>
      <w:r w:rsidR="00E243A7" w:rsidRPr="005A50DB">
        <w:fldChar w:fldCharType="separate"/>
      </w:r>
      <w:r w:rsidR="00F5549A" w:rsidRPr="005A50DB">
        <w:t>(</w:t>
      </w:r>
      <w:r w:rsidR="00F5549A">
        <w:rPr>
          <w:noProof/>
        </w:rPr>
        <w:t>59</w:t>
      </w:r>
      <w:r w:rsidR="00E243A7" w:rsidRPr="005A50DB">
        <w:fldChar w:fldCharType="end"/>
      </w:r>
      <w:r w:rsidRPr="005A50DB">
        <w:t>b) i</w:t>
      </w:r>
      <w:r w:rsidR="00E243A7" w:rsidRPr="005A50DB">
        <w:t xml:space="preserve">s a Recipient passive, while </w:t>
      </w:r>
      <w:r w:rsidR="00E243A7" w:rsidRPr="005A50DB">
        <w:fldChar w:fldCharType="begin"/>
      </w:r>
      <w:r w:rsidR="00E243A7" w:rsidRPr="005A50DB">
        <w:instrText xml:space="preserve"> REF _Ref328935798 \h </w:instrText>
      </w:r>
      <w:r w:rsidR="00E243A7" w:rsidRPr="005A50DB">
        <w:fldChar w:fldCharType="separate"/>
      </w:r>
      <w:r w:rsidR="00F5549A" w:rsidRPr="005A50DB">
        <w:t>(</w:t>
      </w:r>
      <w:r w:rsidR="00F5549A">
        <w:rPr>
          <w:noProof/>
        </w:rPr>
        <w:t>59</w:t>
      </w:r>
      <w:r w:rsidR="00E243A7" w:rsidRPr="005A50DB">
        <w:fldChar w:fldCharType="end"/>
      </w:r>
      <w:r w:rsidRPr="005A50DB">
        <w:t>c) is a Theme passive. All the sentences are somewhat marginal, but roughly to the same degree.</w:t>
      </w:r>
      <w:r w:rsidRPr="005A50DB">
        <w:rPr>
          <w:rStyle w:val="FootnoteReference"/>
        </w:rPr>
        <w:footnoteReference w:id="11"/>
      </w:r>
    </w:p>
    <w:p w14:paraId="482F5483" w14:textId="77777777" w:rsidR="00446212" w:rsidRPr="005A50DB" w:rsidRDefault="00446212" w:rsidP="00446212"/>
    <w:p w14:paraId="5AC9F829" w14:textId="3EC51EFF" w:rsidR="00446212" w:rsidRPr="005A50DB" w:rsidRDefault="002E788F" w:rsidP="00446212">
      <w:pPr>
        <w:rPr>
          <w:i/>
        </w:rPr>
      </w:pPr>
      <w:bookmarkStart w:id="54" w:name="_Ref328935798"/>
      <w:r w:rsidRPr="005A50DB">
        <w:t>(</w:t>
      </w:r>
      <w:r w:rsidR="0026357A">
        <w:fldChar w:fldCharType="begin"/>
      </w:r>
      <w:r w:rsidR="0026357A">
        <w:instrText xml:space="preserve"> SEQ ( \* ARABIC </w:instrText>
      </w:r>
      <w:r w:rsidR="0026357A">
        <w:fldChar w:fldCharType="separate"/>
      </w:r>
      <w:r w:rsidR="00F5549A">
        <w:rPr>
          <w:noProof/>
        </w:rPr>
        <w:t>59</w:t>
      </w:r>
      <w:r w:rsidR="0026357A">
        <w:rPr>
          <w:noProof/>
        </w:rPr>
        <w:fldChar w:fldCharType="end"/>
      </w:r>
      <w:bookmarkEnd w:id="54"/>
      <w:r w:rsidRPr="005A50DB">
        <w:t>)</w:t>
      </w:r>
      <w:r w:rsidR="00446212" w:rsidRPr="005A50DB">
        <w:tab/>
      </w:r>
      <w:r w:rsidR="00446212" w:rsidRPr="005A50DB">
        <w:rPr>
          <w:i/>
        </w:rPr>
        <w:t>Norwegian: inanimate Recipient, animate Theme</w:t>
      </w:r>
    </w:p>
    <w:p w14:paraId="11421D2E" w14:textId="77777777" w:rsidR="00446212" w:rsidRPr="000D50A8" w:rsidRDefault="00446212" w:rsidP="00446212">
      <w:pPr>
        <w:rPr>
          <w:lang w:val="sv-FI"/>
        </w:rPr>
      </w:pPr>
      <w:r w:rsidRPr="005A50DB">
        <w:t xml:space="preserve"> </w:t>
      </w:r>
      <w:r w:rsidRPr="005A50DB">
        <w:tab/>
      </w:r>
      <w:r w:rsidRPr="000D50A8">
        <w:rPr>
          <w:lang w:val="sv-FI"/>
        </w:rPr>
        <w:t>a.</w:t>
      </w:r>
      <w:r w:rsidRPr="000D50A8">
        <w:rPr>
          <w:lang w:val="sv-FI"/>
        </w:rPr>
        <w:tab/>
        <w:t xml:space="preserve">De    ga      parken  en gartner. </w:t>
      </w:r>
    </w:p>
    <w:p w14:paraId="306630D9" w14:textId="77777777" w:rsidR="00446212" w:rsidRPr="005A50DB" w:rsidRDefault="00446212" w:rsidP="00446212">
      <w:r w:rsidRPr="000D50A8">
        <w:rPr>
          <w:lang w:val="sv-FI"/>
        </w:rPr>
        <w:tab/>
      </w:r>
      <w:r w:rsidRPr="000D50A8">
        <w:rPr>
          <w:lang w:val="sv-FI"/>
        </w:rPr>
        <w:tab/>
      </w:r>
      <w:r w:rsidRPr="005A50DB">
        <w:t>they gave  the.park a   gardener</w:t>
      </w:r>
    </w:p>
    <w:p w14:paraId="5B6CC514" w14:textId="77777777" w:rsidR="00446212" w:rsidRPr="005A50DB" w:rsidRDefault="00446212" w:rsidP="00446212">
      <w:r w:rsidRPr="005A50DB">
        <w:tab/>
      </w:r>
      <w:r w:rsidRPr="005A50DB">
        <w:tab/>
        <w:t>‘They gave the park a gardener.’</w:t>
      </w:r>
    </w:p>
    <w:p w14:paraId="76D17EB5" w14:textId="77777777" w:rsidR="00446212" w:rsidRPr="005A50DB" w:rsidRDefault="00446212" w:rsidP="00446212">
      <w:r w:rsidRPr="005A50DB">
        <w:t xml:space="preserve"> </w:t>
      </w:r>
    </w:p>
    <w:p w14:paraId="5DF6DBEA" w14:textId="77777777" w:rsidR="00446212" w:rsidRPr="005A50DB" w:rsidRDefault="00446212" w:rsidP="00446212">
      <w:pPr>
        <w:rPr>
          <w:lang w:val="sv-FI"/>
        </w:rPr>
      </w:pPr>
      <w:r w:rsidRPr="005A50DB">
        <w:tab/>
      </w:r>
      <w:r w:rsidRPr="005A50DB">
        <w:rPr>
          <w:lang w:val="sv-FI"/>
        </w:rPr>
        <w:t>b.</w:t>
      </w:r>
      <w:r w:rsidRPr="005A50DB">
        <w:rPr>
          <w:lang w:val="sv-FI"/>
        </w:rPr>
        <w:tab/>
        <w:t>Parken     ble  gitt    en gartner.</w:t>
      </w:r>
    </w:p>
    <w:p w14:paraId="625F8B14" w14:textId="77777777" w:rsidR="00446212" w:rsidRPr="005A50DB" w:rsidRDefault="00446212" w:rsidP="00446212">
      <w:r w:rsidRPr="005A50DB">
        <w:rPr>
          <w:lang w:val="sv-FI"/>
        </w:rPr>
        <w:tab/>
      </w:r>
      <w:r w:rsidRPr="005A50DB">
        <w:rPr>
          <w:lang w:val="sv-FI"/>
        </w:rPr>
        <w:tab/>
      </w:r>
      <w:r w:rsidRPr="005A50DB">
        <w:t>the.park  was given  a  gardener</w:t>
      </w:r>
    </w:p>
    <w:p w14:paraId="06676DC3" w14:textId="77777777" w:rsidR="00446212" w:rsidRPr="005A50DB" w:rsidRDefault="00446212" w:rsidP="00446212">
      <w:r w:rsidRPr="005A50DB">
        <w:tab/>
      </w:r>
      <w:r w:rsidRPr="005A50DB">
        <w:tab/>
        <w:t>‘The park was given a gardener.’</w:t>
      </w:r>
    </w:p>
    <w:p w14:paraId="48EA901B" w14:textId="77777777" w:rsidR="00446212" w:rsidRPr="005A50DB" w:rsidRDefault="00446212" w:rsidP="00446212"/>
    <w:p w14:paraId="69A73379" w14:textId="02FC3658" w:rsidR="00446212" w:rsidRPr="005A50DB" w:rsidRDefault="00446212" w:rsidP="00446212">
      <w:pPr>
        <w:ind w:firstLine="720"/>
        <w:rPr>
          <w:lang w:val="sv-FI"/>
        </w:rPr>
      </w:pPr>
      <w:r w:rsidRPr="005A50DB">
        <w:rPr>
          <w:lang w:val="sv-FI"/>
        </w:rPr>
        <w:t>c.</w:t>
      </w:r>
      <w:r w:rsidRPr="005A50DB">
        <w:rPr>
          <w:lang w:val="sv-FI"/>
        </w:rPr>
        <w:tab/>
        <w:t xml:space="preserve">Gartneren     ble  gitt     </w:t>
      </w:r>
      <w:r w:rsidR="00E04BF9" w:rsidRPr="005A50DB">
        <w:rPr>
          <w:lang w:val="sv-FI"/>
        </w:rPr>
        <w:t xml:space="preserve">parken </w:t>
      </w:r>
      <w:r w:rsidRPr="005A50DB">
        <w:rPr>
          <w:lang w:val="sv-FI"/>
        </w:rPr>
        <w:t>(for å gi    den en ordentlig overhaling).</w:t>
      </w:r>
    </w:p>
    <w:p w14:paraId="4E6E96BA" w14:textId="4A8402B2" w:rsidR="00446212" w:rsidRPr="005A50DB" w:rsidRDefault="00446212" w:rsidP="00446212">
      <w:r w:rsidRPr="005A50DB">
        <w:rPr>
          <w:lang w:val="sv-FI"/>
        </w:rPr>
        <w:t xml:space="preserve">     </w:t>
      </w:r>
      <w:r w:rsidRPr="005A50DB">
        <w:rPr>
          <w:lang w:val="sv-FI"/>
        </w:rPr>
        <w:tab/>
      </w:r>
      <w:r w:rsidRPr="005A50DB">
        <w:rPr>
          <w:lang w:val="sv-FI"/>
        </w:rPr>
        <w:tab/>
      </w:r>
      <w:r w:rsidRPr="005A50DB">
        <w:t>the.gardener was given the.park  to     give it   a    proper     makeover</w:t>
      </w:r>
    </w:p>
    <w:p w14:paraId="03993B62" w14:textId="77777777" w:rsidR="00446212" w:rsidRPr="005A50DB" w:rsidRDefault="00446212" w:rsidP="00446212">
      <w:r w:rsidRPr="005A50DB">
        <w:tab/>
      </w:r>
      <w:r w:rsidRPr="005A50DB">
        <w:tab/>
        <w:t xml:space="preserve">‘The gardener was given to the park (to give it a proper makeover).’ </w:t>
      </w:r>
    </w:p>
    <w:p w14:paraId="2887E1F7" w14:textId="77777777" w:rsidR="00446212" w:rsidRPr="005A50DB" w:rsidRDefault="00446212" w:rsidP="00446212"/>
    <w:p w14:paraId="7FF47F84" w14:textId="7A281D5F" w:rsidR="00446212" w:rsidRPr="005A50DB" w:rsidRDefault="00446212" w:rsidP="00446212">
      <w:r w:rsidRPr="005A50DB">
        <w:t xml:space="preserve">The sentences </w:t>
      </w:r>
      <w:r w:rsidR="00E243A7" w:rsidRPr="005A50DB">
        <w:fldChar w:fldCharType="begin"/>
      </w:r>
      <w:r w:rsidR="00E243A7" w:rsidRPr="005A50DB">
        <w:instrText xml:space="preserve"> REF _Ref328935828 \h </w:instrText>
      </w:r>
      <w:r w:rsidR="00E243A7" w:rsidRPr="005A50DB">
        <w:fldChar w:fldCharType="separate"/>
      </w:r>
      <w:r w:rsidR="00F5549A" w:rsidRPr="005A50DB">
        <w:t>(</w:t>
      </w:r>
      <w:r w:rsidR="00F5549A">
        <w:rPr>
          <w:noProof/>
        </w:rPr>
        <w:t>60</w:t>
      </w:r>
      <w:r w:rsidR="00E243A7" w:rsidRPr="005A50DB">
        <w:fldChar w:fldCharType="end"/>
      </w:r>
      <w:r w:rsidR="00E243A7" w:rsidRPr="005A50DB">
        <w:t xml:space="preserve">) and </w:t>
      </w:r>
      <w:r w:rsidR="00E243A7" w:rsidRPr="005A50DB">
        <w:fldChar w:fldCharType="begin"/>
      </w:r>
      <w:r w:rsidR="00E243A7" w:rsidRPr="005A50DB">
        <w:instrText xml:space="preserve"> REF _Ref328935840 \h </w:instrText>
      </w:r>
      <w:r w:rsidR="00E243A7" w:rsidRPr="005A50DB">
        <w:fldChar w:fldCharType="separate"/>
      </w:r>
      <w:r w:rsidR="00F5549A" w:rsidRPr="005A50DB">
        <w:t>(</w:t>
      </w:r>
      <w:r w:rsidR="00F5549A">
        <w:rPr>
          <w:noProof/>
        </w:rPr>
        <w:t>61</w:t>
      </w:r>
      <w:r w:rsidR="00E243A7" w:rsidRPr="005A50DB">
        <w:fldChar w:fldCharType="end"/>
      </w:r>
      <w:r w:rsidRPr="005A50DB">
        <w:t>) test for the DOMA.</w:t>
      </w:r>
    </w:p>
    <w:p w14:paraId="61CCF365" w14:textId="77777777" w:rsidR="00446212" w:rsidRPr="005A50DB" w:rsidRDefault="00446212" w:rsidP="00446212"/>
    <w:p w14:paraId="0EA2610E" w14:textId="4477A6AA" w:rsidR="00446212" w:rsidRPr="005A50DB" w:rsidRDefault="002E788F" w:rsidP="00446212">
      <w:bookmarkStart w:id="55" w:name="_Ref328935828"/>
      <w:r w:rsidRPr="005A50DB">
        <w:t>(</w:t>
      </w:r>
      <w:r w:rsidR="0026357A">
        <w:fldChar w:fldCharType="begin"/>
      </w:r>
      <w:r w:rsidR="0026357A">
        <w:instrText xml:space="preserve"> SEQ ( \* ARABIC </w:instrText>
      </w:r>
      <w:r w:rsidR="0026357A">
        <w:fldChar w:fldCharType="separate"/>
      </w:r>
      <w:r w:rsidR="00F5549A">
        <w:rPr>
          <w:noProof/>
        </w:rPr>
        <w:t>60</w:t>
      </w:r>
      <w:r w:rsidR="0026357A">
        <w:rPr>
          <w:noProof/>
        </w:rPr>
        <w:fldChar w:fldCharType="end"/>
      </w:r>
      <w:bookmarkEnd w:id="55"/>
      <w:r w:rsidRPr="005A50DB">
        <w:t>)</w:t>
      </w:r>
      <w:r w:rsidR="00446212" w:rsidRPr="005A50DB">
        <w:tab/>
      </w:r>
      <w:r w:rsidR="00446212" w:rsidRPr="005A50DB">
        <w:rPr>
          <w:i/>
        </w:rPr>
        <w:t>animate Theme movement out of inanimate Recipient passive</w:t>
      </w:r>
    </w:p>
    <w:p w14:paraId="06721721" w14:textId="77777777" w:rsidR="00446212" w:rsidRPr="005A50DB" w:rsidRDefault="00446212" w:rsidP="00446212">
      <w:pPr>
        <w:rPr>
          <w:lang w:val="sv-FI"/>
        </w:rPr>
      </w:pPr>
      <w:r w:rsidRPr="005A50DB">
        <w:tab/>
      </w:r>
      <w:r w:rsidRPr="005A50DB">
        <w:tab/>
      </w:r>
      <w:r w:rsidRPr="005A50DB">
        <w:rPr>
          <w:lang w:val="sv-FI"/>
        </w:rPr>
        <w:t>Gartneren     som parken   ble   gitt    viste      seg     å være udugelig.</w:t>
      </w:r>
    </w:p>
    <w:p w14:paraId="61EDF393" w14:textId="68A99596" w:rsidR="00446212" w:rsidRPr="005A50DB" w:rsidRDefault="00446212" w:rsidP="00446212">
      <w:r w:rsidRPr="005A50DB">
        <w:rPr>
          <w:lang w:val="sv-FI"/>
        </w:rPr>
        <w:tab/>
      </w:r>
      <w:r w:rsidRPr="005A50DB">
        <w:rPr>
          <w:lang w:val="sv-FI"/>
        </w:rPr>
        <w:tab/>
      </w:r>
      <w:r w:rsidRPr="005A50DB">
        <w:t xml:space="preserve">the.gardener that  the.park was given showed </w:t>
      </w:r>
      <w:r w:rsidR="00BF4CAC" w:rsidRPr="00BF4CAC">
        <w:rPr>
          <w:smallCaps/>
        </w:rPr>
        <w:t>self</w:t>
      </w:r>
      <w:r w:rsidR="00BF4CAC" w:rsidRPr="005A50DB">
        <w:t xml:space="preserve"> </w:t>
      </w:r>
      <w:r w:rsidRPr="005A50DB">
        <w:t>to be    useless</w:t>
      </w:r>
    </w:p>
    <w:p w14:paraId="00A63D27" w14:textId="77777777" w:rsidR="00446212" w:rsidRPr="005A50DB" w:rsidRDefault="00446212" w:rsidP="00446212">
      <w:r w:rsidRPr="005A50DB">
        <w:tab/>
      </w:r>
      <w:r w:rsidRPr="005A50DB">
        <w:tab/>
        <w:t>‘The gardener that the park was given turned out to be useless.’</w:t>
      </w:r>
    </w:p>
    <w:p w14:paraId="0484A01E" w14:textId="77777777" w:rsidR="00446212" w:rsidRPr="005A50DB" w:rsidRDefault="00446212" w:rsidP="00446212">
      <w:r w:rsidRPr="005A50DB">
        <w:tab/>
      </w:r>
      <w:r w:rsidRPr="005A50DB">
        <w:tab/>
      </w:r>
    </w:p>
    <w:p w14:paraId="6EFF530C" w14:textId="178B5728" w:rsidR="00446212" w:rsidRPr="005A50DB" w:rsidRDefault="002E788F" w:rsidP="00446212">
      <w:pPr>
        <w:rPr>
          <w:i/>
        </w:rPr>
      </w:pPr>
      <w:bookmarkStart w:id="56" w:name="_Ref328935840"/>
      <w:r w:rsidRPr="005A50DB">
        <w:t>(</w:t>
      </w:r>
      <w:r w:rsidR="0026357A">
        <w:fldChar w:fldCharType="begin"/>
      </w:r>
      <w:r w:rsidR="0026357A">
        <w:instrText xml:space="preserve"> SEQ ( \* ARABIC </w:instrText>
      </w:r>
      <w:r w:rsidR="0026357A">
        <w:fldChar w:fldCharType="separate"/>
      </w:r>
      <w:r w:rsidR="00F5549A">
        <w:rPr>
          <w:noProof/>
        </w:rPr>
        <w:t>61</w:t>
      </w:r>
      <w:r w:rsidR="0026357A">
        <w:rPr>
          <w:noProof/>
        </w:rPr>
        <w:fldChar w:fldCharType="end"/>
      </w:r>
      <w:bookmarkEnd w:id="56"/>
      <w:r w:rsidRPr="005A50DB">
        <w:t>)</w:t>
      </w:r>
      <w:r w:rsidR="00446212" w:rsidRPr="005A50DB">
        <w:tab/>
      </w:r>
      <w:r w:rsidR="00446212" w:rsidRPr="005A50DB">
        <w:rPr>
          <w:i/>
        </w:rPr>
        <w:t>inanimate Recipient movement out of animate Theme passive</w:t>
      </w:r>
    </w:p>
    <w:p w14:paraId="5421E8E1" w14:textId="77777777" w:rsidR="00446212" w:rsidRPr="005A50DB" w:rsidRDefault="00446212" w:rsidP="00446212">
      <w:pPr>
        <w:rPr>
          <w:lang w:val="sv-FI"/>
        </w:rPr>
      </w:pPr>
      <w:r w:rsidRPr="005A50DB">
        <w:tab/>
      </w:r>
      <w:r w:rsidRPr="005A50DB">
        <w:tab/>
      </w:r>
      <w:r w:rsidRPr="005A50DB">
        <w:rPr>
          <w:lang w:val="sv-FI"/>
        </w:rPr>
        <w:t>*Parken   som gartneren     ble  gitt    var   i  svært dårlig tilstand.</w:t>
      </w:r>
    </w:p>
    <w:p w14:paraId="33EFE185" w14:textId="77777777" w:rsidR="00446212" w:rsidRPr="005A50DB" w:rsidRDefault="00446212" w:rsidP="00446212">
      <w:r w:rsidRPr="005A50DB">
        <w:rPr>
          <w:lang w:val="sv-FI"/>
        </w:rPr>
        <w:tab/>
      </w:r>
      <w:r w:rsidRPr="005A50DB">
        <w:rPr>
          <w:lang w:val="sv-FI"/>
        </w:rPr>
        <w:tab/>
        <w:t xml:space="preserve">  </w:t>
      </w:r>
      <w:r w:rsidRPr="005A50DB">
        <w:t>the.park that the.gardener was given was in very  bad     state</w:t>
      </w:r>
    </w:p>
    <w:p w14:paraId="20BD8B43" w14:textId="64B55D5C" w:rsidR="00E04BF9" w:rsidRPr="005A50DB" w:rsidRDefault="00E04BF9" w:rsidP="00446212">
      <w:r w:rsidRPr="005A50DB">
        <w:tab/>
      </w:r>
      <w:r w:rsidRPr="005A50DB">
        <w:tab/>
        <w:t>intended: ‘The park that the gardener was given to, …’</w:t>
      </w:r>
    </w:p>
    <w:p w14:paraId="14AB86BB" w14:textId="77777777" w:rsidR="00446212" w:rsidRPr="005A50DB" w:rsidRDefault="00446212" w:rsidP="00446212"/>
    <w:p w14:paraId="135C7E7E" w14:textId="4BC6D3F6" w:rsidR="00446212" w:rsidRPr="005A50DB" w:rsidRDefault="00446212" w:rsidP="00446212">
      <w:r w:rsidRPr="005A50DB">
        <w:t xml:space="preserve">These examples show </w:t>
      </w:r>
      <w:r w:rsidR="00E243A7" w:rsidRPr="005A50DB">
        <w:t>no effect of animacy as in</w:t>
      </w:r>
      <w:r w:rsidRPr="005A50DB">
        <w:t xml:space="preserve"> the corresponding Sesotho examples. </w:t>
      </w:r>
      <w:r w:rsidR="00E243A7" w:rsidRPr="005A50DB">
        <w:t xml:space="preserve">Instead, </w:t>
      </w:r>
      <w:r w:rsidRPr="005A50DB">
        <w:t>(6</w:t>
      </w:r>
      <w:r w:rsidR="00E04BF9" w:rsidRPr="005A50DB">
        <w:t>0</w:t>
      </w:r>
      <w:r w:rsidRPr="005A50DB">
        <w:t xml:space="preserve">) and (61) show the effect of the DOMA, just like the canonical examples in earlier sections with animate Recipient and inanimate Theme: </w:t>
      </w:r>
      <w:r w:rsidR="00E04BF9" w:rsidRPr="005A50DB">
        <w:t>E</w:t>
      </w:r>
      <w:r w:rsidRPr="005A50DB">
        <w:t>xtraction of the Theme from a Recipient passive is good, extraction of the Recipient from a Theme passive is bad.</w:t>
      </w:r>
    </w:p>
    <w:p w14:paraId="5E6D50FC" w14:textId="77777777" w:rsidR="00446212" w:rsidRPr="005A50DB" w:rsidRDefault="00446212" w:rsidP="00446212">
      <w:r w:rsidRPr="005A50DB">
        <w:tab/>
        <w:t>What is the crucial difference between Sesotho and Norwegian? Morolong and Hyman (1977) demonstrate that the following condition holds on the word order of ditransitive verb phrases in Sesotho:</w:t>
      </w:r>
    </w:p>
    <w:p w14:paraId="22C8A9A4" w14:textId="77777777" w:rsidR="00446212" w:rsidRPr="005A50DB" w:rsidRDefault="00446212" w:rsidP="00446212"/>
    <w:p w14:paraId="0720C71B" w14:textId="308E20C7" w:rsidR="00446212" w:rsidRPr="005A50DB" w:rsidRDefault="00446212" w:rsidP="00446212">
      <w:pPr>
        <w:ind w:left="567"/>
      </w:pPr>
      <w:r w:rsidRPr="005A50DB">
        <w:t xml:space="preserve">/W/hen two nouns follow the verb, one of which is human, the other of which is nonhuman, the human noun must, independent of its semantic case (BEN or ACC), directly follow the verb. When both nouns are nonhuman  /…/ or both nouns human /…/ both word orders are possible, /…/.  </w:t>
      </w:r>
      <w:r w:rsidRPr="005A50DB">
        <w:tab/>
      </w:r>
      <w:r w:rsidR="00E243A7" w:rsidRPr="005A50DB">
        <w:br/>
        <w:t xml:space="preserve">(Morolong and Hyman </w:t>
      </w:r>
      <w:r w:rsidRPr="005A50DB">
        <w:t>1977: 203)</w:t>
      </w:r>
    </w:p>
    <w:p w14:paraId="0F831813" w14:textId="77777777" w:rsidR="00446212" w:rsidRPr="005A50DB" w:rsidRDefault="00446212" w:rsidP="00446212"/>
    <w:p w14:paraId="333F4C66" w14:textId="0CE6F6C1" w:rsidR="00446212" w:rsidRPr="005A50DB" w:rsidRDefault="00446212" w:rsidP="00446212">
      <w:r w:rsidRPr="005A50DB">
        <w:t>This is shown</w:t>
      </w:r>
      <w:r w:rsidR="00121B63" w:rsidRPr="005A50DB">
        <w:t xml:space="preserve"> by the following examples:</w:t>
      </w:r>
      <w:r w:rsidR="00E243A7" w:rsidRPr="005A50DB">
        <w:t xml:space="preserve"> </w:t>
      </w:r>
      <w:r w:rsidR="00121B63" w:rsidRPr="005A50DB">
        <w:fldChar w:fldCharType="begin"/>
      </w:r>
      <w:r w:rsidR="00121B63" w:rsidRPr="005A50DB">
        <w:instrText xml:space="preserve"> REF _Ref328935989 \h </w:instrText>
      </w:r>
      <w:r w:rsidR="00121B63" w:rsidRPr="005A50DB">
        <w:fldChar w:fldCharType="separate"/>
      </w:r>
      <w:r w:rsidR="00F5549A" w:rsidRPr="005A50DB">
        <w:t>(</w:t>
      </w:r>
      <w:r w:rsidR="00F5549A">
        <w:rPr>
          <w:noProof/>
        </w:rPr>
        <w:t>62</w:t>
      </w:r>
      <w:r w:rsidR="00121B63" w:rsidRPr="005A50DB">
        <w:fldChar w:fldCharType="end"/>
      </w:r>
      <w:r w:rsidR="00121B63" w:rsidRPr="005A50DB">
        <w:t>)</w:t>
      </w:r>
      <w:r w:rsidRPr="005A50DB">
        <w:t xml:space="preserve"> </w:t>
      </w:r>
      <w:r w:rsidR="00121B63" w:rsidRPr="005A50DB">
        <w:t>involves</w:t>
      </w:r>
      <w:r w:rsidRPr="005A50DB">
        <w:t xml:space="preserve"> two objects </w:t>
      </w:r>
      <w:r w:rsidR="00121B63" w:rsidRPr="005A50DB">
        <w:t xml:space="preserve">distinct in humanness, whereas </w:t>
      </w:r>
      <w:r w:rsidR="00121B63" w:rsidRPr="005A50DB">
        <w:fldChar w:fldCharType="begin"/>
      </w:r>
      <w:r w:rsidR="00121B63" w:rsidRPr="005A50DB">
        <w:instrText xml:space="preserve"> REF _Ref328936029 \h </w:instrText>
      </w:r>
      <w:r w:rsidR="00121B63" w:rsidRPr="005A50DB">
        <w:fldChar w:fldCharType="separate"/>
      </w:r>
      <w:r w:rsidR="00F5549A" w:rsidRPr="005A50DB">
        <w:t>(</w:t>
      </w:r>
      <w:r w:rsidR="00F5549A">
        <w:rPr>
          <w:noProof/>
        </w:rPr>
        <w:t>63</w:t>
      </w:r>
      <w:r w:rsidR="00121B63" w:rsidRPr="005A50DB">
        <w:fldChar w:fldCharType="end"/>
      </w:r>
      <w:r w:rsidR="00121B63" w:rsidRPr="005A50DB">
        <w:t>) shows the combination of two objects being</w:t>
      </w:r>
      <w:r w:rsidRPr="005A50DB">
        <w:t xml:space="preserve"> either both non</w:t>
      </w:r>
      <w:r w:rsidR="00121B63" w:rsidRPr="005A50DB">
        <w:t>-</w:t>
      </w:r>
      <w:r w:rsidRPr="005A50DB">
        <w:t>human or both human.</w:t>
      </w:r>
    </w:p>
    <w:p w14:paraId="60C70D4B" w14:textId="77777777" w:rsidR="002E788F" w:rsidRPr="005A50DB" w:rsidRDefault="002E788F" w:rsidP="00446212"/>
    <w:p w14:paraId="1A10DA72" w14:textId="6F9311BE" w:rsidR="00E243A7" w:rsidRPr="005A50DB" w:rsidRDefault="00E243A7" w:rsidP="00E243A7">
      <w:r w:rsidRPr="005A50DB">
        <w:t>Morolong &amp; Hyman (1977: 202-203, glosses added)</w:t>
      </w:r>
    </w:p>
    <w:p w14:paraId="13990DC6" w14:textId="77777777" w:rsidR="00E243A7" w:rsidRPr="005A50DB" w:rsidRDefault="00E243A7" w:rsidP="00E243A7">
      <w:pPr>
        <w:widowControl w:val="0"/>
        <w:tabs>
          <w:tab w:val="left" w:pos="567"/>
          <w:tab w:val="left" w:pos="1134"/>
          <w:tab w:val="left" w:pos="1985"/>
          <w:tab w:val="left" w:pos="3119"/>
          <w:tab w:val="left" w:pos="4111"/>
        </w:tabs>
        <w:autoSpaceDE w:val="0"/>
        <w:autoSpaceDN w:val="0"/>
        <w:adjustRightInd w:val="0"/>
      </w:pPr>
      <w:bookmarkStart w:id="57" w:name="_Ref328935989"/>
      <w:r w:rsidRPr="005A50DB">
        <w:t>(</w:t>
      </w:r>
      <w:r w:rsidR="0026357A">
        <w:fldChar w:fldCharType="begin"/>
      </w:r>
      <w:r w:rsidR="0026357A">
        <w:instrText xml:space="preserve"> SEQ ( \* ARABIC </w:instrText>
      </w:r>
      <w:r w:rsidR="0026357A">
        <w:fldChar w:fldCharType="separate"/>
      </w:r>
      <w:r w:rsidR="00F5549A">
        <w:rPr>
          <w:noProof/>
        </w:rPr>
        <w:t>62</w:t>
      </w:r>
      <w:r w:rsidR="0026357A">
        <w:rPr>
          <w:noProof/>
        </w:rPr>
        <w:fldChar w:fldCharType="end"/>
      </w:r>
      <w:bookmarkEnd w:id="57"/>
      <w:r w:rsidRPr="005A50DB">
        <w:t>)</w:t>
      </w:r>
      <w:r w:rsidRPr="005A50DB">
        <w:tab/>
        <w:t>a.</w:t>
      </w:r>
      <w:r w:rsidRPr="005A50DB">
        <w:tab/>
        <w:t>Ke</w:t>
      </w:r>
      <w:r w:rsidRPr="005A50DB">
        <w:tab/>
        <w:t>phehétsé</w:t>
      </w:r>
      <w:r w:rsidRPr="005A50DB">
        <w:tab/>
        <w:t>ngoaná</w:t>
      </w:r>
      <w:r w:rsidRPr="005A50DB">
        <w:tab/>
        <w:t>lijó.</w:t>
      </w:r>
      <w:r w:rsidRPr="005A50DB">
        <w:br/>
      </w:r>
      <w:r w:rsidRPr="005A50DB">
        <w:tab/>
      </w:r>
      <w:r w:rsidRPr="005A50DB">
        <w:tab/>
      </w:r>
      <w:r w:rsidRPr="005A50DB">
        <w:rPr>
          <w:smallCaps/>
        </w:rPr>
        <w:t>1sg.sm</w:t>
      </w:r>
      <w:r w:rsidRPr="005A50DB">
        <w:tab/>
        <w:t>cook.</w:t>
      </w:r>
      <w:r w:rsidRPr="005A50DB">
        <w:rPr>
          <w:smallCaps/>
        </w:rPr>
        <w:t>appl</w:t>
      </w:r>
      <w:r w:rsidRPr="005A50DB">
        <w:tab/>
        <w:t>1.child</w:t>
      </w:r>
      <w:r w:rsidRPr="005A50DB">
        <w:tab/>
        <w:t>5.food</w:t>
      </w:r>
      <w:r w:rsidRPr="005A50DB">
        <w:br/>
      </w:r>
      <w:r w:rsidRPr="005A50DB">
        <w:tab/>
      </w:r>
      <w:r w:rsidRPr="005A50DB">
        <w:tab/>
        <w:t>‘I cooked food for the child.’</w:t>
      </w:r>
    </w:p>
    <w:p w14:paraId="71B22DE8" w14:textId="77777777" w:rsidR="00E243A7" w:rsidRPr="005A50DB" w:rsidRDefault="00E243A7" w:rsidP="00E243A7">
      <w:pPr>
        <w:widowControl w:val="0"/>
        <w:tabs>
          <w:tab w:val="left" w:pos="567"/>
          <w:tab w:val="left" w:pos="1134"/>
          <w:tab w:val="left" w:pos="1985"/>
          <w:tab w:val="left" w:pos="2552"/>
          <w:tab w:val="left" w:pos="3686"/>
        </w:tabs>
        <w:autoSpaceDE w:val="0"/>
        <w:autoSpaceDN w:val="0"/>
        <w:adjustRightInd w:val="0"/>
      </w:pPr>
    </w:p>
    <w:p w14:paraId="5B981A56" w14:textId="77777777" w:rsidR="00E243A7" w:rsidRPr="005A50DB" w:rsidRDefault="00E243A7" w:rsidP="00E243A7">
      <w:pPr>
        <w:widowControl w:val="0"/>
        <w:tabs>
          <w:tab w:val="left" w:pos="567"/>
          <w:tab w:val="left" w:pos="1134"/>
          <w:tab w:val="left" w:pos="1985"/>
          <w:tab w:val="left" w:pos="3261"/>
          <w:tab w:val="left" w:pos="4111"/>
        </w:tabs>
        <w:autoSpaceDE w:val="0"/>
        <w:autoSpaceDN w:val="0"/>
        <w:adjustRightInd w:val="0"/>
      </w:pPr>
      <w:r w:rsidRPr="005A50DB">
        <w:tab/>
        <w:t>b.</w:t>
      </w:r>
      <w:r w:rsidRPr="005A50DB">
        <w:tab/>
        <w:t>* Ke</w:t>
      </w:r>
      <w:r w:rsidRPr="005A50DB">
        <w:tab/>
        <w:t>phehétsé</w:t>
      </w:r>
      <w:r w:rsidRPr="005A50DB">
        <w:tab/>
        <w:t>lijó</w:t>
      </w:r>
      <w:r w:rsidRPr="005A50DB">
        <w:tab/>
        <w:t>ngoaná.</w:t>
      </w:r>
      <w:r w:rsidRPr="005A50DB">
        <w:br/>
      </w:r>
      <w:r w:rsidRPr="005A50DB">
        <w:tab/>
      </w:r>
      <w:r w:rsidRPr="005A50DB">
        <w:tab/>
      </w:r>
      <w:r w:rsidRPr="005A50DB">
        <w:rPr>
          <w:smallCaps/>
        </w:rPr>
        <w:t>1sg.sm</w:t>
      </w:r>
      <w:r w:rsidRPr="005A50DB">
        <w:tab/>
        <w:t>cook.</w:t>
      </w:r>
      <w:r w:rsidRPr="005A50DB">
        <w:rPr>
          <w:smallCaps/>
        </w:rPr>
        <w:t>appl</w:t>
      </w:r>
      <w:r w:rsidRPr="005A50DB">
        <w:tab/>
        <w:t>5.food</w:t>
      </w:r>
      <w:r w:rsidRPr="005A50DB">
        <w:tab/>
        <w:t>1.child</w:t>
      </w:r>
    </w:p>
    <w:p w14:paraId="75373539" w14:textId="77777777" w:rsidR="00E243A7" w:rsidRPr="005A50DB" w:rsidRDefault="00E243A7" w:rsidP="00E243A7">
      <w:pPr>
        <w:widowControl w:val="0"/>
        <w:tabs>
          <w:tab w:val="left" w:pos="567"/>
          <w:tab w:val="left" w:pos="1134"/>
        </w:tabs>
        <w:autoSpaceDE w:val="0"/>
        <w:autoSpaceDN w:val="0"/>
        <w:adjustRightInd w:val="0"/>
      </w:pPr>
    </w:p>
    <w:p w14:paraId="6201BFB2" w14:textId="77777777" w:rsidR="00E243A7" w:rsidRPr="005A50DB" w:rsidRDefault="00E243A7" w:rsidP="00E243A7">
      <w:pPr>
        <w:widowControl w:val="0"/>
        <w:tabs>
          <w:tab w:val="left" w:pos="567"/>
          <w:tab w:val="left" w:pos="1134"/>
          <w:tab w:val="left" w:pos="1985"/>
          <w:tab w:val="left" w:pos="3261"/>
          <w:tab w:val="left" w:pos="4395"/>
        </w:tabs>
        <w:autoSpaceDE w:val="0"/>
        <w:autoSpaceDN w:val="0"/>
        <w:adjustRightInd w:val="0"/>
      </w:pPr>
      <w:r w:rsidRPr="005A50DB">
        <w:tab/>
        <w:t>c.</w:t>
      </w:r>
      <w:r w:rsidRPr="005A50DB">
        <w:tab/>
        <w:t>Ke</w:t>
      </w:r>
      <w:r w:rsidRPr="005A50DB">
        <w:tab/>
        <w:t>bítselítsé</w:t>
      </w:r>
      <w:r w:rsidRPr="005A50DB">
        <w:tab/>
        <w:t>baná</w:t>
      </w:r>
      <w:r w:rsidRPr="005A50DB">
        <w:tab/>
        <w:t>mokéte.</w:t>
      </w:r>
      <w:r w:rsidRPr="005A50DB">
        <w:br/>
      </w:r>
      <w:r w:rsidRPr="005A50DB">
        <w:tab/>
      </w:r>
      <w:r w:rsidRPr="005A50DB">
        <w:tab/>
      </w:r>
      <w:r w:rsidRPr="005A50DB">
        <w:rPr>
          <w:smallCaps/>
        </w:rPr>
        <w:t>1sg.sm</w:t>
      </w:r>
      <w:r w:rsidRPr="005A50DB">
        <w:rPr>
          <w:smallCaps/>
        </w:rPr>
        <w:tab/>
      </w:r>
      <w:r w:rsidRPr="005A50DB">
        <w:t>called.</w:t>
      </w:r>
      <w:r w:rsidRPr="005A50DB">
        <w:rPr>
          <w:smallCaps/>
        </w:rPr>
        <w:t>appl</w:t>
      </w:r>
      <w:r w:rsidRPr="005A50DB">
        <w:tab/>
        <w:t>2.children</w:t>
      </w:r>
      <w:r w:rsidRPr="005A50DB">
        <w:tab/>
        <w:t>3.feast</w:t>
      </w:r>
      <w:r w:rsidRPr="005A50DB">
        <w:br/>
      </w:r>
      <w:r w:rsidRPr="005A50DB">
        <w:tab/>
      </w:r>
      <w:r w:rsidRPr="005A50DB">
        <w:tab/>
        <w:t>‘I called the children for the feast.’</w:t>
      </w:r>
    </w:p>
    <w:p w14:paraId="7823F065" w14:textId="77777777" w:rsidR="00E243A7" w:rsidRPr="005A50DB" w:rsidRDefault="00E243A7" w:rsidP="00E243A7">
      <w:pPr>
        <w:widowControl w:val="0"/>
        <w:tabs>
          <w:tab w:val="left" w:pos="567"/>
          <w:tab w:val="left" w:pos="1134"/>
          <w:tab w:val="left" w:pos="1985"/>
          <w:tab w:val="left" w:pos="2552"/>
          <w:tab w:val="left" w:pos="3686"/>
        </w:tabs>
        <w:autoSpaceDE w:val="0"/>
        <w:autoSpaceDN w:val="0"/>
        <w:adjustRightInd w:val="0"/>
      </w:pPr>
    </w:p>
    <w:p w14:paraId="15CA3FA4" w14:textId="77777777" w:rsidR="00E243A7" w:rsidRPr="005A50DB" w:rsidRDefault="00E243A7" w:rsidP="00E243A7">
      <w:pPr>
        <w:widowControl w:val="0"/>
        <w:tabs>
          <w:tab w:val="left" w:pos="567"/>
          <w:tab w:val="left" w:pos="1134"/>
          <w:tab w:val="left" w:pos="1985"/>
          <w:tab w:val="left" w:pos="3402"/>
          <w:tab w:val="left" w:pos="4395"/>
        </w:tabs>
        <w:autoSpaceDE w:val="0"/>
        <w:autoSpaceDN w:val="0"/>
        <w:adjustRightInd w:val="0"/>
      </w:pPr>
      <w:r w:rsidRPr="005A50DB">
        <w:tab/>
        <w:t>d.</w:t>
      </w:r>
      <w:r w:rsidRPr="005A50DB">
        <w:tab/>
        <w:t>* Ke</w:t>
      </w:r>
      <w:r w:rsidRPr="005A50DB">
        <w:tab/>
        <w:t xml:space="preserve">bítselítsé </w:t>
      </w:r>
      <w:r w:rsidRPr="005A50DB">
        <w:tab/>
        <w:t>mokéte</w:t>
      </w:r>
      <w:r w:rsidRPr="005A50DB">
        <w:tab/>
        <w:t>baná.</w:t>
      </w:r>
      <w:r w:rsidRPr="005A50DB">
        <w:br/>
      </w:r>
      <w:r w:rsidRPr="005A50DB">
        <w:tab/>
      </w:r>
      <w:r w:rsidRPr="005A50DB">
        <w:tab/>
      </w:r>
      <w:r w:rsidRPr="005A50DB">
        <w:rPr>
          <w:smallCaps/>
        </w:rPr>
        <w:t>1sg.sm</w:t>
      </w:r>
      <w:r w:rsidRPr="005A50DB">
        <w:rPr>
          <w:smallCaps/>
        </w:rPr>
        <w:tab/>
      </w:r>
      <w:r w:rsidRPr="005A50DB">
        <w:t>called.</w:t>
      </w:r>
      <w:r w:rsidRPr="005A50DB">
        <w:rPr>
          <w:smallCaps/>
        </w:rPr>
        <w:t>appl</w:t>
      </w:r>
      <w:r w:rsidRPr="005A50DB">
        <w:tab/>
        <w:t>3.feast</w:t>
      </w:r>
      <w:r w:rsidRPr="005A50DB">
        <w:tab/>
        <w:t xml:space="preserve">2.children </w:t>
      </w:r>
    </w:p>
    <w:p w14:paraId="6B7254BA" w14:textId="77777777" w:rsidR="00E243A7" w:rsidRPr="005A50DB" w:rsidRDefault="00E243A7" w:rsidP="00E243A7">
      <w:pPr>
        <w:widowControl w:val="0"/>
        <w:tabs>
          <w:tab w:val="left" w:pos="567"/>
          <w:tab w:val="left" w:pos="1134"/>
          <w:tab w:val="left" w:pos="1985"/>
          <w:tab w:val="left" w:pos="3402"/>
          <w:tab w:val="left" w:pos="4395"/>
        </w:tabs>
        <w:autoSpaceDE w:val="0"/>
        <w:autoSpaceDN w:val="0"/>
        <w:adjustRightInd w:val="0"/>
      </w:pPr>
    </w:p>
    <w:p w14:paraId="0F11B426" w14:textId="77777777" w:rsidR="00E243A7" w:rsidRPr="005A50DB" w:rsidRDefault="00E243A7" w:rsidP="00E243A7">
      <w:pPr>
        <w:widowControl w:val="0"/>
        <w:tabs>
          <w:tab w:val="left" w:pos="567"/>
          <w:tab w:val="left" w:pos="1134"/>
          <w:tab w:val="left" w:pos="1985"/>
          <w:tab w:val="left" w:pos="3402"/>
          <w:tab w:val="left" w:pos="3969"/>
          <w:tab w:val="left" w:pos="4395"/>
        </w:tabs>
        <w:autoSpaceDE w:val="0"/>
        <w:autoSpaceDN w:val="0"/>
        <w:adjustRightInd w:val="0"/>
      </w:pPr>
      <w:bookmarkStart w:id="58" w:name="_Ref328936029"/>
      <w:r w:rsidRPr="005A50DB">
        <w:t>(</w:t>
      </w:r>
      <w:r w:rsidR="0026357A">
        <w:fldChar w:fldCharType="begin"/>
      </w:r>
      <w:r w:rsidR="0026357A">
        <w:instrText xml:space="preserve"> SEQ ( \* ARABIC </w:instrText>
      </w:r>
      <w:r w:rsidR="0026357A">
        <w:fldChar w:fldCharType="separate"/>
      </w:r>
      <w:r w:rsidR="00F5549A">
        <w:rPr>
          <w:noProof/>
        </w:rPr>
        <w:t>63</w:t>
      </w:r>
      <w:r w:rsidR="0026357A">
        <w:rPr>
          <w:noProof/>
        </w:rPr>
        <w:fldChar w:fldCharType="end"/>
      </w:r>
      <w:bookmarkEnd w:id="58"/>
      <w:r w:rsidRPr="005A50DB">
        <w:t>)</w:t>
      </w:r>
      <w:r w:rsidRPr="005A50DB">
        <w:tab/>
        <w:t>a.</w:t>
      </w:r>
      <w:r w:rsidRPr="005A50DB">
        <w:tab/>
        <w:t>Ke</w:t>
      </w:r>
      <w:r w:rsidRPr="005A50DB">
        <w:tab/>
        <w:t xml:space="preserve">phehétsé </w:t>
      </w:r>
      <w:r w:rsidRPr="005A50DB">
        <w:tab/>
        <w:t>mokété</w:t>
      </w:r>
      <w:r w:rsidRPr="005A50DB">
        <w:tab/>
        <w:t>lijó.</w:t>
      </w:r>
      <w:r w:rsidRPr="005A50DB">
        <w:br/>
      </w:r>
      <w:r w:rsidRPr="005A50DB">
        <w:tab/>
      </w:r>
      <w:r w:rsidRPr="005A50DB">
        <w:tab/>
      </w:r>
      <w:r w:rsidRPr="005A50DB">
        <w:rPr>
          <w:smallCaps/>
        </w:rPr>
        <w:t>1sg.sm</w:t>
      </w:r>
      <w:r w:rsidRPr="005A50DB">
        <w:tab/>
        <w:t>cooked.</w:t>
      </w:r>
      <w:r w:rsidRPr="005A50DB">
        <w:rPr>
          <w:smallCaps/>
        </w:rPr>
        <w:t>appl</w:t>
      </w:r>
      <w:r w:rsidRPr="005A50DB">
        <w:tab/>
        <w:t>3.feast</w:t>
      </w:r>
      <w:r w:rsidRPr="005A50DB">
        <w:tab/>
        <w:t>5.food</w:t>
      </w:r>
      <w:r w:rsidRPr="005A50DB">
        <w:br/>
      </w:r>
      <w:r w:rsidRPr="005A50DB">
        <w:tab/>
      </w:r>
      <w:r w:rsidRPr="005A50DB">
        <w:tab/>
        <w:t>‘I cooked food for the feast.’</w:t>
      </w:r>
    </w:p>
    <w:p w14:paraId="3538DAF7" w14:textId="77777777" w:rsidR="00E243A7" w:rsidRPr="005A50DB" w:rsidRDefault="00E243A7" w:rsidP="00E243A7">
      <w:pPr>
        <w:widowControl w:val="0"/>
        <w:tabs>
          <w:tab w:val="left" w:pos="567"/>
          <w:tab w:val="left" w:pos="1134"/>
          <w:tab w:val="left" w:pos="1985"/>
          <w:tab w:val="left" w:pos="2552"/>
          <w:tab w:val="left" w:pos="3969"/>
        </w:tabs>
        <w:autoSpaceDE w:val="0"/>
        <w:autoSpaceDN w:val="0"/>
        <w:adjustRightInd w:val="0"/>
      </w:pPr>
    </w:p>
    <w:p w14:paraId="6135024E" w14:textId="77777777" w:rsidR="00E243A7" w:rsidRPr="005A50DB" w:rsidRDefault="00E243A7" w:rsidP="00E243A7">
      <w:pPr>
        <w:widowControl w:val="0"/>
        <w:tabs>
          <w:tab w:val="left" w:pos="567"/>
          <w:tab w:val="left" w:pos="1134"/>
          <w:tab w:val="left" w:pos="1985"/>
          <w:tab w:val="left" w:pos="3402"/>
          <w:tab w:val="left" w:pos="4253"/>
        </w:tabs>
        <w:autoSpaceDE w:val="0"/>
        <w:autoSpaceDN w:val="0"/>
        <w:adjustRightInd w:val="0"/>
      </w:pPr>
      <w:r w:rsidRPr="005A50DB">
        <w:tab/>
        <w:t>b.</w:t>
      </w:r>
      <w:r w:rsidRPr="005A50DB">
        <w:tab/>
        <w:t>Ke</w:t>
      </w:r>
      <w:r w:rsidRPr="005A50DB">
        <w:tab/>
        <w:t xml:space="preserve">phehétsé </w:t>
      </w:r>
      <w:r w:rsidRPr="005A50DB">
        <w:tab/>
        <w:t>lijó</w:t>
      </w:r>
      <w:r w:rsidRPr="005A50DB">
        <w:tab/>
        <w:t>mokéte.</w:t>
      </w:r>
      <w:r w:rsidRPr="005A50DB">
        <w:br/>
      </w:r>
      <w:r w:rsidRPr="005A50DB">
        <w:tab/>
      </w:r>
      <w:r w:rsidRPr="005A50DB">
        <w:tab/>
      </w:r>
      <w:r w:rsidRPr="005A50DB">
        <w:rPr>
          <w:smallCaps/>
        </w:rPr>
        <w:t>1sg.sm</w:t>
      </w:r>
      <w:r w:rsidRPr="005A50DB">
        <w:tab/>
        <w:t>cooked.</w:t>
      </w:r>
      <w:r w:rsidRPr="005A50DB">
        <w:rPr>
          <w:smallCaps/>
        </w:rPr>
        <w:t>appl</w:t>
      </w:r>
      <w:r w:rsidRPr="005A50DB">
        <w:rPr>
          <w:smallCaps/>
        </w:rPr>
        <w:tab/>
      </w:r>
      <w:r w:rsidRPr="005A50DB">
        <w:t>5.food</w:t>
      </w:r>
      <w:r w:rsidRPr="005A50DB">
        <w:tab/>
        <w:t>3.feast</w:t>
      </w:r>
      <w:r w:rsidRPr="005A50DB">
        <w:br/>
      </w:r>
      <w:r w:rsidRPr="005A50DB">
        <w:tab/>
      </w:r>
      <w:r w:rsidRPr="005A50DB">
        <w:tab/>
        <w:t>‘I cooked food for the feast.’</w:t>
      </w:r>
    </w:p>
    <w:p w14:paraId="49A65C9A" w14:textId="77777777" w:rsidR="00E243A7" w:rsidRPr="005A50DB" w:rsidRDefault="00E243A7" w:rsidP="00E243A7">
      <w:pPr>
        <w:widowControl w:val="0"/>
        <w:tabs>
          <w:tab w:val="left" w:pos="567"/>
          <w:tab w:val="left" w:pos="1134"/>
          <w:tab w:val="left" w:pos="1985"/>
          <w:tab w:val="left" w:pos="2552"/>
          <w:tab w:val="left" w:pos="3969"/>
        </w:tabs>
        <w:autoSpaceDE w:val="0"/>
        <w:autoSpaceDN w:val="0"/>
        <w:adjustRightInd w:val="0"/>
      </w:pPr>
    </w:p>
    <w:p w14:paraId="0E3B59DD" w14:textId="77777777" w:rsidR="00E243A7" w:rsidRPr="005A50DB" w:rsidRDefault="00E243A7" w:rsidP="00E243A7">
      <w:pPr>
        <w:widowControl w:val="0"/>
        <w:tabs>
          <w:tab w:val="left" w:pos="567"/>
          <w:tab w:val="left" w:pos="1134"/>
          <w:tab w:val="left" w:pos="1985"/>
          <w:tab w:val="left" w:pos="3402"/>
          <w:tab w:val="left" w:pos="4253"/>
        </w:tabs>
        <w:autoSpaceDE w:val="0"/>
        <w:autoSpaceDN w:val="0"/>
        <w:adjustRightInd w:val="0"/>
      </w:pPr>
      <w:r w:rsidRPr="005A50DB">
        <w:tab/>
      </w:r>
      <w:r w:rsidRPr="005A50DB">
        <w:rPr>
          <w:lang w:val="sv-FI"/>
        </w:rPr>
        <w:t>c.</w:t>
      </w:r>
      <w:r w:rsidRPr="005A50DB">
        <w:rPr>
          <w:lang w:val="sv-FI"/>
        </w:rPr>
        <w:tab/>
        <w:t>Ke</w:t>
      </w:r>
      <w:r w:rsidRPr="005A50DB">
        <w:rPr>
          <w:lang w:val="sv-FI"/>
        </w:rPr>
        <w:tab/>
        <w:t>bítselítsé</w:t>
      </w:r>
      <w:r w:rsidRPr="005A50DB">
        <w:rPr>
          <w:lang w:val="sv-FI"/>
        </w:rPr>
        <w:tab/>
        <w:t>morena</w:t>
      </w:r>
      <w:r w:rsidRPr="005A50DB">
        <w:rPr>
          <w:lang w:val="sv-FI"/>
        </w:rPr>
        <w:tab/>
        <w:t>baná.</w:t>
      </w:r>
      <w:r w:rsidRPr="005A50DB">
        <w:rPr>
          <w:lang w:val="sv-FI"/>
        </w:rPr>
        <w:br/>
      </w:r>
      <w:r w:rsidRPr="005A50DB">
        <w:rPr>
          <w:lang w:val="sv-FI"/>
        </w:rPr>
        <w:tab/>
      </w:r>
      <w:r w:rsidRPr="005A50DB">
        <w:rPr>
          <w:lang w:val="sv-FI"/>
        </w:rPr>
        <w:tab/>
      </w:r>
      <w:r w:rsidRPr="005A50DB">
        <w:rPr>
          <w:smallCaps/>
        </w:rPr>
        <w:t>1sg.sm</w:t>
      </w:r>
      <w:r w:rsidRPr="005A50DB">
        <w:tab/>
        <w:t>called.</w:t>
      </w:r>
      <w:r w:rsidRPr="005A50DB">
        <w:rPr>
          <w:smallCaps/>
        </w:rPr>
        <w:t>appl</w:t>
      </w:r>
      <w:r w:rsidRPr="005A50DB">
        <w:tab/>
        <w:t>1.chief</w:t>
      </w:r>
      <w:r w:rsidRPr="005A50DB">
        <w:tab/>
        <w:t>2.children</w:t>
      </w:r>
      <w:r w:rsidRPr="005A50DB">
        <w:br/>
      </w:r>
      <w:r w:rsidRPr="005A50DB">
        <w:tab/>
      </w:r>
      <w:r w:rsidRPr="005A50DB">
        <w:tab/>
        <w:t>‘I called the chief for the children.’</w:t>
      </w:r>
      <w:r w:rsidRPr="005A50DB">
        <w:br/>
      </w:r>
      <w:r w:rsidRPr="005A50DB">
        <w:tab/>
      </w:r>
      <w:r w:rsidRPr="005A50DB">
        <w:tab/>
        <w:t>‘I called the children for the chief.’</w:t>
      </w:r>
    </w:p>
    <w:p w14:paraId="15F32591" w14:textId="77777777" w:rsidR="00E243A7" w:rsidRPr="005A50DB" w:rsidRDefault="00E243A7" w:rsidP="00E243A7">
      <w:pPr>
        <w:widowControl w:val="0"/>
        <w:tabs>
          <w:tab w:val="left" w:pos="567"/>
          <w:tab w:val="left" w:pos="1134"/>
        </w:tabs>
        <w:autoSpaceDE w:val="0"/>
        <w:autoSpaceDN w:val="0"/>
        <w:adjustRightInd w:val="0"/>
      </w:pPr>
    </w:p>
    <w:p w14:paraId="2BF4DA95" w14:textId="77777777" w:rsidR="00E243A7" w:rsidRPr="005A50DB" w:rsidRDefault="00E243A7" w:rsidP="00E243A7">
      <w:pPr>
        <w:widowControl w:val="0"/>
        <w:tabs>
          <w:tab w:val="left" w:pos="567"/>
          <w:tab w:val="left" w:pos="1134"/>
          <w:tab w:val="left" w:pos="1985"/>
          <w:tab w:val="left" w:pos="3261"/>
          <w:tab w:val="left" w:pos="4395"/>
        </w:tabs>
        <w:autoSpaceDE w:val="0"/>
        <w:autoSpaceDN w:val="0"/>
        <w:adjustRightInd w:val="0"/>
      </w:pPr>
      <w:r w:rsidRPr="005A50DB">
        <w:tab/>
        <w:t>d.</w:t>
      </w:r>
      <w:r w:rsidRPr="005A50DB">
        <w:tab/>
        <w:t>Ke</w:t>
      </w:r>
      <w:r w:rsidRPr="005A50DB">
        <w:tab/>
        <w:t xml:space="preserve">bítselítsé </w:t>
      </w:r>
      <w:r w:rsidRPr="005A50DB">
        <w:tab/>
        <w:t>baná</w:t>
      </w:r>
      <w:r w:rsidRPr="005A50DB">
        <w:tab/>
        <w:t>morena.</w:t>
      </w:r>
      <w:r w:rsidRPr="005A50DB">
        <w:br/>
      </w:r>
      <w:r w:rsidRPr="005A50DB">
        <w:tab/>
      </w:r>
      <w:r w:rsidRPr="005A50DB">
        <w:tab/>
      </w:r>
      <w:r w:rsidRPr="005A50DB">
        <w:rPr>
          <w:smallCaps/>
        </w:rPr>
        <w:t>1sg.sm</w:t>
      </w:r>
      <w:r w:rsidRPr="005A50DB">
        <w:tab/>
        <w:t>called.</w:t>
      </w:r>
      <w:r w:rsidRPr="005A50DB">
        <w:rPr>
          <w:smallCaps/>
        </w:rPr>
        <w:t>appl</w:t>
      </w:r>
      <w:r w:rsidRPr="005A50DB">
        <w:tab/>
        <w:t>2.children</w:t>
      </w:r>
      <w:r w:rsidRPr="005A50DB">
        <w:tab/>
        <w:t xml:space="preserve">1.chief </w:t>
      </w:r>
      <w:r w:rsidRPr="005A50DB">
        <w:br/>
      </w:r>
      <w:r w:rsidRPr="005A50DB">
        <w:tab/>
      </w:r>
      <w:r w:rsidRPr="005A50DB">
        <w:tab/>
        <w:t>‘I called the chief for the children.’</w:t>
      </w:r>
      <w:r w:rsidRPr="005A50DB">
        <w:br/>
      </w:r>
      <w:r w:rsidRPr="005A50DB">
        <w:tab/>
      </w:r>
      <w:r w:rsidRPr="005A50DB">
        <w:tab/>
        <w:t>‘I called the children for the chief.’</w:t>
      </w:r>
    </w:p>
    <w:p w14:paraId="21899BB3" w14:textId="77777777" w:rsidR="00446212" w:rsidRPr="005A50DB" w:rsidRDefault="00446212" w:rsidP="00446212"/>
    <w:p w14:paraId="3726F08E" w14:textId="43CC7F50" w:rsidR="00446212" w:rsidRPr="005A50DB" w:rsidRDefault="00446212" w:rsidP="00446212">
      <w:r w:rsidRPr="005A50DB">
        <w:t>We as</w:t>
      </w:r>
      <w:r w:rsidR="00121B63" w:rsidRPr="005A50DB">
        <w:t xml:space="preserve">sume that the verb phrase in </w:t>
      </w:r>
      <w:r w:rsidR="00121B63" w:rsidRPr="005A50DB">
        <w:fldChar w:fldCharType="begin"/>
      </w:r>
      <w:r w:rsidR="00121B63" w:rsidRPr="005A50DB">
        <w:instrText xml:space="preserve"> REF _Ref328935989 \h </w:instrText>
      </w:r>
      <w:r w:rsidR="00121B63" w:rsidRPr="005A50DB">
        <w:fldChar w:fldCharType="separate"/>
      </w:r>
      <w:r w:rsidR="00F5549A" w:rsidRPr="005A50DB">
        <w:t>(</w:t>
      </w:r>
      <w:r w:rsidR="00F5549A">
        <w:rPr>
          <w:noProof/>
        </w:rPr>
        <w:t>62</w:t>
      </w:r>
      <w:r w:rsidR="00121B63" w:rsidRPr="005A50DB">
        <w:fldChar w:fldCharType="end"/>
      </w:r>
      <w:r w:rsidRPr="005A50DB">
        <w:t>a) and other sentence</w:t>
      </w:r>
      <w:r w:rsidR="00E04BF9" w:rsidRPr="005A50DB">
        <w:t>s</w:t>
      </w:r>
      <w:r w:rsidRPr="005A50DB">
        <w:t xml:space="preserve"> with R&gt;TH order has the structure we have assumed throughout this paper for the DOC:  </w:t>
      </w:r>
    </w:p>
    <w:p w14:paraId="6BE738D9" w14:textId="77777777" w:rsidR="00446212" w:rsidRPr="005A50DB" w:rsidRDefault="00446212" w:rsidP="00446212"/>
    <w:p w14:paraId="207CBEB1" w14:textId="151F4564" w:rsidR="00446212" w:rsidRPr="005A50DB" w:rsidRDefault="00531969" w:rsidP="00446212">
      <w:bookmarkStart w:id="59" w:name="_Ref328936177"/>
      <w:r w:rsidRPr="005A50DB">
        <w:t>(</w:t>
      </w:r>
      <w:r w:rsidR="0026357A">
        <w:fldChar w:fldCharType="begin"/>
      </w:r>
      <w:r w:rsidR="0026357A">
        <w:instrText xml:space="preserve"> SEQ ( \* ARABIC </w:instrText>
      </w:r>
      <w:r w:rsidR="0026357A">
        <w:fldChar w:fldCharType="separate"/>
      </w:r>
      <w:r w:rsidR="00F5549A">
        <w:rPr>
          <w:noProof/>
        </w:rPr>
        <w:t>64</w:t>
      </w:r>
      <w:r w:rsidR="0026357A">
        <w:rPr>
          <w:noProof/>
        </w:rPr>
        <w:fldChar w:fldCharType="end"/>
      </w:r>
      <w:bookmarkEnd w:id="59"/>
      <w:r w:rsidRPr="005A50DB">
        <w:t>)</w:t>
      </w:r>
      <w:r w:rsidR="00446212" w:rsidRPr="005A50DB">
        <w:tab/>
        <w:t>[</w:t>
      </w:r>
      <w:r w:rsidR="00446212" w:rsidRPr="005A50DB">
        <w:rPr>
          <w:vertAlign w:val="subscript"/>
        </w:rPr>
        <w:t>vP</w:t>
      </w:r>
      <w:r w:rsidR="00446212" w:rsidRPr="005A50DB">
        <w:t xml:space="preserve"> EA [</w:t>
      </w:r>
      <w:r w:rsidR="00446212" w:rsidRPr="005A50DB">
        <w:rPr>
          <w:vertAlign w:val="subscript"/>
        </w:rPr>
        <w:t>v’</w:t>
      </w:r>
      <w:r w:rsidR="00446212" w:rsidRPr="005A50DB">
        <w:t xml:space="preserve"> v  [</w:t>
      </w:r>
      <w:r w:rsidR="00446212" w:rsidRPr="005A50DB">
        <w:rPr>
          <w:vertAlign w:val="subscript"/>
        </w:rPr>
        <w:t>ApplP</w:t>
      </w:r>
      <w:r w:rsidR="00446212" w:rsidRPr="005A50DB">
        <w:t xml:space="preserve"> R  [</w:t>
      </w:r>
      <w:r w:rsidR="00446212" w:rsidRPr="005A50DB">
        <w:rPr>
          <w:vertAlign w:val="subscript"/>
        </w:rPr>
        <w:t>Appl’</w:t>
      </w:r>
      <w:r w:rsidR="00446212" w:rsidRPr="005A50DB">
        <w:t xml:space="preserve">  Appl [</w:t>
      </w:r>
      <w:r w:rsidR="00446212" w:rsidRPr="005A50DB">
        <w:rPr>
          <w:vertAlign w:val="subscript"/>
        </w:rPr>
        <w:t>VP</w:t>
      </w:r>
      <w:r w:rsidR="00446212" w:rsidRPr="005A50DB">
        <w:t xml:space="preserve"> V  TH ]]]]]</w:t>
      </w:r>
    </w:p>
    <w:p w14:paraId="6CAC4877" w14:textId="77777777" w:rsidR="00446212" w:rsidRPr="005A50DB" w:rsidRDefault="00446212" w:rsidP="00446212"/>
    <w:p w14:paraId="4610A676" w14:textId="2F9D4A9F" w:rsidR="0009329B" w:rsidRPr="005A50DB" w:rsidRDefault="00446212" w:rsidP="0009329B">
      <w:r w:rsidRPr="005A50DB">
        <w:lastRenderedPageBreak/>
        <w:t>Our take on Morolong and Hyman’s</w:t>
      </w:r>
      <w:r w:rsidR="00531969" w:rsidRPr="005A50DB">
        <w:t xml:space="preserve"> (1977) word order condition is</w:t>
      </w:r>
      <w:r w:rsidRPr="005A50DB">
        <w:t xml:space="preserve"> a structural condition that the human argument has to be the higher one of the internal arguments in the predicate, if they differ in animacy/humanness. </w:t>
      </w:r>
      <w:r w:rsidR="0009329B" w:rsidRPr="005A50DB">
        <w:t xml:space="preserve">More concretely, we hypothesise that the Sesotho ditransitive predicates can have the structure in </w:t>
      </w:r>
      <w:r w:rsidR="0009329B" w:rsidRPr="005A50DB">
        <w:fldChar w:fldCharType="begin"/>
      </w:r>
      <w:r w:rsidR="0009329B" w:rsidRPr="005A50DB">
        <w:instrText xml:space="preserve"> REF _Ref328936177 \h </w:instrText>
      </w:r>
      <w:r w:rsidR="0009329B" w:rsidRPr="005A50DB">
        <w:fldChar w:fldCharType="separate"/>
      </w:r>
      <w:r w:rsidR="00F5549A" w:rsidRPr="005A50DB">
        <w:t>(</w:t>
      </w:r>
      <w:r w:rsidR="00F5549A">
        <w:rPr>
          <w:noProof/>
        </w:rPr>
        <w:t>64</w:t>
      </w:r>
      <w:r w:rsidR="0009329B" w:rsidRPr="005A50DB">
        <w:fldChar w:fldCharType="end"/>
      </w:r>
      <w:r w:rsidR="0009329B" w:rsidRPr="005A50DB">
        <w:t xml:space="preserve">), the standard structure with the Recipient in specApplP c-commanding the Theme in VP, or the structure in </w:t>
      </w:r>
      <w:r w:rsidR="0009329B" w:rsidRPr="005A50DB">
        <w:fldChar w:fldCharType="begin"/>
      </w:r>
      <w:r w:rsidR="0009329B" w:rsidRPr="005A50DB">
        <w:instrText xml:space="preserve"> REF _Ref328646271 \h </w:instrText>
      </w:r>
      <w:r w:rsidR="0009329B" w:rsidRPr="005A50DB">
        <w:fldChar w:fldCharType="separate"/>
      </w:r>
      <w:r w:rsidR="00F5549A" w:rsidRPr="005A50DB">
        <w:t>(</w:t>
      </w:r>
      <w:r w:rsidR="00F5549A">
        <w:rPr>
          <w:noProof/>
        </w:rPr>
        <w:t>66</w:t>
      </w:r>
      <w:r w:rsidR="0009329B" w:rsidRPr="005A50DB">
        <w:fldChar w:fldCharType="end"/>
      </w:r>
      <w:r w:rsidR="0009329B" w:rsidRPr="005A50DB">
        <w:t>), with the Theme in specApplP c-commanding the Recipient in VP. Appl would be the introducer of the second object, which may be the Recipient or the Theme.</w:t>
      </w:r>
    </w:p>
    <w:p w14:paraId="44898696" w14:textId="77777777" w:rsidR="00446212" w:rsidRPr="005A50DB" w:rsidRDefault="00446212" w:rsidP="00446212"/>
    <w:p w14:paraId="004C5C4D" w14:textId="6C047F7C" w:rsidR="0009329B" w:rsidRPr="005A50DB" w:rsidRDefault="0009329B" w:rsidP="0009329B">
      <w:r w:rsidRPr="005A50DB">
        <w:t>(</w:t>
      </w:r>
      <w:r w:rsidR="0026357A">
        <w:fldChar w:fldCharType="begin"/>
      </w:r>
      <w:r w:rsidR="0026357A">
        <w:instrText xml:space="preserve"> SEQ ( \* ARABIC </w:instrText>
      </w:r>
      <w:r w:rsidR="0026357A">
        <w:fldChar w:fldCharType="separate"/>
      </w:r>
      <w:r w:rsidR="00F5549A">
        <w:rPr>
          <w:noProof/>
        </w:rPr>
        <w:t>65</w:t>
      </w:r>
      <w:r w:rsidR="0026357A">
        <w:rPr>
          <w:noProof/>
        </w:rPr>
        <w:fldChar w:fldCharType="end"/>
      </w:r>
      <w:r w:rsidRPr="005A50DB">
        <w:t>)</w:t>
      </w:r>
      <w:r w:rsidRPr="005A50DB">
        <w:tab/>
        <w:t>[</w:t>
      </w:r>
      <w:r w:rsidRPr="005A50DB">
        <w:rPr>
          <w:vertAlign w:val="subscript"/>
        </w:rPr>
        <w:t>vP</w:t>
      </w:r>
      <w:r w:rsidRPr="005A50DB">
        <w:t xml:space="preserve"> EA [</w:t>
      </w:r>
      <w:r w:rsidRPr="005A50DB">
        <w:rPr>
          <w:vertAlign w:val="subscript"/>
        </w:rPr>
        <w:t>v’</w:t>
      </w:r>
      <w:r w:rsidRPr="005A50DB">
        <w:t xml:space="preserve"> v  [</w:t>
      </w:r>
      <w:r w:rsidRPr="005A50DB">
        <w:rPr>
          <w:vertAlign w:val="subscript"/>
        </w:rPr>
        <w:t>VP</w:t>
      </w:r>
      <w:r w:rsidRPr="005A50DB">
        <w:t xml:space="preserve"> TH  [</w:t>
      </w:r>
      <w:r w:rsidRPr="005A50DB">
        <w:rPr>
          <w:vertAlign w:val="subscript"/>
        </w:rPr>
        <w:t>V’</w:t>
      </w:r>
      <w:r w:rsidRPr="005A50DB">
        <w:t xml:space="preserve">  V [</w:t>
      </w:r>
      <w:r w:rsidRPr="005A50DB">
        <w:rPr>
          <w:vertAlign w:val="subscript"/>
        </w:rPr>
        <w:t>ApplP</w:t>
      </w:r>
      <w:r w:rsidRPr="005A50DB">
        <w:t xml:space="preserve"> Appl  R ]]]]]</w:t>
      </w:r>
    </w:p>
    <w:p w14:paraId="086BDBC0" w14:textId="77777777" w:rsidR="00446212" w:rsidRPr="005A50DB" w:rsidRDefault="00446212" w:rsidP="00446212"/>
    <w:p w14:paraId="40B4BEC6" w14:textId="46781A4F" w:rsidR="0009329B" w:rsidRPr="005A50DB" w:rsidRDefault="0009329B" w:rsidP="0009329B">
      <w:r w:rsidRPr="005A50DB">
        <w:t xml:space="preserve">If one of the objects but not the other is human, encoded as a syntactic feature, then that object will be in specApplP. If both are human, then either structure is allowed, and if neither is Human then, too, either structure is allowed. Crucially, though, Appl will always assign Case to the Recipient, upwards in (1), downwards in (2). In that respect, Appl does have a privileged relation to the Recipient. </w:t>
      </w:r>
    </w:p>
    <w:p w14:paraId="710794C2" w14:textId="01BAE531" w:rsidR="0009329B" w:rsidRPr="005A50DB" w:rsidRDefault="0009329B" w:rsidP="0009329B">
      <w:pPr>
        <w:ind w:firstLine="720"/>
      </w:pPr>
      <w:r w:rsidRPr="005A50DB">
        <w:t xml:space="preserve">Norwegian, English, and many other languages have two structures for ditransitive predicates, the DOC (with R&gt;Th order) and the PrepDC (with Th&gt;R order). As there is no sign of a preposition in the Th&gt;R construction in Sesotho, and since the morphology of the verb is the same as in the R&gt;Th construction, we have not analyzed the Th&gt;R construction as a PrepDC. </w:t>
      </w:r>
    </w:p>
    <w:p w14:paraId="2CDA15DD" w14:textId="3EE9E527" w:rsidR="00446212" w:rsidRPr="005A50DB" w:rsidRDefault="0009329B" w:rsidP="00446212">
      <w:r w:rsidRPr="005A50DB">
        <w:tab/>
        <w:t>Under this analysis</w:t>
      </w:r>
      <w:r w:rsidR="00446212" w:rsidRPr="005A50DB">
        <w:t xml:space="preserve"> most of the facts fall</w:t>
      </w:r>
      <w:r w:rsidR="00531969" w:rsidRPr="005A50DB">
        <w:t xml:space="preserve"> into place. Consider first </w:t>
      </w:r>
      <w:r w:rsidR="00531969" w:rsidRPr="005A50DB">
        <w:fldChar w:fldCharType="begin"/>
      </w:r>
      <w:r w:rsidR="00531969" w:rsidRPr="005A50DB">
        <w:instrText xml:space="preserve"> REF _Ref328935715 \h </w:instrText>
      </w:r>
      <w:r w:rsidR="00531969" w:rsidRPr="005A50DB">
        <w:fldChar w:fldCharType="separate"/>
      </w:r>
      <w:r w:rsidR="00F5549A" w:rsidRPr="005A50DB">
        <w:t>(</w:t>
      </w:r>
      <w:r w:rsidR="00F5549A">
        <w:rPr>
          <w:noProof/>
        </w:rPr>
        <w:t>57</w:t>
      </w:r>
      <w:r w:rsidR="00531969" w:rsidRPr="005A50DB">
        <w:fldChar w:fldCharType="end"/>
      </w:r>
      <w:r w:rsidR="00531969" w:rsidRPr="005A50DB">
        <w:t>a)</w:t>
      </w:r>
      <w:r w:rsidR="00446212" w:rsidRPr="005A50DB">
        <w:t>: the Recipient is human and the Theme non-human</w:t>
      </w:r>
      <w:r w:rsidR="00531969" w:rsidRPr="005A50DB">
        <w:t xml:space="preserve">, so this is an instance of </w:t>
      </w:r>
      <w:r w:rsidR="00531969" w:rsidRPr="005A50DB">
        <w:fldChar w:fldCharType="begin"/>
      </w:r>
      <w:r w:rsidR="00531969" w:rsidRPr="005A50DB">
        <w:instrText xml:space="preserve"> REF _Ref328936177 \h </w:instrText>
      </w:r>
      <w:r w:rsidR="00531969" w:rsidRPr="005A50DB">
        <w:fldChar w:fldCharType="separate"/>
      </w:r>
      <w:r w:rsidR="00F5549A" w:rsidRPr="005A50DB">
        <w:t>(</w:t>
      </w:r>
      <w:r w:rsidR="00F5549A">
        <w:rPr>
          <w:noProof/>
        </w:rPr>
        <w:t>64</w:t>
      </w:r>
      <w:r w:rsidR="00531969" w:rsidRPr="005A50DB">
        <w:fldChar w:fldCharType="end"/>
      </w:r>
      <w:r w:rsidR="00531969" w:rsidRPr="005A50DB">
        <w:t>)</w:t>
      </w:r>
      <w:r w:rsidR="00446212" w:rsidRPr="005A50DB">
        <w:t xml:space="preserve">, and the sentences exemplify the DOMA. The Recipient passive with Theme relativisation </w:t>
      </w:r>
      <w:r w:rsidRPr="005A50DB">
        <w:t xml:space="preserve">is unproblematic, but deriving </w:t>
      </w:r>
      <w:r w:rsidRPr="005A50DB">
        <w:fldChar w:fldCharType="begin"/>
      </w:r>
      <w:r w:rsidRPr="005A50DB">
        <w:instrText xml:space="preserve"> REF _Ref328935715 \h </w:instrText>
      </w:r>
      <w:r w:rsidRPr="005A50DB">
        <w:fldChar w:fldCharType="separate"/>
      </w:r>
      <w:r w:rsidR="00F5549A" w:rsidRPr="005A50DB">
        <w:t>(</w:t>
      </w:r>
      <w:r w:rsidR="00F5549A">
        <w:rPr>
          <w:noProof/>
        </w:rPr>
        <w:t>57</w:t>
      </w:r>
      <w:r w:rsidRPr="005A50DB">
        <w:fldChar w:fldCharType="end"/>
      </w:r>
      <w:r w:rsidR="00446212" w:rsidRPr="005A50DB">
        <w:t xml:space="preserve">b) is impossible because the Recipient gets trapped inside the lower phase when the Theme undergoes movement to specTP via the outer spec of </w:t>
      </w:r>
      <w:r w:rsidRPr="005A50DB">
        <w:t xml:space="preserve">ApplP, as detailed in sections </w:t>
      </w:r>
      <w:r w:rsidRPr="005A50DB">
        <w:fldChar w:fldCharType="begin"/>
      </w:r>
      <w:r w:rsidRPr="005A50DB">
        <w:instrText xml:space="preserve"> REF _Ref311274532 \r \h </w:instrText>
      </w:r>
      <w:r w:rsidRPr="005A50DB">
        <w:fldChar w:fldCharType="separate"/>
      </w:r>
      <w:r w:rsidR="00F5549A">
        <w:t>3</w:t>
      </w:r>
      <w:r w:rsidRPr="005A50DB">
        <w:fldChar w:fldCharType="end"/>
      </w:r>
      <w:r w:rsidRPr="005A50DB">
        <w:t xml:space="preserve"> and </w:t>
      </w:r>
      <w:r w:rsidRPr="005A50DB">
        <w:fldChar w:fldCharType="begin"/>
      </w:r>
      <w:r w:rsidRPr="005A50DB">
        <w:instrText xml:space="preserve"> REF _Ref329077518 \r \h </w:instrText>
      </w:r>
      <w:r w:rsidRPr="005A50DB">
        <w:fldChar w:fldCharType="separate"/>
      </w:r>
      <w:r w:rsidR="00F5549A">
        <w:t>4</w:t>
      </w:r>
      <w:r w:rsidRPr="005A50DB">
        <w:fldChar w:fldCharType="end"/>
      </w:r>
      <w:r w:rsidR="00446212" w:rsidRPr="005A50DB">
        <w:t xml:space="preserve"> for a number of other languages. </w:t>
      </w:r>
    </w:p>
    <w:p w14:paraId="45859334" w14:textId="06012578" w:rsidR="00446212" w:rsidRPr="005A50DB" w:rsidRDefault="00446212" w:rsidP="00446212">
      <w:r w:rsidRPr="005A50DB">
        <w:tab/>
      </w:r>
      <w:r w:rsidR="00531969" w:rsidRPr="005A50DB">
        <w:t xml:space="preserve">Now consider </w:t>
      </w:r>
      <w:r w:rsidR="00531969" w:rsidRPr="005A50DB">
        <w:fldChar w:fldCharType="begin"/>
      </w:r>
      <w:r w:rsidR="00531969" w:rsidRPr="005A50DB">
        <w:instrText xml:space="preserve"> REF _Ref328645844 \h </w:instrText>
      </w:r>
      <w:r w:rsidR="00531969" w:rsidRPr="005A50DB">
        <w:fldChar w:fldCharType="separate"/>
      </w:r>
      <w:r w:rsidR="00F5549A" w:rsidRPr="005A50DB">
        <w:t>(</w:t>
      </w:r>
      <w:r w:rsidR="00F5549A">
        <w:rPr>
          <w:noProof/>
        </w:rPr>
        <w:t>58</w:t>
      </w:r>
      <w:r w:rsidR="00531969" w:rsidRPr="005A50DB">
        <w:fldChar w:fldCharType="end"/>
      </w:r>
      <w:r w:rsidR="00531969" w:rsidRPr="005A50DB">
        <w:t>)</w:t>
      </w:r>
      <w:r w:rsidRPr="005A50DB">
        <w:t>: In this case the Theme is human and the Recipient, the feast, is non</w:t>
      </w:r>
      <w:r w:rsidR="00531969" w:rsidRPr="005A50DB">
        <w:t>-</w:t>
      </w:r>
      <w:r w:rsidRPr="005A50DB">
        <w:t xml:space="preserve">human. The only structure possible here is </w:t>
      </w:r>
      <w:r w:rsidR="000D50A8">
        <w:t>(65)</w:t>
      </w:r>
      <w:r w:rsidRPr="005A50DB">
        <w:t>. Now consider how to derive a passive from</w:t>
      </w:r>
      <w:r w:rsidR="000D50A8">
        <w:t xml:space="preserve"> (65)</w:t>
      </w:r>
      <w:r w:rsidR="00531969" w:rsidRPr="005A50DB">
        <w:t xml:space="preserve">. As </w:t>
      </w:r>
      <w:r w:rsidR="00531969" w:rsidRPr="005A50DB">
        <w:fldChar w:fldCharType="begin"/>
      </w:r>
      <w:r w:rsidR="00531969" w:rsidRPr="005A50DB">
        <w:instrText xml:space="preserve"> REF _Ref328646271 \h </w:instrText>
      </w:r>
      <w:r w:rsidR="00531969" w:rsidRPr="005A50DB">
        <w:fldChar w:fldCharType="separate"/>
      </w:r>
      <w:r w:rsidR="00F5549A" w:rsidRPr="005A50DB">
        <w:t>(</w:t>
      </w:r>
      <w:r w:rsidR="00F5549A">
        <w:rPr>
          <w:noProof/>
        </w:rPr>
        <w:t>66</w:t>
      </w:r>
      <w:r w:rsidR="00531969" w:rsidRPr="005A50DB">
        <w:fldChar w:fldCharType="end"/>
      </w:r>
      <w:r w:rsidR="00531969" w:rsidRPr="005A50DB">
        <w:t>)</w:t>
      </w:r>
      <w:r w:rsidRPr="005A50DB">
        <w:t xml:space="preserve"> shows, a Theme passive is fine, but a Recipient passive is not.</w:t>
      </w:r>
    </w:p>
    <w:p w14:paraId="306D1C84" w14:textId="77777777" w:rsidR="00446212" w:rsidRPr="005A50DB" w:rsidRDefault="00446212" w:rsidP="00446212"/>
    <w:p w14:paraId="3D2F0F06" w14:textId="77777777" w:rsidR="00531969" w:rsidRPr="005A50DB" w:rsidRDefault="00531969" w:rsidP="00531969">
      <w:r w:rsidRPr="005A50DB">
        <w:t>Sesotho (Morolong &amp; Hyman 1977:203, glosses added)</w:t>
      </w:r>
    </w:p>
    <w:p w14:paraId="51603F3B" w14:textId="7D50BB29" w:rsidR="00531969" w:rsidRPr="005A50DB" w:rsidRDefault="00531969" w:rsidP="00531969">
      <w:bookmarkStart w:id="60" w:name="_Ref328646271"/>
      <w:r w:rsidRPr="005A50DB">
        <w:t>(</w:t>
      </w:r>
      <w:r w:rsidR="0026357A">
        <w:fldChar w:fldCharType="begin"/>
      </w:r>
      <w:r w:rsidR="0026357A">
        <w:instrText xml:space="preserve"> SEQ ( \* ARABIC </w:instrText>
      </w:r>
      <w:r w:rsidR="0026357A">
        <w:fldChar w:fldCharType="separate"/>
      </w:r>
      <w:r w:rsidR="00F5549A">
        <w:rPr>
          <w:noProof/>
        </w:rPr>
        <w:t>66</w:t>
      </w:r>
      <w:r w:rsidR="0026357A">
        <w:rPr>
          <w:noProof/>
        </w:rPr>
        <w:fldChar w:fldCharType="end"/>
      </w:r>
      <w:bookmarkEnd w:id="60"/>
      <w:r w:rsidRPr="005A50DB">
        <w:t>)</w:t>
      </w:r>
      <w:r w:rsidRPr="005A50DB">
        <w:tab/>
      </w:r>
      <w:r w:rsidRPr="005A50DB">
        <w:rPr>
          <w:i/>
        </w:rPr>
        <w:t>inanimate Recipient</w:t>
      </w:r>
      <w:r w:rsidRPr="005A50DB">
        <w:t xml:space="preserve"> </w:t>
      </w:r>
      <w:r w:rsidRPr="005A50DB">
        <w:rPr>
          <w:i/>
        </w:rPr>
        <w:t>passive with animate Theme</w:t>
      </w:r>
    </w:p>
    <w:p w14:paraId="7466A368" w14:textId="07FC97FA" w:rsidR="00531969" w:rsidRPr="005A50DB" w:rsidRDefault="00531969" w:rsidP="00DA1B54">
      <w:pPr>
        <w:tabs>
          <w:tab w:val="left" w:pos="567"/>
          <w:tab w:val="left" w:pos="1134"/>
          <w:tab w:val="left" w:pos="2268"/>
          <w:tab w:val="left" w:pos="4111"/>
        </w:tabs>
      </w:pPr>
      <w:r w:rsidRPr="005A50DB">
        <w:tab/>
        <w:t>a.</w:t>
      </w:r>
      <w:r w:rsidRPr="005A50DB">
        <w:tab/>
        <w:t>B</w:t>
      </w:r>
      <w:r w:rsidR="00DA1B54" w:rsidRPr="005A50DB">
        <w:t>aná</w:t>
      </w:r>
      <w:r w:rsidR="00DA1B54" w:rsidRPr="005A50DB">
        <w:tab/>
      </w:r>
      <w:r w:rsidRPr="005A50DB">
        <w:t>bá-bítselíts-o-é</w:t>
      </w:r>
      <w:r w:rsidR="00DA1B54" w:rsidRPr="005A50DB">
        <w:tab/>
      </w:r>
      <w:r w:rsidRPr="005A50DB">
        <w:t>mokété.</w:t>
      </w:r>
      <w:r w:rsidRPr="005A50DB">
        <w:br/>
      </w:r>
      <w:r w:rsidRPr="005A50DB">
        <w:tab/>
      </w:r>
      <w:r w:rsidRPr="005A50DB">
        <w:tab/>
        <w:t>2.children</w:t>
      </w:r>
      <w:r w:rsidRPr="005A50DB">
        <w:tab/>
      </w:r>
      <w:r w:rsidRPr="005A50DB">
        <w:rPr>
          <w:smallCaps/>
        </w:rPr>
        <w:t>2sm</w:t>
      </w:r>
      <w:r w:rsidRPr="005A50DB">
        <w:t>-call-</w:t>
      </w:r>
      <w:r w:rsidRPr="005A50DB">
        <w:rPr>
          <w:smallCaps/>
        </w:rPr>
        <w:t>pass-fv</w:t>
      </w:r>
      <w:r w:rsidRPr="005A50DB">
        <w:tab/>
        <w:t>3.feast</w:t>
      </w:r>
      <w:r w:rsidRPr="005A50DB">
        <w:tab/>
      </w:r>
      <w:r w:rsidRPr="005A50DB">
        <w:br/>
      </w:r>
      <w:r w:rsidRPr="005A50DB">
        <w:tab/>
      </w:r>
      <w:r w:rsidRPr="005A50DB">
        <w:tab/>
        <w:t>‘The children were called for the feast.’</w:t>
      </w:r>
    </w:p>
    <w:p w14:paraId="2097B8FB" w14:textId="77777777" w:rsidR="00531969" w:rsidRPr="005A50DB" w:rsidRDefault="00531969" w:rsidP="00DA1B54">
      <w:pPr>
        <w:tabs>
          <w:tab w:val="left" w:pos="567"/>
          <w:tab w:val="left" w:pos="1134"/>
        </w:tabs>
      </w:pPr>
    </w:p>
    <w:p w14:paraId="77A033BF" w14:textId="77777777" w:rsidR="00531969" w:rsidRPr="005A50DB" w:rsidRDefault="00531969" w:rsidP="00DA1B54">
      <w:pPr>
        <w:tabs>
          <w:tab w:val="left" w:pos="567"/>
          <w:tab w:val="left" w:pos="1134"/>
        </w:tabs>
        <w:rPr>
          <w:i/>
        </w:rPr>
      </w:pPr>
      <w:r w:rsidRPr="005A50DB">
        <w:tab/>
      </w:r>
      <w:r w:rsidRPr="005A50DB">
        <w:rPr>
          <w:i/>
        </w:rPr>
        <w:t>animate Theme passive with inanimate Recipient</w:t>
      </w:r>
    </w:p>
    <w:p w14:paraId="574844D5" w14:textId="5B0447A1" w:rsidR="00531969" w:rsidRPr="005A50DB" w:rsidRDefault="00531969" w:rsidP="00DA1B54">
      <w:pPr>
        <w:tabs>
          <w:tab w:val="left" w:pos="567"/>
          <w:tab w:val="left" w:pos="1134"/>
          <w:tab w:val="left" w:pos="2268"/>
          <w:tab w:val="left" w:pos="4111"/>
        </w:tabs>
      </w:pPr>
      <w:r w:rsidRPr="005A50DB">
        <w:tab/>
        <w:t>b.</w:t>
      </w:r>
      <w:r w:rsidRPr="005A50DB">
        <w:tab/>
        <w:t>* Mokété</w:t>
      </w:r>
      <w:r w:rsidRPr="005A50DB">
        <w:tab/>
        <w:t>ó-bítselíts-o-é</w:t>
      </w:r>
      <w:r w:rsidRPr="005A50DB">
        <w:tab/>
        <w:t>baná.</w:t>
      </w:r>
      <w:r w:rsidRPr="005A50DB">
        <w:br/>
      </w:r>
      <w:r w:rsidRPr="005A50DB">
        <w:tab/>
      </w:r>
      <w:r w:rsidRPr="005A50DB">
        <w:tab/>
        <w:t>3.feast</w:t>
      </w:r>
      <w:r w:rsidRPr="005A50DB">
        <w:tab/>
      </w:r>
      <w:r w:rsidRPr="005A50DB">
        <w:rPr>
          <w:smallCaps/>
        </w:rPr>
        <w:t>3sm</w:t>
      </w:r>
      <w:r w:rsidRPr="005A50DB">
        <w:t>-call-</w:t>
      </w:r>
      <w:r w:rsidRPr="005A50DB">
        <w:rPr>
          <w:smallCaps/>
        </w:rPr>
        <w:t>pass-fv</w:t>
      </w:r>
      <w:r w:rsidR="00DA1B54" w:rsidRPr="005A50DB">
        <w:tab/>
      </w:r>
      <w:r w:rsidRPr="005A50DB">
        <w:t>2.children</w:t>
      </w:r>
      <w:r w:rsidRPr="005A50DB">
        <w:br/>
      </w:r>
      <w:r w:rsidRPr="005A50DB">
        <w:tab/>
      </w:r>
      <w:r w:rsidRPr="005A50DB">
        <w:tab/>
        <w:t>(lit. ‘For the feast was called the children.’)</w:t>
      </w:r>
    </w:p>
    <w:p w14:paraId="6ED0FFBE" w14:textId="77777777" w:rsidR="00446212" w:rsidRPr="005A50DB" w:rsidRDefault="00446212" w:rsidP="00446212"/>
    <w:p w14:paraId="62F0018D" w14:textId="55A327BB" w:rsidR="00446212" w:rsidRPr="005A50DB" w:rsidRDefault="0025776C" w:rsidP="00446212">
      <w:r w:rsidRPr="005A50DB">
        <w:t xml:space="preserve">The structure is </w:t>
      </w:r>
      <w:r w:rsidRPr="005A50DB">
        <w:fldChar w:fldCharType="begin"/>
      </w:r>
      <w:r w:rsidRPr="005A50DB">
        <w:instrText xml:space="preserve"> REF _Ref328937564 \h </w:instrText>
      </w:r>
      <w:r w:rsidRPr="005A50DB">
        <w:fldChar w:fldCharType="separate"/>
      </w:r>
      <w:r w:rsidR="00F5549A" w:rsidRPr="005A50DB">
        <w:t>(</w:t>
      </w:r>
      <w:r w:rsidR="00F5549A">
        <w:rPr>
          <w:noProof/>
        </w:rPr>
        <w:t>67</w:t>
      </w:r>
      <w:r w:rsidRPr="005A50DB">
        <w:fldChar w:fldCharType="end"/>
      </w:r>
      <w:r w:rsidRPr="005A50DB">
        <w:t>)</w:t>
      </w:r>
      <w:r w:rsidR="00446212" w:rsidRPr="005A50DB">
        <w:t xml:space="preserve">. </w:t>
      </w:r>
    </w:p>
    <w:p w14:paraId="2C785CDC" w14:textId="77777777" w:rsidR="00446212" w:rsidRPr="005A50DB" w:rsidRDefault="00446212" w:rsidP="00446212"/>
    <w:p w14:paraId="1968FE56" w14:textId="19D9DEA0" w:rsidR="00F57306" w:rsidRPr="005A50DB" w:rsidRDefault="0025776C" w:rsidP="000D50A8">
      <w:pPr>
        <w:keepNext/>
        <w:tabs>
          <w:tab w:val="left" w:pos="1843"/>
        </w:tabs>
      </w:pPr>
      <w:bookmarkStart w:id="61" w:name="_Ref328937564"/>
      <w:r w:rsidRPr="005A50DB">
        <w:lastRenderedPageBreak/>
        <w:t>(</w:t>
      </w:r>
      <w:r w:rsidR="0026357A">
        <w:fldChar w:fldCharType="begin"/>
      </w:r>
      <w:r w:rsidR="0026357A">
        <w:instrText xml:space="preserve"> SEQ ( \* ARABIC </w:instrText>
      </w:r>
      <w:r w:rsidR="0026357A">
        <w:fldChar w:fldCharType="separate"/>
      </w:r>
      <w:r w:rsidR="00F5549A">
        <w:rPr>
          <w:noProof/>
        </w:rPr>
        <w:t>67</w:t>
      </w:r>
      <w:r w:rsidR="0026357A">
        <w:rPr>
          <w:noProof/>
        </w:rPr>
        <w:fldChar w:fldCharType="end"/>
      </w:r>
      <w:bookmarkEnd w:id="61"/>
      <w:r w:rsidRPr="005A50DB">
        <w:t>)</w:t>
      </w:r>
      <w:r w:rsidR="00446212" w:rsidRPr="005A50DB">
        <w:tab/>
      </w:r>
      <w:r w:rsidR="00F57306" w:rsidRPr="005A50DB">
        <w:t>CP</w:t>
      </w:r>
    </w:p>
    <w:p w14:paraId="6BF1E52B" w14:textId="77777777" w:rsidR="00F57306" w:rsidRPr="005A50DB" w:rsidRDefault="00F57306" w:rsidP="00F57306">
      <w:pPr>
        <w:keepNext/>
        <w:widowControl w:val="0"/>
        <w:tabs>
          <w:tab w:val="left" w:pos="1560"/>
        </w:tabs>
        <w:autoSpaceDE w:val="0"/>
        <w:autoSpaceDN w:val="0"/>
        <w:adjustRightInd w:val="0"/>
        <w:rPr>
          <w:rFonts w:ascii="ArborWin" w:hAnsi="ArborWin"/>
        </w:rPr>
      </w:pPr>
      <w:r w:rsidRPr="005A50DB">
        <w:rPr>
          <w:rFonts w:ascii="ArborWin" w:hAnsi="ArborWin"/>
        </w:rPr>
        <w:tab/>
        <w:t>2</w:t>
      </w:r>
    </w:p>
    <w:p w14:paraId="53F71550" w14:textId="77777777" w:rsidR="00F57306" w:rsidRPr="005A50DB" w:rsidRDefault="00F57306" w:rsidP="00F57306">
      <w:pPr>
        <w:keepNext/>
        <w:widowControl w:val="0"/>
        <w:tabs>
          <w:tab w:val="left" w:pos="1418"/>
          <w:tab w:val="left" w:pos="2127"/>
          <w:tab w:val="left" w:pos="3828"/>
        </w:tabs>
        <w:autoSpaceDE w:val="0"/>
        <w:autoSpaceDN w:val="0"/>
        <w:adjustRightInd w:val="0"/>
      </w:pPr>
      <w:r w:rsidRPr="005A50DB">
        <w:tab/>
        <w:t>C</w:t>
      </w:r>
      <w:r w:rsidRPr="005A50DB">
        <w:tab/>
        <w:t>TP</w:t>
      </w:r>
    </w:p>
    <w:p w14:paraId="39F197EC" w14:textId="48F97D72" w:rsidR="00F57306" w:rsidRPr="005A50DB" w:rsidRDefault="00F57306" w:rsidP="00F57306">
      <w:pPr>
        <w:keepNext/>
        <w:widowControl w:val="0"/>
        <w:tabs>
          <w:tab w:val="left" w:pos="1418"/>
          <w:tab w:val="left" w:pos="1985"/>
          <w:tab w:val="left" w:pos="3828"/>
        </w:tabs>
        <w:autoSpaceDE w:val="0"/>
        <w:autoSpaceDN w:val="0"/>
        <w:adjustRightInd w:val="0"/>
      </w:pPr>
      <w:r w:rsidRPr="005A50DB">
        <w:tab/>
      </w:r>
      <w:r w:rsidRPr="005A50DB">
        <w:tab/>
      </w:r>
      <w:r w:rsidRPr="005A50DB">
        <w:rPr>
          <w:rFonts w:ascii="ArborWin" w:hAnsi="ArborWin"/>
        </w:rPr>
        <w:t>2</w:t>
      </w:r>
    </w:p>
    <w:p w14:paraId="045E0D2F" w14:textId="77777777" w:rsidR="00F57306" w:rsidRPr="005A50DB" w:rsidRDefault="00F57306" w:rsidP="00F57306">
      <w:pPr>
        <w:keepNext/>
        <w:widowControl w:val="0"/>
        <w:tabs>
          <w:tab w:val="left" w:pos="1985"/>
          <w:tab w:val="left" w:pos="2694"/>
        </w:tabs>
        <w:autoSpaceDE w:val="0"/>
        <w:autoSpaceDN w:val="0"/>
        <w:adjustRightInd w:val="0"/>
      </w:pPr>
      <w:r w:rsidRPr="005A50DB">
        <w:tab/>
        <w:t>T</w:t>
      </w:r>
      <w:r w:rsidRPr="005A50DB">
        <w:tab/>
        <w:t>vP</w:t>
      </w:r>
    </w:p>
    <w:p w14:paraId="272C6C63" w14:textId="38125594" w:rsidR="00F57306" w:rsidRPr="005A50DB" w:rsidRDefault="00F57306" w:rsidP="00F57306">
      <w:pPr>
        <w:keepNext/>
        <w:widowControl w:val="0"/>
        <w:tabs>
          <w:tab w:val="left" w:pos="2410"/>
        </w:tabs>
        <w:autoSpaceDE w:val="0"/>
        <w:autoSpaceDN w:val="0"/>
        <w:adjustRightInd w:val="0"/>
        <w:rPr>
          <w:rFonts w:ascii="ArborWin" w:hAnsi="ArborWin"/>
        </w:rPr>
      </w:pPr>
      <w:r w:rsidRPr="005A50DB">
        <w:rPr>
          <w:rFonts w:ascii="ArborWin" w:hAnsi="ArborWin"/>
        </w:rPr>
        <w:tab/>
        <w:t>2</w:t>
      </w:r>
    </w:p>
    <w:p w14:paraId="6E46E129" w14:textId="77777777" w:rsidR="00F57306" w:rsidRPr="005A50DB" w:rsidRDefault="00F57306" w:rsidP="00F57306">
      <w:pPr>
        <w:keepNext/>
        <w:widowControl w:val="0"/>
        <w:tabs>
          <w:tab w:val="left" w:pos="1985"/>
          <w:tab w:val="left" w:pos="2694"/>
        </w:tabs>
        <w:autoSpaceDE w:val="0"/>
        <w:autoSpaceDN w:val="0"/>
        <w:adjustRightInd w:val="0"/>
      </w:pPr>
      <w:r w:rsidRPr="005A50DB">
        <w:tab/>
      </w:r>
      <w:r w:rsidRPr="005A50DB">
        <w:rPr>
          <w:rFonts w:ascii="ArborWin" w:hAnsi="ArborWin"/>
        </w:rPr>
        <w:t xml:space="preserve"> </w:t>
      </w:r>
      <w:r w:rsidRPr="005A50DB">
        <w:rPr>
          <w:rFonts w:ascii="ArborWin" w:hAnsi="ArborWin"/>
        </w:rPr>
        <w:tab/>
        <w:t>2</w:t>
      </w:r>
    </w:p>
    <w:p w14:paraId="3038E1E0" w14:textId="4F141D71" w:rsidR="00F57306" w:rsidRPr="005A50DB" w:rsidRDefault="00F57306" w:rsidP="00F57306">
      <w:pPr>
        <w:keepNext/>
        <w:widowControl w:val="0"/>
        <w:tabs>
          <w:tab w:val="left" w:pos="2552"/>
          <w:tab w:val="left" w:pos="3402"/>
          <w:tab w:val="left" w:pos="5103"/>
        </w:tabs>
        <w:autoSpaceDE w:val="0"/>
        <w:autoSpaceDN w:val="0"/>
        <w:adjustRightInd w:val="0"/>
      </w:pPr>
      <w:r w:rsidRPr="005A50DB">
        <w:tab/>
        <w:t>(v)</w:t>
      </w:r>
      <w:r w:rsidRPr="005A50DB">
        <w:tab/>
        <w:t>VP</w:t>
      </w:r>
      <w:bookmarkStart w:id="62" w:name="_GoBack"/>
      <w:bookmarkEnd w:id="62"/>
    </w:p>
    <w:p w14:paraId="113E0B25" w14:textId="77777777" w:rsidR="00F57306" w:rsidRPr="005A50DB" w:rsidRDefault="00F57306" w:rsidP="00F57306">
      <w:pPr>
        <w:keepNext/>
        <w:widowControl w:val="0"/>
        <w:tabs>
          <w:tab w:val="left" w:pos="3261"/>
          <w:tab w:val="left" w:pos="5103"/>
        </w:tabs>
        <w:autoSpaceDE w:val="0"/>
        <w:autoSpaceDN w:val="0"/>
        <w:adjustRightInd w:val="0"/>
      </w:pPr>
      <w:r w:rsidRPr="005A50DB">
        <w:tab/>
      </w:r>
      <w:r w:rsidRPr="005A50DB">
        <w:rPr>
          <w:rFonts w:ascii="ArborWin" w:hAnsi="ArborWin"/>
        </w:rPr>
        <w:t>2</w:t>
      </w:r>
    </w:p>
    <w:p w14:paraId="34A33D7B" w14:textId="7F5F599F" w:rsidR="00F57306" w:rsidRPr="005A50DB" w:rsidRDefault="00F57306" w:rsidP="00F57306">
      <w:pPr>
        <w:keepNext/>
        <w:widowControl w:val="0"/>
        <w:tabs>
          <w:tab w:val="left" w:pos="2977"/>
          <w:tab w:val="left" w:pos="3686"/>
        </w:tabs>
        <w:autoSpaceDE w:val="0"/>
        <w:autoSpaceDN w:val="0"/>
        <w:adjustRightInd w:val="0"/>
        <w:rPr>
          <w:rFonts w:ascii="ArborWin" w:hAnsi="ArborWin"/>
        </w:rPr>
      </w:pPr>
      <w:r w:rsidRPr="005A50DB">
        <w:tab/>
        <w:t>TH</w:t>
      </w:r>
      <w:r w:rsidRPr="005A50DB">
        <w:tab/>
      </w:r>
      <w:r w:rsidRPr="005A50DB">
        <w:rPr>
          <w:rFonts w:ascii="ArborWin" w:hAnsi="ArborWin"/>
        </w:rPr>
        <w:t>2</w:t>
      </w:r>
    </w:p>
    <w:p w14:paraId="27ECD828" w14:textId="673A87E7" w:rsidR="00F57306" w:rsidRPr="005A50DB" w:rsidRDefault="00F57306" w:rsidP="0009329B">
      <w:pPr>
        <w:keepNext/>
        <w:widowControl w:val="0"/>
        <w:tabs>
          <w:tab w:val="left" w:pos="2694"/>
          <w:tab w:val="left" w:pos="3686"/>
          <w:tab w:val="left" w:pos="4111"/>
          <w:tab w:val="left" w:pos="5103"/>
        </w:tabs>
        <w:autoSpaceDE w:val="0"/>
        <w:autoSpaceDN w:val="0"/>
        <w:adjustRightInd w:val="0"/>
      </w:pPr>
      <w:r w:rsidRPr="005A50DB">
        <w:tab/>
      </w:r>
      <w:r w:rsidR="0009329B" w:rsidRPr="005A50DB">
        <w:t>[+hum]</w:t>
      </w:r>
      <w:r w:rsidR="0009329B" w:rsidRPr="005A50DB">
        <w:tab/>
      </w:r>
      <w:r w:rsidRPr="005A50DB">
        <w:t>V</w:t>
      </w:r>
      <w:r w:rsidRPr="005A50DB">
        <w:tab/>
        <w:t>ApplP</w:t>
      </w:r>
    </w:p>
    <w:p w14:paraId="757A6E00" w14:textId="442D3A1E" w:rsidR="00F57306" w:rsidRPr="005A50DB" w:rsidRDefault="00F57306" w:rsidP="00F57306">
      <w:pPr>
        <w:keepNext/>
        <w:widowControl w:val="0"/>
        <w:tabs>
          <w:tab w:val="left" w:pos="4111"/>
        </w:tabs>
        <w:autoSpaceDE w:val="0"/>
        <w:autoSpaceDN w:val="0"/>
        <w:adjustRightInd w:val="0"/>
      </w:pPr>
      <w:r w:rsidRPr="005A50DB">
        <w:tab/>
      </w:r>
      <w:r w:rsidRPr="005A50DB">
        <w:rPr>
          <w:rFonts w:ascii="ArborWin" w:hAnsi="ArborWin"/>
        </w:rPr>
        <w:t>2</w:t>
      </w:r>
    </w:p>
    <w:p w14:paraId="0557EE98" w14:textId="709DF93B" w:rsidR="00F57306" w:rsidRPr="005A50DB" w:rsidRDefault="00F57306" w:rsidP="00F57306">
      <w:pPr>
        <w:keepNext/>
        <w:widowControl w:val="0"/>
        <w:tabs>
          <w:tab w:val="left" w:pos="3828"/>
          <w:tab w:val="left" w:pos="4820"/>
        </w:tabs>
        <w:autoSpaceDE w:val="0"/>
        <w:autoSpaceDN w:val="0"/>
        <w:adjustRightInd w:val="0"/>
      </w:pPr>
      <w:r w:rsidRPr="005A50DB">
        <w:tab/>
        <w:t>Appl</w:t>
      </w:r>
      <w:r w:rsidRPr="005A50DB">
        <w:tab/>
        <w:t>R</w:t>
      </w:r>
    </w:p>
    <w:p w14:paraId="2E08D6CC" w14:textId="4B7C9231" w:rsidR="0009329B" w:rsidRPr="005A50DB" w:rsidRDefault="0009329B" w:rsidP="00F57306">
      <w:pPr>
        <w:keepNext/>
        <w:widowControl w:val="0"/>
        <w:tabs>
          <w:tab w:val="left" w:pos="3828"/>
          <w:tab w:val="left" w:pos="4820"/>
        </w:tabs>
        <w:autoSpaceDE w:val="0"/>
        <w:autoSpaceDN w:val="0"/>
        <w:adjustRightInd w:val="0"/>
      </w:pPr>
      <w:r w:rsidRPr="005A50DB">
        <w:rPr>
          <w:noProof/>
          <w:lang w:eastAsia="en-GB"/>
        </w:rPr>
        <mc:AlternateContent>
          <mc:Choice Requires="wps">
            <w:drawing>
              <wp:anchor distT="0" distB="0" distL="114300" distR="114300" simplePos="0" relativeHeight="251695616" behindDoc="0" locked="0" layoutInCell="1" allowOverlap="1" wp14:anchorId="46C22997" wp14:editId="599DAA13">
                <wp:simplePos x="0" y="0"/>
                <wp:positionH relativeFrom="column">
                  <wp:posOffset>2540000</wp:posOffset>
                </wp:positionH>
                <wp:positionV relativeFrom="paragraph">
                  <wp:posOffset>15875</wp:posOffset>
                </wp:positionV>
                <wp:extent cx="546100" cy="165142"/>
                <wp:effectExtent l="0" t="50800" r="88900" b="38100"/>
                <wp:wrapNone/>
                <wp:docPr id="94" name="Freeform 94"/>
                <wp:cNvGraphicFramePr/>
                <a:graphic xmlns:a="http://schemas.openxmlformats.org/drawingml/2006/main">
                  <a:graphicData uri="http://schemas.microsoft.com/office/word/2010/wordprocessingShape">
                    <wps:wsp>
                      <wps:cNvSpPr/>
                      <wps:spPr>
                        <a:xfrm>
                          <a:off x="0" y="0"/>
                          <a:ext cx="546100" cy="165142"/>
                        </a:xfrm>
                        <a:custGeom>
                          <a:avLst/>
                          <a:gdLst>
                            <a:gd name="connsiteX0" fmla="*/ 0 w 546100"/>
                            <a:gd name="connsiteY0" fmla="*/ 12700 h 165142"/>
                            <a:gd name="connsiteX1" fmla="*/ 266700 w 546100"/>
                            <a:gd name="connsiteY1" fmla="*/ 165100 h 165142"/>
                            <a:gd name="connsiteX2" fmla="*/ 546100 w 546100"/>
                            <a:gd name="connsiteY2" fmla="*/ 0 h 165142"/>
                          </a:gdLst>
                          <a:ahLst/>
                          <a:cxnLst>
                            <a:cxn ang="0">
                              <a:pos x="connsiteX0" y="connsiteY0"/>
                            </a:cxn>
                            <a:cxn ang="0">
                              <a:pos x="connsiteX1" y="connsiteY1"/>
                            </a:cxn>
                            <a:cxn ang="0">
                              <a:pos x="connsiteX2" y="connsiteY2"/>
                            </a:cxn>
                          </a:cxnLst>
                          <a:rect l="l" t="t" r="r" b="b"/>
                          <a:pathLst>
                            <a:path w="546100" h="165142">
                              <a:moveTo>
                                <a:pt x="0" y="12700"/>
                              </a:moveTo>
                              <a:cubicBezTo>
                                <a:pt x="87841" y="89958"/>
                                <a:pt x="175683" y="167217"/>
                                <a:pt x="266700" y="165100"/>
                              </a:cubicBezTo>
                              <a:cubicBezTo>
                                <a:pt x="357717" y="162983"/>
                                <a:pt x="546100" y="0"/>
                                <a:pt x="546100" y="0"/>
                              </a:cubicBezTo>
                            </a:path>
                          </a:pathLst>
                        </a:custGeom>
                        <a:ln w="6350" cmpd="sng">
                          <a:solidFill>
                            <a:srgbClr val="000000"/>
                          </a:solidFill>
                          <a:prstDash val="sysDash"/>
                          <a:headEnd type="none"/>
                          <a:tailEnd type="triangle"/>
                        </a:ln>
                        <a:effectLst/>
                      </wps:spPr>
                      <wps:style>
                        <a:lnRef idx="2">
                          <a:schemeClr val="accent1"/>
                        </a:lnRef>
                        <a:fillRef idx="0">
                          <a:schemeClr val="accent1"/>
                        </a:fillRef>
                        <a:effectRef idx="1">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B97CBA" id="Freeform 94" o:spid="_x0000_s1026" style="position:absolute;margin-left:200pt;margin-top:1.25pt;width:43pt;height:13pt;z-index:251695616;visibility:visible;mso-wrap-style:square;mso-wrap-distance-left:9pt;mso-wrap-distance-top:0;mso-wrap-distance-right:9pt;mso-wrap-distance-bottom:0;mso-position-horizontal:absolute;mso-position-horizontal-relative:text;mso-position-vertical:absolute;mso-position-vertical-relative:text;v-text-anchor:middle" coordsize="546100,165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" path="m,12700c87841,89958,175683,167217,266700,165100,357717,162983,546100,,546100,e" filled="f" strokeweight=".5pt">
                <v:stroke dashstyle="3 1" endarrow="block"/>
                <v:path arrowok="t" o:connecttype="custom" o:connectlocs="0,12700;266700,165100;546100,0" o:connectangles="0,0,0"/>
              </v:shape>
            </w:pict>
          </mc:Fallback>
        </mc:AlternateContent>
      </w:r>
      <w:r w:rsidRPr="005A50DB">
        <w:tab/>
      </w:r>
      <w:r w:rsidRPr="005A50DB">
        <w:tab/>
        <w:t>[-hum]</w:t>
      </w:r>
    </w:p>
    <w:p w14:paraId="56789622" w14:textId="77777777" w:rsidR="00446212" w:rsidRPr="005A50DB" w:rsidRDefault="00446212" w:rsidP="00446212"/>
    <w:p w14:paraId="6B248385" w14:textId="5A6A0ACE" w:rsidR="00446212" w:rsidRPr="005A50DB" w:rsidRDefault="00446212" w:rsidP="00446212">
      <w:r w:rsidRPr="005A50DB">
        <w:t xml:space="preserve">The Theme passive is </w:t>
      </w:r>
      <w:r w:rsidR="0025776C" w:rsidRPr="005A50DB">
        <w:t>straightforwardly derived</w:t>
      </w:r>
      <w:r w:rsidR="0009329B" w:rsidRPr="005A50DB">
        <w:t xml:space="preserve"> from </w:t>
      </w:r>
      <w:r w:rsidR="0009329B" w:rsidRPr="005A50DB">
        <w:fldChar w:fldCharType="begin"/>
      </w:r>
      <w:r w:rsidR="0009329B" w:rsidRPr="005A50DB">
        <w:instrText xml:space="preserve"> REF _Ref328937564 \h </w:instrText>
      </w:r>
      <w:r w:rsidR="0009329B" w:rsidRPr="005A50DB">
        <w:fldChar w:fldCharType="separate"/>
      </w:r>
      <w:r w:rsidR="00F5549A" w:rsidRPr="005A50DB">
        <w:t>(</w:t>
      </w:r>
      <w:r w:rsidR="00F5549A">
        <w:rPr>
          <w:noProof/>
        </w:rPr>
        <w:t>67</w:t>
      </w:r>
      <w:r w:rsidR="0009329B" w:rsidRPr="005A50DB">
        <w:fldChar w:fldCharType="end"/>
      </w:r>
      <w:r w:rsidR="0009329B" w:rsidRPr="005A50DB">
        <w:t>)</w:t>
      </w:r>
      <w:r w:rsidR="0025776C" w:rsidRPr="005A50DB">
        <w:t>:</w:t>
      </w:r>
      <w:r w:rsidRPr="005A50DB">
        <w:t xml:space="preserve"> App</w:t>
      </w:r>
      <w:r w:rsidR="0025776C" w:rsidRPr="005A50DB">
        <w:t>l assigns case to the Recipient and t</w:t>
      </w:r>
      <w:r w:rsidRPr="005A50DB">
        <w:t xml:space="preserve">he Theme </w:t>
      </w:r>
      <w:r w:rsidR="0025776C" w:rsidRPr="005A50DB">
        <w:t>is</w:t>
      </w:r>
      <w:r w:rsidRPr="005A50DB">
        <w:t xml:space="preserve"> probed by T an</w:t>
      </w:r>
      <w:r w:rsidR="0025776C" w:rsidRPr="005A50DB">
        <w:t xml:space="preserve">d moves to specTP, resulting in </w:t>
      </w:r>
      <w:r w:rsidR="0025776C" w:rsidRPr="005A50DB">
        <w:fldChar w:fldCharType="begin"/>
      </w:r>
      <w:r w:rsidR="0025776C" w:rsidRPr="005A50DB">
        <w:instrText xml:space="preserve"> REF _Ref328646271 \h </w:instrText>
      </w:r>
      <w:r w:rsidR="0025776C" w:rsidRPr="005A50DB">
        <w:fldChar w:fldCharType="separate"/>
      </w:r>
      <w:r w:rsidR="00F5549A" w:rsidRPr="005A50DB">
        <w:t>(</w:t>
      </w:r>
      <w:r w:rsidR="00F5549A">
        <w:rPr>
          <w:noProof/>
        </w:rPr>
        <w:t>66</w:t>
      </w:r>
      <w:r w:rsidR="0025776C" w:rsidRPr="005A50DB">
        <w:fldChar w:fldCharType="end"/>
      </w:r>
      <w:r w:rsidR="0025776C" w:rsidRPr="005A50DB">
        <w:t xml:space="preserve">a). The Recipient passive in </w:t>
      </w:r>
      <w:r w:rsidR="0025776C" w:rsidRPr="005A50DB">
        <w:fldChar w:fldCharType="begin"/>
      </w:r>
      <w:r w:rsidR="0025776C" w:rsidRPr="005A50DB">
        <w:instrText xml:space="preserve"> REF _Ref328646271 \h </w:instrText>
      </w:r>
      <w:r w:rsidR="0025776C" w:rsidRPr="005A50DB">
        <w:fldChar w:fldCharType="separate"/>
      </w:r>
      <w:r w:rsidR="00F5549A" w:rsidRPr="005A50DB">
        <w:t>(</w:t>
      </w:r>
      <w:r w:rsidR="00F5549A">
        <w:rPr>
          <w:noProof/>
        </w:rPr>
        <w:t>66</w:t>
      </w:r>
      <w:r w:rsidR="0025776C" w:rsidRPr="005A50DB">
        <w:fldChar w:fldCharType="end"/>
      </w:r>
      <w:r w:rsidR="0025776C" w:rsidRPr="005A50DB">
        <w:t>b)</w:t>
      </w:r>
      <w:r w:rsidRPr="005A50DB">
        <w:t xml:space="preserve"> cannot be</w:t>
      </w:r>
      <w:r w:rsidR="0025776C" w:rsidRPr="005A50DB">
        <w:t xml:space="preserve"> derived, though, since the Recipient is assigned C</w:t>
      </w:r>
      <w:r w:rsidRPr="005A50DB">
        <w:t>ase by Appl, and is thereby deactivat</w:t>
      </w:r>
      <w:r w:rsidR="0025776C" w:rsidRPr="005A50DB">
        <w:t xml:space="preserve">ed and not probeable by T. Thus, in Sesotho </w:t>
      </w:r>
      <w:r w:rsidRPr="005A50DB">
        <w:t>a non</w:t>
      </w:r>
      <w:r w:rsidR="0025776C" w:rsidRPr="005A50DB">
        <w:t>-</w:t>
      </w:r>
      <w:r w:rsidRPr="005A50DB">
        <w:t xml:space="preserve">human Recipient cannot become the subject of a passive in the presence of a human Theme, due to the condition that requires the human object to be externally merged higher than the non-human one.  </w:t>
      </w:r>
    </w:p>
    <w:p w14:paraId="6A40AE70" w14:textId="75807F52" w:rsidR="0009329B" w:rsidRPr="005A50DB" w:rsidRDefault="00446212" w:rsidP="0009329B">
      <w:pPr>
        <w:ind w:firstLine="720"/>
      </w:pPr>
      <w:r w:rsidRPr="005A50DB">
        <w:t xml:space="preserve">Now </w:t>
      </w:r>
      <w:r w:rsidR="0009329B" w:rsidRPr="005A50DB">
        <w:t>we need to return</w:t>
      </w:r>
      <w:r w:rsidRPr="005A50DB">
        <w:t xml:space="preserve"> to</w:t>
      </w:r>
      <w:r w:rsidR="0025776C" w:rsidRPr="005A50DB">
        <w:t xml:space="preserve"> </w:t>
      </w:r>
      <w:r w:rsidR="0025776C" w:rsidRPr="005A50DB">
        <w:fldChar w:fldCharType="begin"/>
      </w:r>
      <w:r w:rsidR="0025776C" w:rsidRPr="005A50DB">
        <w:instrText xml:space="preserve"> REF _Ref328645844 \h </w:instrText>
      </w:r>
      <w:r w:rsidR="0025776C" w:rsidRPr="005A50DB">
        <w:fldChar w:fldCharType="separate"/>
      </w:r>
      <w:r w:rsidR="00F5549A" w:rsidRPr="005A50DB">
        <w:t>(</w:t>
      </w:r>
      <w:r w:rsidR="00F5549A">
        <w:rPr>
          <w:noProof/>
        </w:rPr>
        <w:t>58</w:t>
      </w:r>
      <w:r w:rsidR="0025776C" w:rsidRPr="005A50DB">
        <w:fldChar w:fldCharType="end"/>
      </w:r>
      <w:r w:rsidR="0025776C" w:rsidRPr="005A50DB">
        <w:t xml:space="preserve">), </w:t>
      </w:r>
      <w:r w:rsidRPr="005A50DB">
        <w:t xml:space="preserve">the sentences which appeared to show ‘inverse DOMA’. </w:t>
      </w:r>
      <w:r w:rsidR="0025776C" w:rsidRPr="005A50DB">
        <w:t xml:space="preserve">Example </w:t>
      </w:r>
      <w:r w:rsidR="0025776C" w:rsidRPr="005A50DB">
        <w:fldChar w:fldCharType="begin"/>
      </w:r>
      <w:r w:rsidR="0025776C" w:rsidRPr="005A50DB">
        <w:instrText xml:space="preserve"> REF _Ref328645844 \h </w:instrText>
      </w:r>
      <w:r w:rsidR="0025776C" w:rsidRPr="005A50DB">
        <w:fldChar w:fldCharType="separate"/>
      </w:r>
      <w:r w:rsidR="00F5549A" w:rsidRPr="005A50DB">
        <w:t>(</w:t>
      </w:r>
      <w:r w:rsidR="00F5549A">
        <w:rPr>
          <w:noProof/>
        </w:rPr>
        <w:t>58</w:t>
      </w:r>
      <w:r w:rsidR="0025776C" w:rsidRPr="005A50DB">
        <w:fldChar w:fldCharType="end"/>
      </w:r>
      <w:r w:rsidR="0025776C" w:rsidRPr="005A50DB">
        <w:t>a)</w:t>
      </w:r>
      <w:r w:rsidRPr="005A50DB">
        <w:t xml:space="preserve"> </w:t>
      </w:r>
      <w:r w:rsidR="0025776C" w:rsidRPr="005A50DB">
        <w:t>is ungrammatical</w:t>
      </w:r>
      <w:r w:rsidRPr="005A50DB">
        <w:t xml:space="preserve"> because</w:t>
      </w:r>
      <w:r w:rsidR="0009329B" w:rsidRPr="005A50DB">
        <w:t xml:space="preserve"> it is impossible in the first place to derive </w:t>
      </w:r>
      <w:r w:rsidRPr="005A50DB">
        <w:t>a Recipient passive with a non</w:t>
      </w:r>
      <w:r w:rsidR="0025776C" w:rsidRPr="005A50DB">
        <w:t>-</w:t>
      </w:r>
      <w:r w:rsidRPr="005A50DB">
        <w:t>human Recipient</w:t>
      </w:r>
      <w:r w:rsidR="0025776C" w:rsidRPr="005A50DB">
        <w:t>, making the extraction of the Theme</w:t>
      </w:r>
      <w:r w:rsidRPr="005A50DB">
        <w:t xml:space="preserve"> irrelevant. </w:t>
      </w:r>
      <w:r w:rsidR="0025776C" w:rsidRPr="005A50DB">
        <w:t xml:space="preserve">The inverse in </w:t>
      </w:r>
      <w:r w:rsidR="0025776C" w:rsidRPr="005A50DB">
        <w:fldChar w:fldCharType="begin"/>
      </w:r>
      <w:r w:rsidR="0025776C" w:rsidRPr="005A50DB">
        <w:instrText xml:space="preserve"> REF _Ref328645844 \h </w:instrText>
      </w:r>
      <w:r w:rsidR="0025776C" w:rsidRPr="005A50DB">
        <w:fldChar w:fldCharType="separate"/>
      </w:r>
      <w:r w:rsidR="00F5549A" w:rsidRPr="005A50DB">
        <w:t>(</w:t>
      </w:r>
      <w:r w:rsidR="00F5549A">
        <w:rPr>
          <w:noProof/>
        </w:rPr>
        <w:t>58</w:t>
      </w:r>
      <w:r w:rsidR="0025776C" w:rsidRPr="005A50DB">
        <w:fldChar w:fldCharType="end"/>
      </w:r>
      <w:r w:rsidR="0025776C" w:rsidRPr="005A50DB">
        <w:t xml:space="preserve">b) </w:t>
      </w:r>
      <w:r w:rsidRPr="005A50DB">
        <w:t>is</w:t>
      </w:r>
      <w:r w:rsidR="0025776C" w:rsidRPr="005A50DB">
        <w:t xml:space="preserve"> derived from the structure </w:t>
      </w:r>
      <w:r w:rsidR="0025776C" w:rsidRPr="005A50DB">
        <w:fldChar w:fldCharType="begin"/>
      </w:r>
      <w:r w:rsidR="0025776C" w:rsidRPr="005A50DB">
        <w:instrText xml:space="preserve"> REF _Ref328937564 \h </w:instrText>
      </w:r>
      <w:r w:rsidR="0025776C" w:rsidRPr="005A50DB">
        <w:fldChar w:fldCharType="separate"/>
      </w:r>
      <w:r w:rsidR="00F5549A" w:rsidRPr="005A50DB">
        <w:t>(</w:t>
      </w:r>
      <w:r w:rsidR="00F5549A">
        <w:rPr>
          <w:noProof/>
        </w:rPr>
        <w:t>67</w:t>
      </w:r>
      <w:r w:rsidR="0025776C" w:rsidRPr="005A50DB">
        <w:fldChar w:fldCharType="end"/>
      </w:r>
      <w:r w:rsidR="0025776C" w:rsidRPr="005A50DB">
        <w:t>)</w:t>
      </w:r>
      <w:r w:rsidRPr="005A50DB">
        <w:t>: the human Theme is probed by T and moves to specTP.</w:t>
      </w:r>
      <w:r w:rsidR="0009329B" w:rsidRPr="005A50DB">
        <w:t xml:space="preserve"> The Nonhuman Recipient moves initially to the outer spec of ApplP, and when C is merged, to specCP. The timing of the movements, the Theme moving to specTP before C is merged, ensures that the Recipient can move to specCP. </w:t>
      </w:r>
    </w:p>
    <w:p w14:paraId="28CA8824" w14:textId="6B0DFCE7" w:rsidR="00446212" w:rsidRPr="005A50DB" w:rsidRDefault="00446212" w:rsidP="00446212">
      <w:r w:rsidRPr="005A50DB">
        <w:tab/>
        <w:t>As observed by Morolong and Hyman (1977), if the objects are equal in humanness</w:t>
      </w:r>
      <w:r w:rsidR="0025776C" w:rsidRPr="005A50DB">
        <w:t xml:space="preserve">, either object can be passivised or extracted, as shown in </w:t>
      </w:r>
      <w:r w:rsidR="0025776C" w:rsidRPr="005A50DB">
        <w:fldChar w:fldCharType="begin"/>
      </w:r>
      <w:r w:rsidR="0025776C" w:rsidRPr="005A50DB">
        <w:instrText xml:space="preserve"> REF _Ref328937786 \h </w:instrText>
      </w:r>
      <w:r w:rsidR="0025776C" w:rsidRPr="005A50DB">
        <w:fldChar w:fldCharType="separate"/>
      </w:r>
      <w:r w:rsidR="00F5549A" w:rsidRPr="005A50DB">
        <w:t>(</w:t>
      </w:r>
      <w:r w:rsidR="00F5549A">
        <w:rPr>
          <w:noProof/>
        </w:rPr>
        <w:t>68</w:t>
      </w:r>
      <w:r w:rsidR="0025776C" w:rsidRPr="005A50DB">
        <w:fldChar w:fldCharType="end"/>
      </w:r>
      <w:r w:rsidR="0025776C" w:rsidRPr="005A50DB">
        <w:t>).</w:t>
      </w:r>
    </w:p>
    <w:p w14:paraId="7CD588F1" w14:textId="77777777" w:rsidR="00446212" w:rsidRPr="005A50DB" w:rsidRDefault="00446212" w:rsidP="00446212"/>
    <w:p w14:paraId="3BFE2A77" w14:textId="77777777" w:rsidR="0051560D" w:rsidRPr="005A50DB" w:rsidRDefault="0051560D" w:rsidP="0051560D">
      <w:r w:rsidRPr="005A50DB">
        <w:t>Sesotho (Morolong &amp; Hyman 1977:209, glosses added)</w:t>
      </w:r>
    </w:p>
    <w:p w14:paraId="20AFDF9D" w14:textId="77777777" w:rsidR="0051560D" w:rsidRPr="005A50DB" w:rsidRDefault="0051560D" w:rsidP="0051560D">
      <w:bookmarkStart w:id="63" w:name="_Ref328937786"/>
      <w:r w:rsidRPr="005A50DB">
        <w:t>(</w:t>
      </w:r>
      <w:r w:rsidR="0026357A">
        <w:fldChar w:fldCharType="begin"/>
      </w:r>
      <w:r w:rsidR="0026357A">
        <w:instrText xml:space="preserve"> SEQ ( \* ARABIC </w:instrText>
      </w:r>
      <w:r w:rsidR="0026357A">
        <w:fldChar w:fldCharType="separate"/>
      </w:r>
      <w:r w:rsidR="00F5549A">
        <w:rPr>
          <w:noProof/>
        </w:rPr>
        <w:t>68</w:t>
      </w:r>
      <w:r w:rsidR="0026357A">
        <w:rPr>
          <w:noProof/>
        </w:rPr>
        <w:fldChar w:fldCharType="end"/>
      </w:r>
      <w:bookmarkEnd w:id="63"/>
      <w:r w:rsidRPr="005A50DB">
        <w:t xml:space="preserve">) </w:t>
      </w:r>
      <w:r w:rsidRPr="005A50DB">
        <w:tab/>
      </w:r>
      <w:r w:rsidRPr="005A50DB">
        <w:rPr>
          <w:i/>
        </w:rPr>
        <w:t>animate Recipient and Theme</w:t>
      </w:r>
    </w:p>
    <w:p w14:paraId="16224F59" w14:textId="77777777" w:rsidR="0051560D" w:rsidRPr="005A50DB" w:rsidRDefault="0051560D" w:rsidP="00DA1B54">
      <w:pPr>
        <w:tabs>
          <w:tab w:val="left" w:pos="567"/>
          <w:tab w:val="left" w:pos="1134"/>
          <w:tab w:val="left" w:pos="2410"/>
          <w:tab w:val="left" w:pos="3119"/>
          <w:tab w:val="left" w:pos="4111"/>
        </w:tabs>
      </w:pPr>
      <w:r w:rsidRPr="005A50DB">
        <w:tab/>
        <w:t>a.</w:t>
      </w:r>
      <w:r w:rsidRPr="005A50DB">
        <w:tab/>
        <w:t>baná</w:t>
      </w:r>
      <w:r w:rsidRPr="005A50DB">
        <w:tab/>
        <w:t>báò</w:t>
      </w:r>
      <w:r w:rsidRPr="005A50DB">
        <w:tab/>
        <w:t>morena</w:t>
      </w:r>
      <w:r w:rsidRPr="005A50DB">
        <w:tab/>
        <w:t>á-bá-bítselíts-o-éǹg</w:t>
      </w:r>
      <w:r w:rsidRPr="005A50DB">
        <w:br/>
      </w:r>
      <w:r w:rsidRPr="005A50DB">
        <w:tab/>
      </w:r>
      <w:r w:rsidRPr="005A50DB">
        <w:tab/>
        <w:t>2.children</w:t>
      </w:r>
      <w:r w:rsidRPr="005A50DB">
        <w:tab/>
        <w:t>2.</w:t>
      </w:r>
      <w:r w:rsidRPr="005A50DB">
        <w:rPr>
          <w:smallCaps/>
        </w:rPr>
        <w:t>rel</w:t>
      </w:r>
      <w:r w:rsidRPr="005A50DB">
        <w:tab/>
        <w:t>1.chief</w:t>
      </w:r>
      <w:r w:rsidRPr="005A50DB">
        <w:tab/>
      </w:r>
      <w:r w:rsidRPr="005A50DB">
        <w:rPr>
          <w:smallCaps/>
        </w:rPr>
        <w:t>1sm-2om</w:t>
      </w:r>
      <w:r w:rsidRPr="005A50DB">
        <w:t>-call-</w:t>
      </w:r>
      <w:r w:rsidRPr="005A50DB">
        <w:rPr>
          <w:smallCaps/>
        </w:rPr>
        <w:t>pass-rel</w:t>
      </w:r>
      <w:r w:rsidRPr="005A50DB">
        <w:br/>
      </w:r>
      <w:r w:rsidRPr="005A50DB">
        <w:tab/>
      </w:r>
      <w:r w:rsidRPr="005A50DB">
        <w:tab/>
        <w:t>‘the children that the chief was called’</w:t>
      </w:r>
    </w:p>
    <w:p w14:paraId="3D4ABD7C" w14:textId="77777777" w:rsidR="0051560D" w:rsidRPr="005A50DB" w:rsidRDefault="0051560D" w:rsidP="00DA1B54">
      <w:pPr>
        <w:tabs>
          <w:tab w:val="left" w:pos="567"/>
          <w:tab w:val="left" w:pos="1134"/>
        </w:tabs>
      </w:pPr>
    </w:p>
    <w:p w14:paraId="775401B4" w14:textId="77777777" w:rsidR="0051560D" w:rsidRPr="005A50DB" w:rsidRDefault="0051560D" w:rsidP="00DA1B54">
      <w:pPr>
        <w:tabs>
          <w:tab w:val="left" w:pos="567"/>
          <w:tab w:val="left" w:pos="1134"/>
          <w:tab w:val="left" w:pos="1985"/>
          <w:tab w:val="left" w:pos="2694"/>
          <w:tab w:val="left" w:pos="3828"/>
        </w:tabs>
      </w:pPr>
      <w:r w:rsidRPr="005A50DB">
        <w:tab/>
        <w:t>b.</w:t>
      </w:r>
      <w:r w:rsidRPr="005A50DB">
        <w:tab/>
        <w:t>morena</w:t>
      </w:r>
      <w:r w:rsidRPr="005A50DB">
        <w:tab/>
        <w:t>éò</w:t>
      </w:r>
      <w:r w:rsidRPr="005A50DB">
        <w:tab/>
        <w:t>baná</w:t>
      </w:r>
      <w:r w:rsidRPr="005A50DB">
        <w:tab/>
        <w:t>bá-mó-bítselíts-o-éǹg</w:t>
      </w:r>
      <w:r w:rsidRPr="005A50DB">
        <w:br/>
      </w:r>
      <w:r w:rsidRPr="005A50DB">
        <w:tab/>
      </w:r>
      <w:r w:rsidRPr="005A50DB">
        <w:tab/>
        <w:t>1.chief</w:t>
      </w:r>
      <w:r w:rsidRPr="005A50DB">
        <w:tab/>
        <w:t>1.</w:t>
      </w:r>
      <w:r w:rsidRPr="005A50DB">
        <w:rPr>
          <w:smallCaps/>
        </w:rPr>
        <w:t>rel</w:t>
      </w:r>
      <w:r w:rsidRPr="005A50DB">
        <w:tab/>
        <w:t>2.children</w:t>
      </w:r>
      <w:r w:rsidRPr="005A50DB">
        <w:tab/>
      </w:r>
      <w:r w:rsidRPr="005A50DB">
        <w:rPr>
          <w:smallCaps/>
        </w:rPr>
        <w:t>2sm-1om</w:t>
      </w:r>
      <w:r w:rsidRPr="005A50DB">
        <w:t>-call-</w:t>
      </w:r>
      <w:r w:rsidRPr="005A50DB">
        <w:rPr>
          <w:smallCaps/>
        </w:rPr>
        <w:t>pass-rel</w:t>
      </w:r>
      <w:r w:rsidRPr="005A50DB">
        <w:br/>
      </w:r>
      <w:r w:rsidRPr="005A50DB">
        <w:tab/>
      </w:r>
      <w:r w:rsidRPr="005A50DB">
        <w:tab/>
        <w:t>‘the chief for whom the children were called’</w:t>
      </w:r>
    </w:p>
    <w:p w14:paraId="6CD2576A" w14:textId="77777777" w:rsidR="0051560D" w:rsidRPr="005A50DB" w:rsidRDefault="0051560D" w:rsidP="00DA1B54">
      <w:pPr>
        <w:tabs>
          <w:tab w:val="left" w:pos="567"/>
          <w:tab w:val="left" w:pos="1134"/>
        </w:tabs>
      </w:pPr>
    </w:p>
    <w:p w14:paraId="5C70759E" w14:textId="77777777" w:rsidR="0051560D" w:rsidRPr="005A50DB" w:rsidRDefault="0051560D" w:rsidP="00DA1B54">
      <w:pPr>
        <w:tabs>
          <w:tab w:val="left" w:pos="567"/>
          <w:tab w:val="left" w:pos="1134"/>
        </w:tabs>
        <w:rPr>
          <w:i/>
        </w:rPr>
      </w:pPr>
      <w:r w:rsidRPr="005A50DB">
        <w:tab/>
      </w:r>
      <w:r w:rsidRPr="005A50DB">
        <w:rPr>
          <w:i/>
        </w:rPr>
        <w:t>inanimate Recipient and Theme</w:t>
      </w:r>
    </w:p>
    <w:p w14:paraId="615D0ED4" w14:textId="140CE852" w:rsidR="0051560D" w:rsidRPr="005A50DB" w:rsidRDefault="0051560D" w:rsidP="00DA1B54">
      <w:pPr>
        <w:tabs>
          <w:tab w:val="left" w:pos="567"/>
          <w:tab w:val="left" w:pos="1134"/>
          <w:tab w:val="left" w:pos="1985"/>
          <w:tab w:val="left" w:pos="2694"/>
          <w:tab w:val="left" w:pos="3686"/>
        </w:tabs>
      </w:pPr>
      <w:r w:rsidRPr="005A50DB">
        <w:tab/>
        <w:t>c.</w:t>
      </w:r>
      <w:r w:rsidRPr="005A50DB">
        <w:tab/>
        <w:t>* lijó</w:t>
      </w:r>
      <w:r w:rsidRPr="005A50DB">
        <w:tab/>
        <w:t>tséò</w:t>
      </w:r>
      <w:r w:rsidRPr="005A50DB">
        <w:tab/>
        <w:t>mokété</w:t>
      </w:r>
      <w:r w:rsidRPr="005A50DB">
        <w:tab/>
        <w:t>ó-lí-phehéts-o-éǹg</w:t>
      </w:r>
      <w:r w:rsidRPr="005A50DB">
        <w:br/>
      </w:r>
      <w:r w:rsidRPr="005A50DB">
        <w:tab/>
      </w:r>
      <w:r w:rsidRPr="005A50DB">
        <w:tab/>
        <w:t>10.food</w:t>
      </w:r>
      <w:r w:rsidRPr="005A50DB">
        <w:tab/>
        <w:t>10.</w:t>
      </w:r>
      <w:r w:rsidRPr="005A50DB">
        <w:rPr>
          <w:smallCaps/>
        </w:rPr>
        <w:t>rel</w:t>
      </w:r>
      <w:r w:rsidR="00DA1B54" w:rsidRPr="005A50DB">
        <w:tab/>
        <w:t>3.feast</w:t>
      </w:r>
      <w:r w:rsidR="00DA1B54" w:rsidRPr="005A50DB">
        <w:tab/>
      </w:r>
      <w:r w:rsidRPr="005A50DB">
        <w:rPr>
          <w:smallCaps/>
        </w:rPr>
        <w:t>3sm-10om</w:t>
      </w:r>
      <w:r w:rsidRPr="005A50DB">
        <w:t>-cook-</w:t>
      </w:r>
      <w:r w:rsidRPr="005A50DB">
        <w:rPr>
          <w:smallCaps/>
        </w:rPr>
        <w:t>pass-rel</w:t>
      </w:r>
      <w:r w:rsidRPr="005A50DB">
        <w:br/>
      </w:r>
      <w:r w:rsidRPr="005A50DB">
        <w:tab/>
      </w:r>
      <w:r w:rsidRPr="005A50DB">
        <w:tab/>
        <w:t>int. ‘the food that the feast was cooked’</w:t>
      </w:r>
    </w:p>
    <w:p w14:paraId="4A0ED273" w14:textId="77777777" w:rsidR="0051560D" w:rsidRPr="005A50DB" w:rsidRDefault="0051560D" w:rsidP="00DA1B54">
      <w:pPr>
        <w:tabs>
          <w:tab w:val="left" w:pos="567"/>
          <w:tab w:val="left" w:pos="1134"/>
        </w:tabs>
      </w:pPr>
    </w:p>
    <w:p w14:paraId="35AC7426" w14:textId="77777777" w:rsidR="0051560D" w:rsidRPr="005A50DB" w:rsidRDefault="0051560D" w:rsidP="00DA1B54">
      <w:pPr>
        <w:tabs>
          <w:tab w:val="left" w:pos="567"/>
          <w:tab w:val="left" w:pos="1134"/>
          <w:tab w:val="left" w:pos="2127"/>
          <w:tab w:val="left" w:pos="2835"/>
          <w:tab w:val="left" w:pos="3686"/>
        </w:tabs>
      </w:pPr>
      <w:r w:rsidRPr="005A50DB">
        <w:lastRenderedPageBreak/>
        <w:tab/>
        <w:t>d.</w:t>
      </w:r>
      <w:r w:rsidRPr="005A50DB">
        <w:tab/>
        <w:t>* mokété</w:t>
      </w:r>
      <w:r w:rsidRPr="005A50DB">
        <w:tab/>
        <w:t>óò</w:t>
      </w:r>
      <w:r w:rsidRPr="005A50DB">
        <w:tab/>
        <w:t>lijó</w:t>
      </w:r>
      <w:r w:rsidRPr="005A50DB">
        <w:tab/>
        <w:t>lí-ó-phehéts-o-éǹg</w:t>
      </w:r>
      <w:r w:rsidRPr="005A50DB">
        <w:br/>
      </w:r>
      <w:r w:rsidRPr="005A50DB">
        <w:tab/>
      </w:r>
      <w:r w:rsidRPr="005A50DB">
        <w:tab/>
        <w:t>3.feast</w:t>
      </w:r>
      <w:r w:rsidRPr="005A50DB">
        <w:tab/>
        <w:t>3.</w:t>
      </w:r>
      <w:r w:rsidRPr="005A50DB">
        <w:rPr>
          <w:smallCaps/>
        </w:rPr>
        <w:t>rel</w:t>
      </w:r>
      <w:r w:rsidRPr="005A50DB">
        <w:tab/>
        <w:t>10.food</w:t>
      </w:r>
      <w:r w:rsidRPr="005A50DB">
        <w:tab/>
      </w:r>
      <w:r w:rsidRPr="005A50DB">
        <w:rPr>
          <w:smallCaps/>
        </w:rPr>
        <w:t>10sm-3om</w:t>
      </w:r>
      <w:r w:rsidRPr="005A50DB">
        <w:t>-cook-</w:t>
      </w:r>
      <w:r w:rsidRPr="005A50DB">
        <w:rPr>
          <w:smallCaps/>
        </w:rPr>
        <w:t>pass-rel</w:t>
      </w:r>
      <w:r w:rsidRPr="005A50DB">
        <w:br/>
      </w:r>
      <w:r w:rsidRPr="005A50DB">
        <w:tab/>
      </w:r>
      <w:r w:rsidRPr="005A50DB">
        <w:tab/>
        <w:t>int. ‘the feast for which the food was cooked’</w:t>
      </w:r>
    </w:p>
    <w:p w14:paraId="6A3B3E5B" w14:textId="77777777" w:rsidR="00446212" w:rsidRPr="005A50DB" w:rsidRDefault="00446212" w:rsidP="00446212"/>
    <w:p w14:paraId="4EB0077A" w14:textId="4A53261F" w:rsidR="00446212" w:rsidRPr="005A50DB" w:rsidRDefault="0044731C" w:rsidP="00446212">
      <w:r w:rsidRPr="005A50DB">
        <w:t>The constructions with animates</w:t>
      </w:r>
      <w:r w:rsidR="005A2556" w:rsidRPr="005A50DB">
        <w:t xml:space="preserve"> are derived in our analysis as follows: </w:t>
      </w:r>
      <w:r w:rsidR="005A2556" w:rsidRPr="005A50DB">
        <w:fldChar w:fldCharType="begin"/>
      </w:r>
      <w:r w:rsidR="005A2556" w:rsidRPr="005A50DB">
        <w:instrText xml:space="preserve"> REF _Ref328937786 \h </w:instrText>
      </w:r>
      <w:r w:rsidR="005A2556" w:rsidRPr="005A50DB">
        <w:fldChar w:fldCharType="separate"/>
      </w:r>
      <w:r w:rsidR="00F5549A" w:rsidRPr="005A50DB">
        <w:t>(</w:t>
      </w:r>
      <w:r w:rsidR="00F5549A">
        <w:rPr>
          <w:noProof/>
        </w:rPr>
        <w:t>68</w:t>
      </w:r>
      <w:r w:rsidR="005A2556" w:rsidRPr="005A50DB">
        <w:fldChar w:fldCharType="end"/>
      </w:r>
      <w:r w:rsidR="005A2556" w:rsidRPr="005A50DB">
        <w:t xml:space="preserve">a) is </w:t>
      </w:r>
      <w:r w:rsidR="00446212" w:rsidRPr="005A50DB">
        <w:t xml:space="preserve">a straightforward DOC, where the Theme </w:t>
      </w:r>
      <w:r w:rsidR="00446212" w:rsidRPr="005A50DB">
        <w:rPr>
          <w:i/>
        </w:rPr>
        <w:t xml:space="preserve">morena </w:t>
      </w:r>
      <w:r w:rsidR="00446212" w:rsidRPr="005A50DB">
        <w:t xml:space="preserve">‘(the) chief’ moves first to the outer spec of ApplP, the Recipient </w:t>
      </w:r>
      <w:r w:rsidR="00446212" w:rsidRPr="005A50DB">
        <w:rPr>
          <w:i/>
        </w:rPr>
        <w:t>baná</w:t>
      </w:r>
      <w:r w:rsidR="00446212" w:rsidRPr="005A50DB">
        <w:t xml:space="preserve"> ‘(the) children’ is probed by T and moves to specTP, and when C is merged, the relativized Theme moves to specCP.</w:t>
      </w:r>
      <w:r w:rsidR="00253837" w:rsidRPr="005A50DB">
        <w:t xml:space="preserve"> In contrast, </w:t>
      </w:r>
      <w:r w:rsidR="00253837" w:rsidRPr="005A50DB">
        <w:fldChar w:fldCharType="begin"/>
      </w:r>
      <w:r w:rsidR="00253837" w:rsidRPr="005A50DB">
        <w:instrText xml:space="preserve"> REF _Ref328937786 \h </w:instrText>
      </w:r>
      <w:r w:rsidR="00253837" w:rsidRPr="005A50DB">
        <w:fldChar w:fldCharType="separate"/>
      </w:r>
      <w:r w:rsidR="00F5549A" w:rsidRPr="005A50DB">
        <w:t>(</w:t>
      </w:r>
      <w:r w:rsidR="00F5549A">
        <w:rPr>
          <w:noProof/>
        </w:rPr>
        <w:t>68</w:t>
      </w:r>
      <w:r w:rsidR="00253837" w:rsidRPr="005A50DB">
        <w:fldChar w:fldCharType="end"/>
      </w:r>
      <w:r w:rsidR="00253837" w:rsidRPr="005A50DB">
        <w:t xml:space="preserve">b) </w:t>
      </w:r>
      <w:r w:rsidR="0009329B" w:rsidRPr="005A50DB">
        <w:t xml:space="preserve">is derived from the inverse DOC in </w:t>
      </w:r>
      <w:r w:rsidR="0009329B" w:rsidRPr="005A50DB">
        <w:fldChar w:fldCharType="begin"/>
      </w:r>
      <w:r w:rsidR="0009329B" w:rsidRPr="005A50DB">
        <w:instrText xml:space="preserve"> REF _Ref328937564 \h  \* MERGEFORMAT </w:instrText>
      </w:r>
      <w:r w:rsidR="0009329B" w:rsidRPr="005A50DB">
        <w:fldChar w:fldCharType="separate"/>
      </w:r>
      <w:r w:rsidR="00F5549A" w:rsidRPr="005A50DB">
        <w:t>(</w:t>
      </w:r>
      <w:r w:rsidR="00F5549A">
        <w:rPr>
          <w:noProof/>
        </w:rPr>
        <w:t>67</w:t>
      </w:r>
      <w:r w:rsidR="0009329B" w:rsidRPr="005A50DB">
        <w:fldChar w:fldCharType="end"/>
      </w:r>
      <w:r w:rsidR="0009329B" w:rsidRPr="005A50DB">
        <w:t xml:space="preserve">): the Theme </w:t>
      </w:r>
      <w:r w:rsidR="0009329B" w:rsidRPr="005A50DB">
        <w:rPr>
          <w:i/>
        </w:rPr>
        <w:t>baná</w:t>
      </w:r>
      <w:r w:rsidR="0009329B" w:rsidRPr="005A50DB">
        <w:t xml:space="preserve"> moves to specTP, and the Recipient to specCP via the edge of ApplP.</w:t>
      </w:r>
    </w:p>
    <w:p w14:paraId="23A4F8B6" w14:textId="47C6576E" w:rsidR="0009329B" w:rsidRPr="005A50DB" w:rsidRDefault="0009329B" w:rsidP="0009329B">
      <w:r w:rsidRPr="005A50DB">
        <w:tab/>
        <w:t xml:space="preserve">Our theory so far would predict the same two derivations to be possible for the constructions with two non-human objects in </w:t>
      </w:r>
      <w:r w:rsidRPr="005A50DB">
        <w:fldChar w:fldCharType="begin"/>
      </w:r>
      <w:r w:rsidRPr="005A50DB">
        <w:instrText xml:space="preserve"> REF _Ref328937786 \h  \* MERGEFORMAT </w:instrText>
      </w:r>
      <w:r w:rsidRPr="005A50DB">
        <w:fldChar w:fldCharType="separate"/>
      </w:r>
      <w:r w:rsidR="00F5549A" w:rsidRPr="005A50DB">
        <w:t>(</w:t>
      </w:r>
      <w:r w:rsidR="00F5549A">
        <w:rPr>
          <w:noProof/>
        </w:rPr>
        <w:t>68</w:t>
      </w:r>
      <w:r w:rsidRPr="005A50DB">
        <w:fldChar w:fldCharType="end"/>
      </w:r>
      <w:r w:rsidRPr="005A50DB">
        <w:t xml:space="preserve">c,d), but they come out as ungrammatical. It seems likely that the reason why (68c,d) are ungrammatical is that Sesotho does not allow passives with a nonhuman subject. This, as we saw, also rules out </w:t>
      </w:r>
      <w:r w:rsidRPr="005A50DB">
        <w:fldChar w:fldCharType="begin"/>
      </w:r>
      <w:r w:rsidRPr="005A50DB">
        <w:instrText xml:space="preserve"> REF _Ref328645844 \h </w:instrText>
      </w:r>
      <w:r w:rsidRPr="005A50DB">
        <w:fldChar w:fldCharType="separate"/>
      </w:r>
      <w:r w:rsidR="00F5549A" w:rsidRPr="005A50DB">
        <w:t>(</w:t>
      </w:r>
      <w:r w:rsidR="00F5549A">
        <w:rPr>
          <w:noProof/>
        </w:rPr>
        <w:t>58</w:t>
      </w:r>
      <w:r w:rsidRPr="005A50DB">
        <w:fldChar w:fldCharType="end"/>
      </w:r>
      <w:r w:rsidRPr="005A50DB">
        <w:t xml:space="preserve">a) and </w:t>
      </w:r>
      <w:r w:rsidRPr="005A50DB">
        <w:fldChar w:fldCharType="begin"/>
      </w:r>
      <w:r w:rsidRPr="005A50DB">
        <w:instrText xml:space="preserve"> REF _Ref328646271 \h </w:instrText>
      </w:r>
      <w:r w:rsidRPr="005A50DB">
        <w:fldChar w:fldCharType="separate"/>
      </w:r>
      <w:r w:rsidR="00F5549A" w:rsidRPr="005A50DB">
        <w:t>(</w:t>
      </w:r>
      <w:r w:rsidR="00F5549A">
        <w:rPr>
          <w:noProof/>
        </w:rPr>
        <w:t>66</w:t>
      </w:r>
      <w:r w:rsidRPr="005A50DB">
        <w:fldChar w:fldCharType="end"/>
      </w:r>
      <w:r w:rsidRPr="005A50DB">
        <w:t xml:space="preserve">b). If so, the extraction of the other object in </w:t>
      </w:r>
      <w:r w:rsidRPr="005A50DB">
        <w:fldChar w:fldCharType="begin"/>
      </w:r>
      <w:r w:rsidRPr="005A50DB">
        <w:instrText xml:space="preserve"> REF _Ref328937786 \h </w:instrText>
      </w:r>
      <w:r w:rsidRPr="005A50DB">
        <w:fldChar w:fldCharType="separate"/>
      </w:r>
      <w:r w:rsidR="00F5549A" w:rsidRPr="005A50DB">
        <w:t>(</w:t>
      </w:r>
      <w:r w:rsidR="00F5549A">
        <w:rPr>
          <w:noProof/>
        </w:rPr>
        <w:t>68</w:t>
      </w:r>
      <w:r w:rsidRPr="005A50DB">
        <w:fldChar w:fldCharType="end"/>
      </w:r>
      <w:r w:rsidRPr="005A50DB">
        <w:t>c,d) would be irrelevant for the grammaticality issue. As it stands, we have no non-ad-hoc way to derive this result, though, for (68c,d). As (63a,b) show, there is no ban against a nonhuman object in specApplP, as long as the other object is also Nonhuman. But a passive cannot be derived from this underlying structure. We have to leave this as an unsolved formal problem.</w:t>
      </w:r>
    </w:p>
    <w:p w14:paraId="353396D4" w14:textId="3C4C391B" w:rsidR="003F4037" w:rsidRPr="005A50DB" w:rsidRDefault="00446212" w:rsidP="00F57306">
      <w:r w:rsidRPr="005A50DB">
        <w:tab/>
        <w:t xml:space="preserve">In conclusion, what the case of Sesotho shows is that animacy or humanness can play a significant role in ditransitive constructions in some languages, while other languages (including Norwegian) show no effect, or at least no categorical effect of this feature in the corresponding constructions. Although many question marks remain, the movement asymmetry that we have </w:t>
      </w:r>
      <w:r w:rsidR="00C8316F" w:rsidRPr="005A50DB">
        <w:t xml:space="preserve">observed in many other languages is found in Sesotho as well, despite appearances: </w:t>
      </w:r>
      <w:r w:rsidRPr="005A50DB">
        <w:t xml:space="preserve">a Recipient extracted from a Theme passive, is ruled out </w:t>
      </w:r>
      <w:r w:rsidR="00C8316F" w:rsidRPr="005A50DB">
        <w:t xml:space="preserve">while </w:t>
      </w:r>
      <w:r w:rsidRPr="005A50DB">
        <w:t>a Theme extracted from</w:t>
      </w:r>
      <w:r w:rsidR="00DA1B54" w:rsidRPr="005A50DB">
        <w:t xml:space="preserve"> a Recipient passive is fine</w:t>
      </w:r>
      <w:r w:rsidRPr="005A50DB">
        <w:t>.</w:t>
      </w:r>
      <w:r w:rsidR="00C8316F" w:rsidRPr="005A50DB">
        <w:t xml:space="preserve"> Furthermore, the structural explanation that we have proposed is not undermined by the Sesotho facts, although it may be to some extent complicated. </w:t>
      </w:r>
    </w:p>
    <w:p w14:paraId="1289300A" w14:textId="77777777" w:rsidR="00D01F00" w:rsidRDefault="00D01F00" w:rsidP="006F2F24">
      <w:pPr>
        <w:autoSpaceDE w:val="0"/>
        <w:autoSpaceDN w:val="0"/>
        <w:adjustRightInd w:val="0"/>
        <w:rPr>
          <w:bCs/>
        </w:rPr>
      </w:pPr>
    </w:p>
    <w:p w14:paraId="3E9A1F5E" w14:textId="1A450A2C" w:rsidR="005D23A5" w:rsidRPr="007206FC" w:rsidRDefault="007206FC" w:rsidP="00335AB4">
      <w:pPr>
        <w:pStyle w:val="Heading2"/>
      </w:pPr>
      <w:r>
        <w:t>A note on</w:t>
      </w:r>
      <w:r w:rsidR="00077771">
        <w:t xml:space="preserve"> Wh-</w:t>
      </w:r>
      <w:r>
        <w:t>movement and passive in Greek</w:t>
      </w:r>
    </w:p>
    <w:p w14:paraId="39B21BC3" w14:textId="5E6087F3" w:rsidR="005D23A5" w:rsidRDefault="005D23A5" w:rsidP="007B0550">
      <w:r w:rsidRPr="005D23A5">
        <w:t>In Greek</w:t>
      </w:r>
      <w:r w:rsidR="001D04BD">
        <w:t>,</w:t>
      </w:r>
      <w:r w:rsidRPr="005D23A5">
        <w:t xml:space="preserve"> </w:t>
      </w:r>
      <w:r w:rsidR="007B0550">
        <w:t>the sentence</w:t>
      </w:r>
      <w:r w:rsidR="00F5549A">
        <w:t xml:space="preserve"> in</w:t>
      </w:r>
      <w:r w:rsidR="007B0550">
        <w:t xml:space="preserve"> (6</w:t>
      </w:r>
      <w:r w:rsidR="001D04BD">
        <w:t>9), featuring</w:t>
      </w:r>
      <w:r w:rsidR="00077771">
        <w:t xml:space="preserve"> Wh-</w:t>
      </w:r>
      <w:r w:rsidR="001D04BD">
        <w:t>movement of a Recipient out of a T</w:t>
      </w:r>
      <w:r>
        <w:t>heme p</w:t>
      </w:r>
      <w:r w:rsidR="001D04BD">
        <w:t>assive is perfectly well formed.</w:t>
      </w:r>
    </w:p>
    <w:p w14:paraId="22460DEA" w14:textId="77777777" w:rsidR="005D23A5" w:rsidRDefault="005D23A5" w:rsidP="007B0550"/>
    <w:p w14:paraId="6E1EEFF2" w14:textId="6409A984" w:rsidR="005D23A5" w:rsidRPr="005D23A5" w:rsidRDefault="006841DC" w:rsidP="007B0550">
      <w:r w:rsidRPr="00477E73">
        <w:t>(</w:t>
      </w:r>
      <w:r w:rsidR="0026357A">
        <w:fldChar w:fldCharType="begin"/>
      </w:r>
      <w:r w:rsidR="0026357A">
        <w:instrText xml:space="preserve"> SEQ ( \* ARABIC </w:instrText>
      </w:r>
      <w:r w:rsidR="0026357A">
        <w:fldChar w:fldCharType="separate"/>
      </w:r>
      <w:r w:rsidR="00F5549A">
        <w:rPr>
          <w:noProof/>
        </w:rPr>
        <w:t>69</w:t>
      </w:r>
      <w:r w:rsidR="0026357A">
        <w:rPr>
          <w:noProof/>
        </w:rPr>
        <w:fldChar w:fldCharType="end"/>
      </w:r>
      <w:r>
        <w:rPr>
          <w:noProof/>
        </w:rPr>
        <w:t>)</w:t>
      </w:r>
      <w:r w:rsidR="005D23A5">
        <w:tab/>
      </w:r>
      <w:r w:rsidR="005D23A5" w:rsidRPr="005D23A5">
        <w:t>Tinos        dothike          to vivlio</w:t>
      </w:r>
      <w:r w:rsidR="001D04BD">
        <w:t>?</w:t>
      </w:r>
      <w:r w:rsidR="005D23A5">
        <w:tab/>
        <w:t>[Greek: Anagnostopulou 2003]</w:t>
      </w:r>
    </w:p>
    <w:p w14:paraId="33E7F985" w14:textId="5232FEF9" w:rsidR="005D23A5" w:rsidRPr="005D23A5" w:rsidRDefault="005D23A5" w:rsidP="007B0550">
      <w:pPr>
        <w:ind w:firstLine="720"/>
      </w:pPr>
      <w:r w:rsidRPr="005D23A5">
        <w:t>who.</w:t>
      </w:r>
      <w:r w:rsidR="00F5549A" w:rsidRPr="00F5549A">
        <w:rPr>
          <w:smallCaps/>
        </w:rPr>
        <w:t>gen</w:t>
      </w:r>
      <w:r w:rsidRPr="005D23A5">
        <w:t xml:space="preserve"> gave-NAct </w:t>
      </w:r>
      <w:r>
        <w:t xml:space="preserve">   </w:t>
      </w:r>
      <w:r w:rsidRPr="005D23A5">
        <w:t>the book</w:t>
      </w:r>
    </w:p>
    <w:p w14:paraId="655C3EA7" w14:textId="4CE61DFB" w:rsidR="005D23A5" w:rsidRPr="005D23A5" w:rsidRDefault="005D23A5" w:rsidP="007B0550">
      <w:pPr>
        <w:ind w:firstLine="720"/>
      </w:pPr>
      <w:r w:rsidRPr="005D23A5">
        <w:t>‘To who was the book given?’</w:t>
      </w:r>
    </w:p>
    <w:p w14:paraId="623CE401" w14:textId="77777777" w:rsidR="005D23A5" w:rsidRDefault="005D23A5" w:rsidP="006B337A"/>
    <w:p w14:paraId="439097FD" w14:textId="19B97DAB" w:rsidR="001D04BD" w:rsidRDefault="005D23A5" w:rsidP="007B0550">
      <w:r>
        <w:t xml:space="preserve">At first blush this looks like a striking counterexample to </w:t>
      </w:r>
      <w:r w:rsidR="00D22C60">
        <w:t xml:space="preserve">the </w:t>
      </w:r>
      <w:r>
        <w:t>DOMA, in particular if we can rule out the analysis w</w:t>
      </w:r>
      <w:r w:rsidR="00044DCB">
        <w:t>here it is derived from a Pre</w:t>
      </w:r>
      <w:r w:rsidR="00E10135">
        <w:t>p</w:t>
      </w:r>
      <w:r w:rsidR="00044DCB">
        <w:t>D</w:t>
      </w:r>
      <w:r w:rsidR="00E10135">
        <w:t>C</w:t>
      </w:r>
      <w:r>
        <w:t>. Anagnostopoulou (2003) argues convincingly that it is derived from a DOC</w:t>
      </w:r>
      <w:r w:rsidR="003E6653">
        <w:t>, where</w:t>
      </w:r>
      <w:r>
        <w:t xml:space="preserve"> genitive </w:t>
      </w:r>
      <w:r w:rsidR="003E6653">
        <w:t>h</w:t>
      </w:r>
      <w:r w:rsidR="00BC6C06">
        <w:t>as the function of dative case.</w:t>
      </w:r>
    </w:p>
    <w:p w14:paraId="54D8D72A" w14:textId="18BF7C27" w:rsidR="003E6653" w:rsidRDefault="003E6653" w:rsidP="007B0550">
      <w:r>
        <w:tab/>
        <w:t>The finite verb in Greek undergoes movement to T. It is therefore hard to say exactly where the passivized theme is. However, the fact that it f</w:t>
      </w:r>
      <w:r w:rsidR="007B0550">
        <w:t>ollows the sentence adverb in (7</w:t>
      </w:r>
      <w:r>
        <w:t>0) indicates that it is inside the vP.</w:t>
      </w:r>
    </w:p>
    <w:p w14:paraId="66175568" w14:textId="77777777" w:rsidR="003E6653" w:rsidRDefault="003E6653" w:rsidP="007B0550"/>
    <w:p w14:paraId="220D7513" w14:textId="131841FB" w:rsidR="003E6653" w:rsidRPr="005D23A5" w:rsidRDefault="006841DC" w:rsidP="007B0550">
      <w:r w:rsidRPr="00477E73">
        <w:t>(</w:t>
      </w:r>
      <w:r w:rsidR="0026357A">
        <w:fldChar w:fldCharType="begin"/>
      </w:r>
      <w:r w:rsidR="0026357A">
        <w:instrText xml:space="preserve"> SEQ ( \* ARABIC </w:instrText>
      </w:r>
      <w:r w:rsidR="0026357A">
        <w:fldChar w:fldCharType="separate"/>
      </w:r>
      <w:r w:rsidR="00F5549A">
        <w:rPr>
          <w:noProof/>
        </w:rPr>
        <w:t>70</w:t>
      </w:r>
      <w:r w:rsidR="0026357A">
        <w:rPr>
          <w:noProof/>
        </w:rPr>
        <w:fldChar w:fldCharType="end"/>
      </w:r>
      <w:r>
        <w:rPr>
          <w:noProof/>
        </w:rPr>
        <w:t>)</w:t>
      </w:r>
      <w:r w:rsidR="003E6653">
        <w:t xml:space="preserve"> </w:t>
      </w:r>
      <w:r w:rsidR="003E6653">
        <w:tab/>
      </w:r>
      <w:r w:rsidR="003E6653" w:rsidRPr="005D23A5">
        <w:t xml:space="preserve">Tinos        dothike       </w:t>
      </w:r>
      <w:r w:rsidR="003E6653">
        <w:t>idhi</w:t>
      </w:r>
      <w:r w:rsidR="003E6653" w:rsidRPr="005D23A5">
        <w:t xml:space="preserve">   </w:t>
      </w:r>
      <w:r w:rsidR="003E6653">
        <w:t xml:space="preserve">     </w:t>
      </w:r>
      <w:r w:rsidR="003E6653" w:rsidRPr="005D23A5">
        <w:t>to vivlio</w:t>
      </w:r>
      <w:r w:rsidR="003E6653">
        <w:t>.</w:t>
      </w:r>
      <w:r w:rsidR="003E6653">
        <w:tab/>
        <w:t>[Greek]</w:t>
      </w:r>
    </w:p>
    <w:p w14:paraId="79511EFC" w14:textId="59AB8806" w:rsidR="003E6653" w:rsidRPr="005D23A5" w:rsidRDefault="003E6653" w:rsidP="007B0550">
      <w:pPr>
        <w:ind w:firstLine="720"/>
      </w:pPr>
      <w:r w:rsidRPr="005D23A5">
        <w:t>who.</w:t>
      </w:r>
      <w:r w:rsidR="00F5549A" w:rsidRPr="00F5549A">
        <w:rPr>
          <w:smallCaps/>
        </w:rPr>
        <w:t>gen</w:t>
      </w:r>
      <w:r w:rsidR="00F5549A" w:rsidRPr="005D23A5">
        <w:t xml:space="preserve"> </w:t>
      </w:r>
      <w:r w:rsidRPr="005D23A5">
        <w:t xml:space="preserve">gave-NAct </w:t>
      </w:r>
      <w:r>
        <w:t xml:space="preserve">already   </w:t>
      </w:r>
      <w:r w:rsidRPr="005D23A5">
        <w:t>the book</w:t>
      </w:r>
    </w:p>
    <w:p w14:paraId="381E9585" w14:textId="520C177A" w:rsidR="003E6653" w:rsidRDefault="003E6653" w:rsidP="007B0550">
      <w:pPr>
        <w:ind w:firstLine="720"/>
      </w:pPr>
      <w:r w:rsidRPr="005D23A5">
        <w:t>‘To who was the book</w:t>
      </w:r>
      <w:r>
        <w:t xml:space="preserve"> already given?</w:t>
      </w:r>
    </w:p>
    <w:p w14:paraId="17AD5D84" w14:textId="77777777" w:rsidR="001D04BD" w:rsidRDefault="001D04BD" w:rsidP="007B0550"/>
    <w:p w14:paraId="6BAC74DC" w14:textId="2B08FE86" w:rsidR="003E6653" w:rsidRDefault="008A7220" w:rsidP="007B0550">
      <w:r>
        <w:lastRenderedPageBreak/>
        <w:t>Note that if the T</w:t>
      </w:r>
      <w:r w:rsidR="003E6653">
        <w:t xml:space="preserve">heme is in situ, it </w:t>
      </w:r>
      <w:r w:rsidR="000C1DFF">
        <w:t xml:space="preserve">should </w:t>
      </w:r>
      <w:r w:rsidR="003E6653">
        <w:t>have no effect on</w:t>
      </w:r>
      <w:r w:rsidR="00077771">
        <w:t xml:space="preserve"> Wh-</w:t>
      </w:r>
      <w:r w:rsidR="003E6653">
        <w:t>movement, as the</w:t>
      </w:r>
      <w:r w:rsidR="00077771">
        <w:t xml:space="preserve"> Wh-</w:t>
      </w:r>
      <w:r w:rsidR="003E6653">
        <w:t xml:space="preserve">recipient will </w:t>
      </w:r>
      <w:r w:rsidR="000C1DFF">
        <w:t>remain</w:t>
      </w:r>
      <w:r w:rsidR="003E6653">
        <w:t xml:space="preserve"> the outermost specifier of ApplP. On the other hand, given our assumption, </w:t>
      </w:r>
      <w:r w:rsidR="000C1DFF">
        <w:t xml:space="preserve">the prediction is that </w:t>
      </w:r>
      <w:r w:rsidR="00CD762F">
        <w:t>the Theme cannot remain in situ in a passive</w:t>
      </w:r>
      <w:r w:rsidR="003E6653">
        <w:t xml:space="preserve">, as </w:t>
      </w:r>
      <w:r w:rsidR="00CD762F">
        <w:t xml:space="preserve">its </w:t>
      </w:r>
      <w:r w:rsidR="003E6653">
        <w:t xml:space="preserve">[uCase] feature </w:t>
      </w:r>
      <w:r w:rsidR="00CD762F">
        <w:t xml:space="preserve">should </w:t>
      </w:r>
      <w:r w:rsidR="003E6653">
        <w:t xml:space="preserve">trigger movement to the phase edge, </w:t>
      </w:r>
      <w:r w:rsidR="00044DCB">
        <w:t>specApplP</w:t>
      </w:r>
      <w:r w:rsidR="003E6653">
        <w:t xml:space="preserve"> </w:t>
      </w:r>
      <w:r w:rsidR="00044DCB">
        <w:t>(assuming</w:t>
      </w:r>
      <w:r w:rsidR="00CD762F">
        <w:t xml:space="preserve"> </w:t>
      </w:r>
      <w:r w:rsidR="003E6653">
        <w:t xml:space="preserve">the Greek DOC </w:t>
      </w:r>
      <w:r w:rsidR="00CD762F">
        <w:t xml:space="preserve">to have </w:t>
      </w:r>
      <w:r w:rsidR="003E6653">
        <w:t xml:space="preserve">the same structure as in the other languages discussed </w:t>
      </w:r>
      <w:r w:rsidR="00CD762F">
        <w:t>above</w:t>
      </w:r>
      <w:r w:rsidR="00077771">
        <w:t>)</w:t>
      </w:r>
      <w:r w:rsidR="003E6653">
        <w:t>.</w:t>
      </w:r>
    </w:p>
    <w:p w14:paraId="157394C4" w14:textId="437DF7F3" w:rsidR="00521F90" w:rsidRDefault="00521F90" w:rsidP="007B0550">
      <w:r>
        <w:tab/>
        <w:t>As it happens</w:t>
      </w:r>
      <w:r w:rsidR="00DC04DA">
        <w:t>,</w:t>
      </w:r>
      <w:r w:rsidR="00077771">
        <w:t xml:space="preserve"> Wh-</w:t>
      </w:r>
      <w:r w:rsidR="00DC04DA">
        <w:t xml:space="preserve">movement of a non-subject cannot be combined with subject movement to </w:t>
      </w:r>
      <w:r w:rsidR="00CD762F">
        <w:t xml:space="preserve">the </w:t>
      </w:r>
      <w:r w:rsidR="00DC04DA">
        <w:t xml:space="preserve">preverbal position in direct questions in Greek, </w:t>
      </w:r>
      <w:r w:rsidR="007B0550">
        <w:t xml:space="preserve">in actives or passives, </w:t>
      </w:r>
      <w:r w:rsidR="00CD762F">
        <w:t>giving</w:t>
      </w:r>
      <w:r w:rsidR="00DC04DA">
        <w:t xml:space="preserve"> the typical </w:t>
      </w:r>
      <w:r w:rsidR="00934C92">
        <w:t>DOMA con</w:t>
      </w:r>
      <w:r w:rsidR="00DC04DA">
        <w:t>struction</w:t>
      </w:r>
      <w:r w:rsidR="00D22C60">
        <w:t xml:space="preserve"> in the passive</w:t>
      </w:r>
      <w:r w:rsidR="00F1343C">
        <w:t xml:space="preserve"> (due to the ‘VSO-type’ syntax of Greek finite clauses; see Alex</w:t>
      </w:r>
      <w:r w:rsidR="00077771">
        <w:t>iadou and Anagnostopoulou 1998).</w:t>
      </w:r>
      <w:r w:rsidR="00F1343C">
        <w:t xml:space="preserve"> </w:t>
      </w:r>
      <w:r w:rsidR="00DC04DA">
        <w:t xml:space="preserve">However, in </w:t>
      </w:r>
      <w:r w:rsidR="00CD762F">
        <w:t>instances of</w:t>
      </w:r>
      <w:r w:rsidR="00DC04DA">
        <w:t xml:space="preserve"> long</w:t>
      </w:r>
      <w:r w:rsidR="00CD762F">
        <w:t>-</w:t>
      </w:r>
      <w:r w:rsidR="00DC04DA">
        <w:t>distance</w:t>
      </w:r>
      <w:r w:rsidR="00077771">
        <w:t xml:space="preserve"> Wh-</w:t>
      </w:r>
      <w:r w:rsidR="00DC04DA">
        <w:t>movement the subject can precede the finite verb, also in passives.</w:t>
      </w:r>
      <w:r w:rsidR="00DC04DA">
        <w:rPr>
          <w:rStyle w:val="FootnoteReference"/>
        </w:rPr>
        <w:footnoteReference w:id="12"/>
      </w:r>
    </w:p>
    <w:p w14:paraId="062EDE13" w14:textId="77777777" w:rsidR="00DC04DA" w:rsidRPr="005D23A5" w:rsidRDefault="00DC04DA" w:rsidP="007B0550"/>
    <w:p w14:paraId="263B4E69" w14:textId="5A2CD45E" w:rsidR="00DC04DA" w:rsidRPr="00400DCF" w:rsidRDefault="006841DC" w:rsidP="007B0550">
      <w:r w:rsidRPr="00AC4EE5">
        <w:rPr>
          <w:lang w:val="sv-FI"/>
        </w:rPr>
        <w:t>(</w:t>
      </w:r>
      <w:r>
        <w:fldChar w:fldCharType="begin"/>
      </w:r>
      <w:r w:rsidRPr="00AC4EE5">
        <w:rPr>
          <w:lang w:val="sv-FI"/>
        </w:rPr>
        <w:instrText xml:space="preserve"> SEQ ( \* ARABIC </w:instrText>
      </w:r>
      <w:r>
        <w:fldChar w:fldCharType="separate"/>
      </w:r>
      <w:r w:rsidR="00F5549A">
        <w:rPr>
          <w:noProof/>
          <w:lang w:val="sv-FI"/>
        </w:rPr>
        <w:t>71</w:t>
      </w:r>
      <w:r>
        <w:rPr>
          <w:noProof/>
        </w:rPr>
        <w:fldChar w:fldCharType="end"/>
      </w:r>
      <w:r w:rsidRPr="00AC4EE5">
        <w:rPr>
          <w:noProof/>
          <w:lang w:val="sv-FI"/>
        </w:rPr>
        <w:t>)</w:t>
      </w:r>
      <w:r w:rsidR="00DC04DA" w:rsidRPr="00DC04DA">
        <w:rPr>
          <w:lang w:val="sv-FI"/>
        </w:rPr>
        <w:tab/>
        <w:t>Pjanu</w:t>
      </w:r>
      <w:r w:rsidR="00DC04DA" w:rsidRPr="00DC04DA">
        <w:rPr>
          <w:vertAlign w:val="subscript"/>
          <w:lang w:val="sv-FI"/>
        </w:rPr>
        <w:t>i</w:t>
      </w:r>
      <w:r w:rsidR="00DC04DA" w:rsidRPr="00DC04DA">
        <w:rPr>
          <w:lang w:val="sv-FI"/>
        </w:rPr>
        <w:t xml:space="preserve">         ipes         oti    i    dulia  tu</w:t>
      </w:r>
      <w:r w:rsidR="00DC04DA" w:rsidRPr="00DC04DA">
        <w:rPr>
          <w:vertAlign w:val="subscript"/>
          <w:lang w:val="sv-FI"/>
        </w:rPr>
        <w:t>i</w:t>
      </w:r>
      <w:r w:rsidR="00DC04DA" w:rsidRPr="00DC04DA">
        <w:rPr>
          <w:lang w:val="sv-FI"/>
        </w:rPr>
        <w:t xml:space="preserve">           dhotike       adika?</w:t>
      </w:r>
      <w:r w:rsidR="00400DCF">
        <w:rPr>
          <w:lang w:val="sv-FI"/>
        </w:rPr>
        <w:tab/>
      </w:r>
      <w:r w:rsidR="00400DCF" w:rsidRPr="006845AC">
        <w:t>[Greek]</w:t>
      </w:r>
    </w:p>
    <w:p w14:paraId="4C3BE9CF" w14:textId="7B83D231" w:rsidR="00DC04DA" w:rsidRPr="00DC04DA" w:rsidRDefault="00DC04DA" w:rsidP="007B0550">
      <w:r w:rsidRPr="006845AC">
        <w:tab/>
      </w:r>
      <w:r>
        <w:t>w</w:t>
      </w:r>
      <w:r w:rsidRPr="00DC04DA">
        <w:t>ho.</w:t>
      </w:r>
      <w:r w:rsidR="00F5549A" w:rsidRPr="00F5549A">
        <w:rPr>
          <w:smallCaps/>
        </w:rPr>
        <w:t>gen</w:t>
      </w:r>
      <w:r w:rsidR="00F5549A" w:rsidRPr="005D23A5">
        <w:t xml:space="preserve"> </w:t>
      </w:r>
      <w:r w:rsidRPr="00DC04DA">
        <w:t>said.</w:t>
      </w:r>
      <w:r w:rsidR="00F5549A" w:rsidRPr="00F5549A">
        <w:rPr>
          <w:smallCaps/>
        </w:rPr>
        <w:t>2sg</w:t>
      </w:r>
      <w:r w:rsidR="00F5549A" w:rsidRPr="00DC04DA">
        <w:t xml:space="preserve"> </w:t>
      </w:r>
      <w:r w:rsidRPr="00DC04DA">
        <w:t xml:space="preserve"> that the job     </w:t>
      </w:r>
      <w:r w:rsidR="00F5549A" w:rsidRPr="00F5549A">
        <w:rPr>
          <w:smallCaps/>
        </w:rPr>
        <w:t>cl.gen</w:t>
      </w:r>
      <w:r w:rsidR="00F5549A" w:rsidRPr="00DC04DA">
        <w:t xml:space="preserve"> </w:t>
      </w:r>
      <w:r w:rsidRPr="00DC04DA">
        <w:t>gave.NAct unfairly</w:t>
      </w:r>
    </w:p>
    <w:p w14:paraId="454F41B8" w14:textId="1D2EFAEF" w:rsidR="003E6653" w:rsidRDefault="00DC04DA" w:rsidP="007B0550">
      <w:r>
        <w:tab/>
        <w:t>‘Who did you say that the job was given to unfairly?’</w:t>
      </w:r>
    </w:p>
    <w:p w14:paraId="3A658E0E" w14:textId="77777777" w:rsidR="00934C92" w:rsidRDefault="00934C92" w:rsidP="007B0550"/>
    <w:p w14:paraId="65078135" w14:textId="604808D4" w:rsidR="00934C92" w:rsidRDefault="00934C92" w:rsidP="007B0550">
      <w:r>
        <w:t>The co</w:t>
      </w:r>
      <w:r w:rsidR="00077771">
        <w:t>rresponding construction is ill-</w:t>
      </w:r>
      <w:r>
        <w:t>formed in Norwegian, as we would predict, given DOMA.</w:t>
      </w:r>
    </w:p>
    <w:p w14:paraId="55EECB7E" w14:textId="77777777" w:rsidR="00934C92" w:rsidRDefault="00934C92" w:rsidP="007B0550"/>
    <w:p w14:paraId="6761ACD5" w14:textId="00E1C9CC" w:rsidR="00934C92" w:rsidRPr="006845AC" w:rsidRDefault="006841DC" w:rsidP="007B0550">
      <w:r w:rsidRPr="00AC4EE5">
        <w:rPr>
          <w:lang w:val="sv-FI"/>
        </w:rPr>
        <w:t>(</w:t>
      </w:r>
      <w:r>
        <w:fldChar w:fldCharType="begin"/>
      </w:r>
      <w:r w:rsidRPr="00AC4EE5">
        <w:rPr>
          <w:lang w:val="sv-FI"/>
        </w:rPr>
        <w:instrText xml:space="preserve"> SEQ ( \* ARABIC </w:instrText>
      </w:r>
      <w:r>
        <w:fldChar w:fldCharType="separate"/>
      </w:r>
      <w:r w:rsidR="00F5549A">
        <w:rPr>
          <w:noProof/>
          <w:lang w:val="sv-FI"/>
        </w:rPr>
        <w:t>72</w:t>
      </w:r>
      <w:r>
        <w:rPr>
          <w:noProof/>
        </w:rPr>
        <w:fldChar w:fldCharType="end"/>
      </w:r>
      <w:r w:rsidRPr="00AC4EE5">
        <w:rPr>
          <w:noProof/>
          <w:lang w:val="sv-FI"/>
        </w:rPr>
        <w:t>)</w:t>
      </w:r>
      <w:r w:rsidRPr="00AC4EE5">
        <w:rPr>
          <w:noProof/>
          <w:lang w:val="sv-FI"/>
        </w:rPr>
        <w:tab/>
      </w:r>
      <w:r w:rsidR="00934C92" w:rsidRPr="00934C92">
        <w:rPr>
          <w:lang w:val="sv-FI"/>
        </w:rPr>
        <w:t xml:space="preserve">*Hvem sa </w:t>
      </w:r>
      <w:r w:rsidR="00934C92">
        <w:rPr>
          <w:lang w:val="sv-FI"/>
        </w:rPr>
        <w:t xml:space="preserve">   </w:t>
      </w:r>
      <w:r w:rsidR="00934C92" w:rsidRPr="00934C92">
        <w:rPr>
          <w:lang w:val="sv-FI"/>
        </w:rPr>
        <w:t xml:space="preserve">du </w:t>
      </w:r>
      <w:r w:rsidR="00934C92">
        <w:rPr>
          <w:lang w:val="sv-FI"/>
        </w:rPr>
        <w:t xml:space="preserve">   </w:t>
      </w:r>
      <w:r w:rsidR="00934C92" w:rsidRPr="00934C92">
        <w:rPr>
          <w:lang w:val="sv-FI"/>
        </w:rPr>
        <w:t xml:space="preserve">at </w:t>
      </w:r>
      <w:r w:rsidR="00934C92">
        <w:rPr>
          <w:lang w:val="sv-FI"/>
        </w:rPr>
        <w:t xml:space="preserve">    </w:t>
      </w:r>
      <w:r w:rsidR="00934C92" w:rsidRPr="00934C92">
        <w:rPr>
          <w:lang w:val="sv-FI"/>
        </w:rPr>
        <w:t xml:space="preserve">jobben ble </w:t>
      </w:r>
      <w:r w:rsidR="00934C92">
        <w:rPr>
          <w:lang w:val="sv-FI"/>
        </w:rPr>
        <w:t xml:space="preserve"> </w:t>
      </w:r>
      <w:r w:rsidR="00934C92" w:rsidRPr="00934C92">
        <w:rPr>
          <w:lang w:val="sv-FI"/>
        </w:rPr>
        <w:t xml:space="preserve">gitt </w:t>
      </w:r>
      <w:r w:rsidR="007B0550">
        <w:rPr>
          <w:lang w:val="sv-FI"/>
        </w:rPr>
        <w:t xml:space="preserve">  </w:t>
      </w:r>
      <w:r w:rsidR="007009EC">
        <w:rPr>
          <w:lang w:val="sv-FI"/>
        </w:rPr>
        <w:t xml:space="preserve">på </w:t>
      </w:r>
      <w:r w:rsidR="00934C92">
        <w:rPr>
          <w:lang w:val="sv-FI"/>
        </w:rPr>
        <w:t>uregelmessig</w:t>
      </w:r>
      <w:r w:rsidR="007009EC">
        <w:rPr>
          <w:lang w:val="sv-FI"/>
        </w:rPr>
        <w:t>e grunner.</w:t>
      </w:r>
      <w:r w:rsidR="00400DCF">
        <w:rPr>
          <w:lang w:val="sv-FI"/>
        </w:rPr>
        <w:t xml:space="preserve"> </w:t>
      </w:r>
      <w:r w:rsidR="007B0550" w:rsidRPr="0082676E">
        <w:t>[Nor.]</w:t>
      </w:r>
    </w:p>
    <w:p w14:paraId="6420EA1C" w14:textId="48319FDF" w:rsidR="00934C92" w:rsidRPr="00934C92" w:rsidRDefault="00400DCF" w:rsidP="007B0550">
      <w:r w:rsidRPr="00400DCF">
        <w:t xml:space="preserve">        </w:t>
      </w:r>
      <w:r w:rsidR="00934C92" w:rsidRPr="00400DCF">
        <w:t xml:space="preserve">  </w:t>
      </w:r>
      <w:r w:rsidR="00934C92" w:rsidRPr="00934C92">
        <w:t xml:space="preserve">Who   said you  that the.job was given </w:t>
      </w:r>
      <w:r w:rsidR="007009EC">
        <w:t>on unfair             premises</w:t>
      </w:r>
    </w:p>
    <w:p w14:paraId="255AB90E" w14:textId="77777777" w:rsidR="00353157" w:rsidRPr="00400DCF" w:rsidRDefault="00353157" w:rsidP="007B0550"/>
    <w:p w14:paraId="247A0B14" w14:textId="11BB7A4C" w:rsidR="00353157" w:rsidRDefault="00353157" w:rsidP="007B0550">
      <w:r>
        <w:t xml:space="preserve">Note that the moved Recipient </w:t>
      </w:r>
      <w:r w:rsidR="00CD762F">
        <w:t>in (</w:t>
      </w:r>
      <w:r w:rsidR="007B0550">
        <w:t>7</w:t>
      </w:r>
      <w:r w:rsidR="00CD762F">
        <w:t xml:space="preserve">1) </w:t>
      </w:r>
      <w:r>
        <w:t xml:space="preserve">is doubled by a genitive clitic. </w:t>
      </w:r>
      <w:r w:rsidR="007B0550">
        <w:t>Anagnostop</w:t>
      </w:r>
      <w:r w:rsidR="00077771">
        <w:t>o</w:t>
      </w:r>
      <w:r w:rsidR="007B0550">
        <w:t>ulou (2003</w:t>
      </w:r>
      <w:r>
        <w:t xml:space="preserve">) </w:t>
      </w:r>
      <w:r w:rsidR="00077771">
        <w:t xml:space="preserve">argues that the clitic plays a </w:t>
      </w:r>
      <w:r>
        <w:t>crucial role in connection with movement out of the predicate in the DOC</w:t>
      </w:r>
      <w:r w:rsidR="00077771">
        <w:t>, suggesting its position to be in T</w:t>
      </w:r>
      <w:r>
        <w:t xml:space="preserve">. We speculate, instead, that the clitic is the spell-out of </w:t>
      </w:r>
      <w:r w:rsidR="00004AB0">
        <w:t xml:space="preserve">a </w:t>
      </w:r>
      <w:r>
        <w:t>head between T and vP, which agrees with the</w:t>
      </w:r>
      <w:r w:rsidR="00077771">
        <w:t xml:space="preserve"> Wh-</w:t>
      </w:r>
      <w:r>
        <w:t>Recipient</w:t>
      </w:r>
      <w:r w:rsidR="00077771">
        <w:t>. This</w:t>
      </w:r>
      <w:r>
        <w:t xml:space="preserve"> provides an escape hatch for it outside vP but inside TP. This is </w:t>
      </w:r>
      <w:r w:rsidR="00FD6A27">
        <w:t>just</w:t>
      </w:r>
      <w:r>
        <w:t xml:space="preserve"> what it takes to </w:t>
      </w:r>
      <w:r w:rsidR="00FD6A27">
        <w:t xml:space="preserve">avoid DOMA, allowing R-extraction </w:t>
      </w:r>
      <w:r w:rsidR="00004AB0">
        <w:t>from</w:t>
      </w:r>
      <w:r>
        <w:t xml:space="preserve"> </w:t>
      </w:r>
      <w:r w:rsidR="00077771">
        <w:t xml:space="preserve">a Th-passive. </w:t>
      </w:r>
      <w:r w:rsidR="00FD6A27">
        <w:t>The structure would be roughly (</w:t>
      </w:r>
      <w:r w:rsidR="007B0550">
        <w:t>73</w:t>
      </w:r>
      <w:r w:rsidR="00FD6A27">
        <w:t>).</w:t>
      </w:r>
    </w:p>
    <w:p w14:paraId="1AEB55C8" w14:textId="77777777" w:rsidR="00FD6A27" w:rsidRDefault="00FD6A27" w:rsidP="007206FC">
      <w:pPr>
        <w:spacing w:line="360" w:lineRule="auto"/>
      </w:pPr>
    </w:p>
    <w:p w14:paraId="1A8FE3CD" w14:textId="6533D968" w:rsidR="00FD6A27" w:rsidRDefault="006841DC" w:rsidP="007B0550">
      <w:r w:rsidRPr="00477E73">
        <w:t>(</w:t>
      </w:r>
      <w:r w:rsidR="0026357A">
        <w:fldChar w:fldCharType="begin"/>
      </w:r>
      <w:r w:rsidR="0026357A">
        <w:instrText xml:space="preserve"> SEQ ( \* ARABIC </w:instrText>
      </w:r>
      <w:r w:rsidR="0026357A">
        <w:fldChar w:fldCharType="separate"/>
      </w:r>
      <w:r w:rsidR="00F5549A">
        <w:rPr>
          <w:noProof/>
        </w:rPr>
        <w:t>73</w:t>
      </w:r>
      <w:r w:rsidR="0026357A">
        <w:rPr>
          <w:noProof/>
        </w:rPr>
        <w:fldChar w:fldCharType="end"/>
      </w:r>
      <w:r>
        <w:rPr>
          <w:noProof/>
        </w:rPr>
        <w:t>)</w:t>
      </w:r>
      <w:r w:rsidR="00400DCF">
        <w:tab/>
        <w:t>[</w:t>
      </w:r>
      <w:r w:rsidR="00400DCF" w:rsidRPr="00400DCF">
        <w:rPr>
          <w:vertAlign w:val="subscript"/>
        </w:rPr>
        <w:t>CP</w:t>
      </w:r>
      <w:r w:rsidR="00400DCF">
        <w:t xml:space="preserve"> pjanu</w:t>
      </w:r>
      <w:r w:rsidR="00400DCF" w:rsidRPr="00400DCF">
        <w:rPr>
          <w:vertAlign w:val="subscript"/>
        </w:rPr>
        <w:t xml:space="preserve">i </w:t>
      </w:r>
      <w:r w:rsidR="00400DCF">
        <w:t>C … [</w:t>
      </w:r>
      <w:r w:rsidR="00400DCF" w:rsidRPr="00400DCF">
        <w:rPr>
          <w:vertAlign w:val="subscript"/>
        </w:rPr>
        <w:t>CP</w:t>
      </w:r>
      <w:r w:rsidR="00400DCF">
        <w:t xml:space="preserve"> t</w:t>
      </w:r>
      <w:r w:rsidR="00400DCF" w:rsidRPr="00400DCF">
        <w:rPr>
          <w:vertAlign w:val="subscript"/>
        </w:rPr>
        <w:t xml:space="preserve">i </w:t>
      </w:r>
      <w:r w:rsidR="00400DCF">
        <w:t>oti [</w:t>
      </w:r>
      <w:r w:rsidR="00400DCF" w:rsidRPr="00400DCF">
        <w:rPr>
          <w:vertAlign w:val="subscript"/>
        </w:rPr>
        <w:t>TP</w:t>
      </w:r>
      <w:r w:rsidR="00400DCF">
        <w:t xml:space="preserve"> i dulia</w:t>
      </w:r>
      <w:r w:rsidR="00400DCF" w:rsidRPr="00400DCF">
        <w:rPr>
          <w:vertAlign w:val="subscript"/>
        </w:rPr>
        <w:t>j</w:t>
      </w:r>
      <w:r w:rsidR="00400DCF">
        <w:t xml:space="preserve"> T [</w:t>
      </w:r>
      <w:r w:rsidR="00400DCF" w:rsidRPr="00400DCF">
        <w:rPr>
          <w:vertAlign w:val="subscript"/>
        </w:rPr>
        <w:t>ClP</w:t>
      </w:r>
      <w:r w:rsidR="00400DCF">
        <w:t xml:space="preserve"> t</w:t>
      </w:r>
      <w:r w:rsidR="00400DCF">
        <w:rPr>
          <w:vertAlign w:val="subscript"/>
        </w:rPr>
        <w:t>i</w:t>
      </w:r>
      <w:r w:rsidR="00400DCF">
        <w:t xml:space="preserve"> CL [</w:t>
      </w:r>
      <w:r w:rsidR="00400DCF" w:rsidRPr="00400DCF">
        <w:rPr>
          <w:vertAlign w:val="subscript"/>
        </w:rPr>
        <w:t>vP</w:t>
      </w:r>
      <w:r w:rsidR="00400DCF">
        <w:t xml:space="preserve"> dothike  </w:t>
      </w:r>
      <w:r w:rsidR="00004AB0">
        <w:t>[</w:t>
      </w:r>
      <w:r w:rsidR="00004AB0">
        <w:rPr>
          <w:vertAlign w:val="subscript"/>
        </w:rPr>
        <w:t>ApplP</w:t>
      </w:r>
      <w:r w:rsidR="00004AB0">
        <w:t xml:space="preserve"> </w:t>
      </w:r>
      <w:r w:rsidR="00400DCF">
        <w:t>t</w:t>
      </w:r>
      <w:r w:rsidR="00400DCF" w:rsidRPr="00400DCF">
        <w:rPr>
          <w:vertAlign w:val="subscript"/>
        </w:rPr>
        <w:t xml:space="preserve">i </w:t>
      </w:r>
      <w:r w:rsidR="00400DCF">
        <w:t>…t</w:t>
      </w:r>
      <w:r w:rsidR="00400DCF" w:rsidRPr="00400DCF">
        <w:rPr>
          <w:vertAlign w:val="subscript"/>
        </w:rPr>
        <w:t>j</w:t>
      </w:r>
      <w:r w:rsidR="00400DCF">
        <w:t xml:space="preserve"> </w:t>
      </w:r>
      <w:r w:rsidR="00004AB0">
        <w:t>]</w:t>
      </w:r>
      <w:r w:rsidR="00400DCF">
        <w:t>]]]]]</w:t>
      </w:r>
    </w:p>
    <w:p w14:paraId="076DDCE4" w14:textId="77777777" w:rsidR="00400DCF" w:rsidRDefault="00400DCF" w:rsidP="007B0550"/>
    <w:p w14:paraId="307EAF89" w14:textId="45ACD494" w:rsidR="00B93B0C" w:rsidRDefault="00004AB0" w:rsidP="007B0550">
      <w:r>
        <w:t>Crucially, the Recipient is extracte</w:t>
      </w:r>
      <w:r w:rsidR="00077771">
        <w:t>d from inner specApplP to spec</w:t>
      </w:r>
      <w:r>
        <w:t xml:space="preserve">ClP before the ApplP phase is transferred (upon merger of the next phase head, C). For this reason, where C is merged it can </w:t>
      </w:r>
      <w:r w:rsidR="00090EA0">
        <w:t xml:space="preserve">still </w:t>
      </w:r>
      <w:r w:rsidR="00BF4CAC">
        <w:t>be attracted to spec</w:t>
      </w:r>
      <w:r>
        <w:t>CP</w:t>
      </w:r>
      <w:r w:rsidR="00090EA0">
        <w:t xml:space="preserve">. The prediction is </w:t>
      </w:r>
      <w:r w:rsidR="001D04BD">
        <w:t xml:space="preserve">then </w:t>
      </w:r>
      <w:r w:rsidR="00090EA0">
        <w:t>that languages that clitic double recipients may be immune to DOMA. Initial data from Spanish support this hypothesis:</w:t>
      </w:r>
    </w:p>
    <w:p w14:paraId="7F951913" w14:textId="77777777" w:rsidR="00090EA0" w:rsidRDefault="00090EA0" w:rsidP="007B0550"/>
    <w:p w14:paraId="10649181" w14:textId="546C9070" w:rsidR="00F93174" w:rsidRDefault="006841DC" w:rsidP="007B0550">
      <w:pPr>
        <w:widowControl w:val="0"/>
        <w:autoSpaceDE w:val="0"/>
        <w:autoSpaceDN w:val="0"/>
        <w:adjustRightInd w:val="0"/>
        <w:rPr>
          <w:lang w:val="en-US"/>
        </w:rPr>
      </w:pPr>
      <w:r w:rsidRPr="00477E73">
        <w:t>(</w:t>
      </w:r>
      <w:r w:rsidR="0026357A">
        <w:fldChar w:fldCharType="begin"/>
      </w:r>
      <w:r w:rsidR="0026357A">
        <w:instrText xml:space="preserve"> SEQ ( \* ARABIC </w:instrText>
      </w:r>
      <w:r w:rsidR="0026357A">
        <w:fldChar w:fldCharType="separate"/>
      </w:r>
      <w:r w:rsidR="00F5549A">
        <w:rPr>
          <w:noProof/>
        </w:rPr>
        <w:t>74</w:t>
      </w:r>
      <w:r w:rsidR="0026357A">
        <w:rPr>
          <w:noProof/>
        </w:rPr>
        <w:fldChar w:fldCharType="end"/>
      </w:r>
      <w:r>
        <w:rPr>
          <w:noProof/>
        </w:rPr>
        <w:t>)</w:t>
      </w:r>
      <w:r w:rsidR="00F93174" w:rsidRPr="00F93174">
        <w:rPr>
          <w:lang w:val="en-US"/>
        </w:rPr>
        <w:tab/>
      </w:r>
      <w:r w:rsidR="00F671E8">
        <w:rPr>
          <w:lang w:val="en-US"/>
        </w:rPr>
        <w:t xml:space="preserve">a. </w:t>
      </w:r>
      <w:r w:rsidR="00090EA0" w:rsidRPr="001067C9">
        <w:rPr>
          <w:lang w:val="en-US"/>
        </w:rPr>
        <w:t xml:space="preserve">A quién </w:t>
      </w:r>
      <w:r w:rsidR="00F93174">
        <w:rPr>
          <w:lang w:val="en-US"/>
        </w:rPr>
        <w:tab/>
      </w:r>
      <w:r w:rsidR="00090EA0" w:rsidRPr="001067C9">
        <w:rPr>
          <w:lang w:val="en-US"/>
        </w:rPr>
        <w:t xml:space="preserve">le </w:t>
      </w:r>
      <w:r w:rsidR="00F93174">
        <w:rPr>
          <w:lang w:val="en-US"/>
        </w:rPr>
        <w:tab/>
      </w:r>
      <w:r w:rsidR="00F93174">
        <w:rPr>
          <w:lang w:val="en-US"/>
        </w:rPr>
        <w:tab/>
      </w:r>
      <w:r w:rsidR="00090EA0" w:rsidRPr="001067C9">
        <w:rPr>
          <w:lang w:val="en-US"/>
        </w:rPr>
        <w:t xml:space="preserve">serán </w:t>
      </w:r>
      <w:r w:rsidR="00F93174">
        <w:rPr>
          <w:lang w:val="en-US"/>
        </w:rPr>
        <w:tab/>
      </w:r>
      <w:r w:rsidR="00F93174">
        <w:rPr>
          <w:lang w:val="en-US"/>
        </w:rPr>
        <w:tab/>
      </w:r>
      <w:r w:rsidR="00090EA0" w:rsidRPr="001067C9">
        <w:rPr>
          <w:lang w:val="en-US"/>
        </w:rPr>
        <w:t xml:space="preserve">dadas </w:t>
      </w:r>
      <w:r w:rsidR="00F93174">
        <w:rPr>
          <w:lang w:val="en-US"/>
        </w:rPr>
        <w:tab/>
      </w:r>
      <w:r w:rsidR="00F93174">
        <w:rPr>
          <w:lang w:val="en-US"/>
        </w:rPr>
        <w:tab/>
      </w:r>
      <w:r w:rsidR="00090EA0" w:rsidRPr="001067C9">
        <w:rPr>
          <w:lang w:val="en-US"/>
        </w:rPr>
        <w:t xml:space="preserve">varias </w:t>
      </w:r>
      <w:r w:rsidR="00F93174">
        <w:rPr>
          <w:lang w:val="en-US"/>
        </w:rPr>
        <w:tab/>
      </w:r>
      <w:r w:rsidR="00090EA0" w:rsidRPr="001067C9">
        <w:rPr>
          <w:lang w:val="en-US"/>
        </w:rPr>
        <w:t xml:space="preserve">ideas </w:t>
      </w:r>
    </w:p>
    <w:p w14:paraId="33FF258E" w14:textId="77777777" w:rsidR="00077771" w:rsidRDefault="00F671E8" w:rsidP="007B0550">
      <w:pPr>
        <w:widowControl w:val="0"/>
        <w:autoSpaceDE w:val="0"/>
        <w:autoSpaceDN w:val="0"/>
        <w:adjustRightInd w:val="0"/>
        <w:ind w:left="720"/>
        <w:rPr>
          <w:lang w:val="en-US"/>
        </w:rPr>
      </w:pPr>
      <w:r>
        <w:rPr>
          <w:lang w:val="en-US"/>
        </w:rPr>
        <w:t xml:space="preserve">    </w:t>
      </w:r>
      <w:r w:rsidR="00F93174" w:rsidRPr="00F93174">
        <w:rPr>
          <w:lang w:val="en-US"/>
        </w:rPr>
        <w:t>t</w:t>
      </w:r>
      <w:r w:rsidR="00F93174" w:rsidRPr="00E81846">
        <w:rPr>
          <w:lang w:val="en-US"/>
        </w:rPr>
        <w:t xml:space="preserve">o whom </w:t>
      </w:r>
      <w:r w:rsidR="00F93174">
        <w:rPr>
          <w:lang w:val="en-US"/>
        </w:rPr>
        <w:tab/>
      </w:r>
      <w:r w:rsidR="00F5549A" w:rsidRPr="00F5549A">
        <w:rPr>
          <w:smallCaps/>
          <w:lang w:val="en-US"/>
        </w:rPr>
        <w:t>cl.dat</w:t>
      </w:r>
      <w:r w:rsidR="00F5549A" w:rsidRPr="00E81846">
        <w:rPr>
          <w:lang w:val="en-US"/>
        </w:rPr>
        <w:t xml:space="preserve"> </w:t>
      </w:r>
      <w:r w:rsidR="00F93174">
        <w:rPr>
          <w:lang w:val="en-US"/>
        </w:rPr>
        <w:tab/>
      </w:r>
      <w:r w:rsidR="00F93174" w:rsidRPr="00E81846">
        <w:rPr>
          <w:lang w:val="en-US"/>
        </w:rPr>
        <w:t>be.</w:t>
      </w:r>
      <w:r w:rsidR="00F5549A" w:rsidRPr="00F5549A">
        <w:rPr>
          <w:smallCaps/>
          <w:lang w:val="en-US"/>
        </w:rPr>
        <w:t>fut.3pl</w:t>
      </w:r>
      <w:r w:rsidR="00F5549A" w:rsidRPr="00E81846">
        <w:rPr>
          <w:lang w:val="en-US"/>
        </w:rPr>
        <w:t xml:space="preserve"> </w:t>
      </w:r>
      <w:r w:rsidR="00F93174">
        <w:rPr>
          <w:lang w:val="en-US"/>
        </w:rPr>
        <w:tab/>
        <w:t>given.</w:t>
      </w:r>
      <w:r w:rsidR="00F5549A" w:rsidRPr="00F5549A">
        <w:rPr>
          <w:smallCaps/>
          <w:lang w:val="en-US"/>
        </w:rPr>
        <w:t>f.pl</w:t>
      </w:r>
      <w:r w:rsidR="00F5549A" w:rsidRPr="00E81846">
        <w:rPr>
          <w:lang w:val="en-US"/>
        </w:rPr>
        <w:t xml:space="preserve"> </w:t>
      </w:r>
      <w:r w:rsidR="00F93174">
        <w:rPr>
          <w:lang w:val="en-US"/>
        </w:rPr>
        <w:tab/>
      </w:r>
      <w:r w:rsidR="00F93174" w:rsidRPr="00E81846">
        <w:rPr>
          <w:lang w:val="en-US"/>
        </w:rPr>
        <w:t>several ideas</w:t>
      </w:r>
      <w:r w:rsidR="00F93174">
        <w:rPr>
          <w:lang w:val="en-US"/>
        </w:rPr>
        <w:t>.</w:t>
      </w:r>
      <w:r w:rsidR="00F5549A" w:rsidRPr="00F5549A">
        <w:rPr>
          <w:smallCaps/>
          <w:lang w:val="en-US"/>
        </w:rPr>
        <w:t>f</w:t>
      </w:r>
      <w:r w:rsidR="00F93174" w:rsidRPr="00E81846">
        <w:rPr>
          <w:lang w:val="en-US"/>
        </w:rPr>
        <w:t xml:space="preserve"> </w:t>
      </w:r>
    </w:p>
    <w:p w14:paraId="40D10C51" w14:textId="5E508576" w:rsidR="00F671E8" w:rsidRPr="00F671E8" w:rsidRDefault="00F671E8" w:rsidP="007B0550">
      <w:pPr>
        <w:widowControl w:val="0"/>
        <w:autoSpaceDE w:val="0"/>
        <w:autoSpaceDN w:val="0"/>
        <w:adjustRightInd w:val="0"/>
        <w:ind w:left="720"/>
        <w:rPr>
          <w:lang w:val="en-US"/>
        </w:rPr>
      </w:pPr>
      <w:r w:rsidRPr="00E81846">
        <w:rPr>
          <w:lang w:val="en-US"/>
        </w:rPr>
        <w:t xml:space="preserve">por </w:t>
      </w:r>
      <w:r>
        <w:rPr>
          <w:lang w:val="en-US"/>
        </w:rPr>
        <w:tab/>
      </w:r>
      <w:r w:rsidRPr="00E81846">
        <w:rPr>
          <w:lang w:val="en-US"/>
        </w:rPr>
        <w:t xml:space="preserve">este </w:t>
      </w:r>
      <w:r>
        <w:rPr>
          <w:lang w:val="en-US"/>
        </w:rPr>
        <w:tab/>
      </w:r>
      <w:r w:rsidRPr="00E81846">
        <w:rPr>
          <w:lang w:val="en-US"/>
        </w:rPr>
        <w:t>li</w:t>
      </w:r>
      <w:r>
        <w:rPr>
          <w:lang w:val="en-US"/>
        </w:rPr>
        <w:t>bro.</w:t>
      </w:r>
    </w:p>
    <w:p w14:paraId="601FDC17" w14:textId="5FC90FBC" w:rsidR="00F93174" w:rsidRDefault="00F93174" w:rsidP="007B0550">
      <w:pPr>
        <w:widowControl w:val="0"/>
        <w:autoSpaceDE w:val="0"/>
        <w:autoSpaceDN w:val="0"/>
        <w:adjustRightInd w:val="0"/>
        <w:ind w:firstLine="720"/>
        <w:rPr>
          <w:lang w:val="en-US"/>
        </w:rPr>
      </w:pPr>
      <w:r w:rsidRPr="00E81846">
        <w:rPr>
          <w:lang w:val="en-US"/>
        </w:rPr>
        <w:t xml:space="preserve">by </w:t>
      </w:r>
      <w:r>
        <w:rPr>
          <w:lang w:val="en-US"/>
        </w:rPr>
        <w:tab/>
      </w:r>
      <w:r w:rsidRPr="00E81846">
        <w:rPr>
          <w:lang w:val="en-US"/>
        </w:rPr>
        <w:t xml:space="preserve">this </w:t>
      </w:r>
      <w:r>
        <w:rPr>
          <w:lang w:val="en-US"/>
        </w:rPr>
        <w:tab/>
      </w:r>
      <w:r w:rsidRPr="00E81846">
        <w:rPr>
          <w:lang w:val="en-US"/>
        </w:rPr>
        <w:t>book</w:t>
      </w:r>
    </w:p>
    <w:p w14:paraId="29EA41D7" w14:textId="77777777" w:rsidR="001D04BD" w:rsidRPr="00E81846" w:rsidRDefault="001D04BD" w:rsidP="007B0550">
      <w:pPr>
        <w:widowControl w:val="0"/>
        <w:autoSpaceDE w:val="0"/>
        <w:autoSpaceDN w:val="0"/>
        <w:adjustRightInd w:val="0"/>
        <w:ind w:firstLine="720"/>
        <w:rPr>
          <w:lang w:val="en-US"/>
        </w:rPr>
      </w:pPr>
    </w:p>
    <w:p w14:paraId="2D555899" w14:textId="2AC96D17" w:rsidR="00090EA0" w:rsidRDefault="00F671E8" w:rsidP="001067C9">
      <w:pPr>
        <w:widowControl w:val="0"/>
        <w:autoSpaceDE w:val="0"/>
        <w:autoSpaceDN w:val="0"/>
        <w:adjustRightInd w:val="0"/>
        <w:ind w:firstLine="720"/>
        <w:rPr>
          <w:lang w:val="en-US"/>
        </w:rPr>
      </w:pPr>
      <w:r>
        <w:rPr>
          <w:lang w:val="en-US"/>
        </w:rPr>
        <w:t xml:space="preserve">b. </w:t>
      </w:r>
      <w:r w:rsidR="00090EA0" w:rsidRPr="001067C9">
        <w:rPr>
          <w:lang w:val="en-US"/>
        </w:rPr>
        <w:t xml:space="preserve">A quién </w:t>
      </w:r>
      <w:r>
        <w:rPr>
          <w:lang w:val="en-US"/>
        </w:rPr>
        <w:tab/>
      </w:r>
      <w:r w:rsidR="00090EA0" w:rsidRPr="001067C9">
        <w:rPr>
          <w:lang w:val="en-US"/>
        </w:rPr>
        <w:t xml:space="preserve">le </w:t>
      </w:r>
      <w:r>
        <w:rPr>
          <w:lang w:val="en-US"/>
        </w:rPr>
        <w:tab/>
      </w:r>
      <w:r>
        <w:rPr>
          <w:lang w:val="en-US"/>
        </w:rPr>
        <w:tab/>
      </w:r>
      <w:r w:rsidR="00090EA0" w:rsidRPr="001067C9">
        <w:rPr>
          <w:lang w:val="en-US"/>
        </w:rPr>
        <w:t xml:space="preserve">fue </w:t>
      </w:r>
      <w:r>
        <w:rPr>
          <w:lang w:val="en-US"/>
        </w:rPr>
        <w:tab/>
        <w:t xml:space="preserve"> </w:t>
      </w:r>
      <w:r w:rsidR="00090EA0" w:rsidRPr="001067C9">
        <w:rPr>
          <w:lang w:val="en-US"/>
        </w:rPr>
        <w:t xml:space="preserve">enseñado </w:t>
      </w:r>
      <w:r>
        <w:rPr>
          <w:lang w:val="en-US"/>
        </w:rPr>
        <w:tab/>
      </w:r>
      <w:r w:rsidR="00090EA0" w:rsidRPr="001067C9">
        <w:rPr>
          <w:lang w:val="en-US"/>
        </w:rPr>
        <w:t xml:space="preserve">algo </w:t>
      </w:r>
      <w:r>
        <w:rPr>
          <w:lang w:val="en-US"/>
        </w:rPr>
        <w:tab/>
      </w:r>
      <w:r>
        <w:rPr>
          <w:lang w:val="en-US"/>
        </w:rPr>
        <w:tab/>
      </w:r>
      <w:r w:rsidR="00090EA0" w:rsidRPr="001067C9">
        <w:rPr>
          <w:lang w:val="en-US"/>
        </w:rPr>
        <w:t xml:space="preserve">importante </w:t>
      </w:r>
    </w:p>
    <w:p w14:paraId="597752F3" w14:textId="26403C70" w:rsidR="00F671E8" w:rsidRDefault="00F93174" w:rsidP="00090EA0">
      <w:pPr>
        <w:spacing w:line="360" w:lineRule="auto"/>
        <w:rPr>
          <w:lang w:val="en-US"/>
        </w:rPr>
      </w:pPr>
      <w:r>
        <w:rPr>
          <w:lang w:val="en-US"/>
        </w:rPr>
        <w:tab/>
      </w:r>
      <w:r w:rsidR="00F671E8">
        <w:rPr>
          <w:lang w:val="en-US"/>
        </w:rPr>
        <w:t xml:space="preserve">    t</w:t>
      </w:r>
      <w:r>
        <w:rPr>
          <w:lang w:val="en-US"/>
        </w:rPr>
        <w:t xml:space="preserve">o whom </w:t>
      </w:r>
      <w:r w:rsidR="00F671E8">
        <w:rPr>
          <w:lang w:val="en-US"/>
        </w:rPr>
        <w:tab/>
      </w:r>
      <w:r w:rsidR="00F5549A" w:rsidRPr="00F5549A">
        <w:rPr>
          <w:smallCaps/>
          <w:lang w:val="en-US"/>
        </w:rPr>
        <w:t>cl.dat</w:t>
      </w:r>
      <w:r w:rsidR="00F5549A">
        <w:rPr>
          <w:lang w:val="en-US"/>
        </w:rPr>
        <w:t xml:space="preserve"> </w:t>
      </w:r>
      <w:r w:rsidR="00F671E8">
        <w:rPr>
          <w:lang w:val="en-US"/>
        </w:rPr>
        <w:tab/>
        <w:t>was</w:t>
      </w:r>
      <w:r w:rsidR="00F5549A" w:rsidRPr="00F5549A">
        <w:rPr>
          <w:smallCaps/>
          <w:lang w:val="en-US"/>
        </w:rPr>
        <w:t>.3s</w:t>
      </w:r>
      <w:r w:rsidR="00F5549A">
        <w:rPr>
          <w:lang w:val="en-US"/>
        </w:rPr>
        <w:t xml:space="preserve"> </w:t>
      </w:r>
      <w:r w:rsidR="00F671E8">
        <w:rPr>
          <w:lang w:val="en-US"/>
        </w:rPr>
        <w:t xml:space="preserve">taught </w:t>
      </w:r>
      <w:r w:rsidR="00F671E8">
        <w:rPr>
          <w:lang w:val="en-US"/>
        </w:rPr>
        <w:tab/>
      </w:r>
      <w:r w:rsidR="00F671E8">
        <w:rPr>
          <w:lang w:val="en-US"/>
        </w:rPr>
        <w:tab/>
        <w:t xml:space="preserve">something </w:t>
      </w:r>
      <w:r w:rsidR="00F671E8">
        <w:rPr>
          <w:lang w:val="en-US"/>
        </w:rPr>
        <w:tab/>
        <w:t xml:space="preserve">important </w:t>
      </w:r>
    </w:p>
    <w:p w14:paraId="1154D600" w14:textId="78276C07" w:rsidR="00F671E8" w:rsidRDefault="00F671E8" w:rsidP="00F671E8">
      <w:pPr>
        <w:widowControl w:val="0"/>
        <w:autoSpaceDE w:val="0"/>
        <w:autoSpaceDN w:val="0"/>
        <w:adjustRightInd w:val="0"/>
        <w:ind w:firstLine="720"/>
        <w:rPr>
          <w:lang w:val="en-US"/>
        </w:rPr>
      </w:pPr>
      <w:r w:rsidRPr="00E81846">
        <w:rPr>
          <w:lang w:val="en-US"/>
        </w:rPr>
        <w:t xml:space="preserve">por su </w:t>
      </w:r>
      <w:r>
        <w:rPr>
          <w:lang w:val="en-US"/>
        </w:rPr>
        <w:tab/>
      </w:r>
      <w:r>
        <w:rPr>
          <w:lang w:val="en-US"/>
        </w:rPr>
        <w:tab/>
      </w:r>
      <w:r w:rsidRPr="00E81846">
        <w:rPr>
          <w:lang w:val="en-US"/>
        </w:rPr>
        <w:t>primera relación?</w:t>
      </w:r>
    </w:p>
    <w:p w14:paraId="10A7D86C" w14:textId="75BF8600" w:rsidR="00F93174" w:rsidRDefault="00F671E8" w:rsidP="001067C9">
      <w:pPr>
        <w:spacing w:line="360" w:lineRule="auto"/>
        <w:ind w:firstLine="720"/>
        <w:rPr>
          <w:lang w:val="en-US"/>
        </w:rPr>
      </w:pPr>
      <w:r>
        <w:rPr>
          <w:lang w:val="en-US"/>
        </w:rPr>
        <w:t xml:space="preserve">by </w:t>
      </w:r>
      <w:r w:rsidR="00F5549A" w:rsidRPr="00F5549A">
        <w:rPr>
          <w:smallCaps/>
          <w:lang w:val="en-US"/>
        </w:rPr>
        <w:t>3s.poss</w:t>
      </w:r>
      <w:r w:rsidR="00F5549A">
        <w:rPr>
          <w:lang w:val="en-US"/>
        </w:rPr>
        <w:t xml:space="preserve"> </w:t>
      </w:r>
      <w:r>
        <w:rPr>
          <w:lang w:val="en-US"/>
        </w:rPr>
        <w:tab/>
        <w:t xml:space="preserve">first </w:t>
      </w:r>
      <w:r>
        <w:rPr>
          <w:lang w:val="en-US"/>
        </w:rPr>
        <w:tab/>
        <w:t xml:space="preserve">  relationship</w:t>
      </w:r>
    </w:p>
    <w:p w14:paraId="4F79FB6F" w14:textId="77777777" w:rsidR="00F671E8" w:rsidRPr="00F93174" w:rsidRDefault="00F671E8" w:rsidP="001067C9">
      <w:pPr>
        <w:spacing w:line="360" w:lineRule="auto"/>
        <w:ind w:firstLine="720"/>
      </w:pPr>
    </w:p>
    <w:p w14:paraId="0720D5BE" w14:textId="565D5C67" w:rsidR="00B93B0C" w:rsidRDefault="00B93B0C" w:rsidP="00683B53">
      <w:pPr>
        <w:pStyle w:val="Heading1"/>
      </w:pPr>
      <w:r>
        <w:t>Conclusion</w:t>
      </w:r>
    </w:p>
    <w:p w14:paraId="17E615E3" w14:textId="604F7F1D" w:rsidR="00B93B0C" w:rsidRDefault="00B93B0C" w:rsidP="00683B53">
      <w:r>
        <w:t>We have identified an asymmetry in languages that are</w:t>
      </w:r>
      <w:r w:rsidR="003B495B">
        <w:t xml:space="preserve"> (often)</w:t>
      </w:r>
      <w:r>
        <w:t xml:space="preserve"> otherwise symmetrical</w:t>
      </w:r>
      <w:r w:rsidR="00683B53">
        <w:t xml:space="preserve"> in double object constructions, which appears in a combination of passivisation and extraction for Wh</w:t>
      </w:r>
      <w:r w:rsidR="00077771">
        <w:t xml:space="preserve"> questions</w:t>
      </w:r>
      <w:r w:rsidR="00683B53">
        <w:t xml:space="preserve"> or relativisation</w:t>
      </w:r>
      <w:r>
        <w:t>:</w:t>
      </w:r>
    </w:p>
    <w:p w14:paraId="41A64E48" w14:textId="77777777" w:rsidR="00683B53" w:rsidRDefault="00683B53" w:rsidP="00683B53"/>
    <w:p w14:paraId="2C8A1C6F" w14:textId="6383C55D" w:rsidR="00683B53" w:rsidRPr="00FC3271" w:rsidRDefault="00683B53" w:rsidP="00683B53">
      <w:pPr>
        <w:autoSpaceDE w:val="0"/>
        <w:autoSpaceDN w:val="0"/>
        <w:adjustRightInd w:val="0"/>
        <w:rPr>
          <w:b/>
        </w:rPr>
      </w:pPr>
      <w:r w:rsidRPr="00496F73">
        <w:t>(</w:t>
      </w:r>
      <w:r w:rsidR="0026357A">
        <w:fldChar w:fldCharType="begin"/>
      </w:r>
      <w:r w:rsidR="0026357A">
        <w:instrText xml:space="preserve"> SEQ ( \* ARABIC </w:instrText>
      </w:r>
      <w:r w:rsidR="0026357A">
        <w:fldChar w:fldCharType="separate"/>
      </w:r>
      <w:r w:rsidR="00F5549A">
        <w:rPr>
          <w:noProof/>
        </w:rPr>
        <w:t>75</w:t>
      </w:r>
      <w:r w:rsidR="0026357A">
        <w:rPr>
          <w:noProof/>
        </w:rPr>
        <w:fldChar w:fldCharType="end"/>
      </w:r>
      <w:r>
        <w:rPr>
          <w:noProof/>
        </w:rPr>
        <w:t>)</w:t>
      </w:r>
      <w:r>
        <w:rPr>
          <w:noProof/>
        </w:rPr>
        <w:tab/>
        <w:t>Double object movement asymmetry (DOMA)</w:t>
      </w:r>
    </w:p>
    <w:p w14:paraId="4971A0E5" w14:textId="77777777" w:rsidR="00683B53" w:rsidRPr="00FC3271" w:rsidRDefault="00683B53" w:rsidP="00683B53">
      <w:pPr>
        <w:autoSpaceDE w:val="0"/>
        <w:autoSpaceDN w:val="0"/>
        <w:adjustRightInd w:val="0"/>
      </w:pPr>
      <w:r>
        <w:rPr>
          <w:rFonts w:ascii="Zapf Dingbats" w:hAnsi="Zapf Dingbats"/>
        </w:rPr>
        <w:tab/>
      </w:r>
      <w:r>
        <w:rPr>
          <w:rFonts w:ascii="Zapf Dingbats" w:hAnsi="Zapf Dingbats"/>
        </w:rPr>
        <w:sym w:font="Wingdings 2" w:char="F050"/>
      </w:r>
      <w:r w:rsidRPr="00FC3271">
        <w:t xml:space="preserve"> Th-extraction </w:t>
      </w:r>
      <w:r>
        <w:t xml:space="preserve">out of an </w:t>
      </w:r>
      <w:r w:rsidRPr="00FC3271">
        <w:t>R-passive (‘Which book were the children given?’)</w:t>
      </w:r>
    </w:p>
    <w:p w14:paraId="2736517A" w14:textId="77777777" w:rsidR="00683B53" w:rsidRDefault="00683B53" w:rsidP="00683B53">
      <w:pPr>
        <w:autoSpaceDE w:val="0"/>
        <w:autoSpaceDN w:val="0"/>
        <w:adjustRightInd w:val="0"/>
      </w:pPr>
      <w:r>
        <w:rPr>
          <w:rFonts w:ascii="Zapf Dingbats" w:hAnsi="Zapf Dingbats"/>
        </w:rPr>
        <w:tab/>
      </w:r>
      <w:r>
        <w:rPr>
          <w:rFonts w:ascii="Zapf Dingbats" w:hAnsi="Zapf Dingbats"/>
        </w:rPr>
        <w:sym w:font="Wingdings 2" w:char="F04F"/>
      </w:r>
      <w:r w:rsidRPr="00FC3271">
        <w:t xml:space="preserve"> R-extraction </w:t>
      </w:r>
      <w:r>
        <w:t xml:space="preserve">out of a </w:t>
      </w:r>
      <w:r w:rsidRPr="00FC3271">
        <w:t>Th-passive (* ‘Which children was the book given?’</w:t>
      </w:r>
      <w:r>
        <w:t>)</w:t>
      </w:r>
    </w:p>
    <w:p w14:paraId="11B48BA1" w14:textId="70E265D3" w:rsidR="00B93B0C" w:rsidRDefault="00B93B0C" w:rsidP="00683B53"/>
    <w:p w14:paraId="6C6073B8" w14:textId="1338D8CF" w:rsidR="003A2918" w:rsidRDefault="00683B53" w:rsidP="00683B53">
      <w:r>
        <w:t>This asymmetry follows from the interaction of variable phasehood and the deri</w:t>
      </w:r>
      <w:r w:rsidR="008157CD">
        <w:t xml:space="preserve">vational ordering of operations. While v is the phase head in an active </w:t>
      </w:r>
      <w:r w:rsidR="003A2918">
        <w:t xml:space="preserve">predicate with a </w:t>
      </w:r>
      <w:r w:rsidR="0005317B">
        <w:t>DOC</w:t>
      </w:r>
      <w:r w:rsidR="00077771">
        <w:t>, Appl</w:t>
      </w:r>
      <w:r w:rsidR="008157CD">
        <w:t xml:space="preserve"> </w:t>
      </w:r>
      <w:r w:rsidR="00077771">
        <w:t>(not v)</w:t>
      </w:r>
      <w:r w:rsidR="008157CD">
        <w:t xml:space="preserve"> is the phase head in passive</w:t>
      </w:r>
      <w:r w:rsidR="003A2918">
        <w:t xml:space="preserve"> predicate with a</w:t>
      </w:r>
      <w:r w:rsidR="008157CD">
        <w:t xml:space="preserve"> </w:t>
      </w:r>
      <w:r w:rsidR="0005317B">
        <w:t>DOC</w:t>
      </w:r>
      <w:r w:rsidR="003A2918">
        <w:t xml:space="preserve">, being the highest functional head introducing an argument. Given that only the outermost specifier of a phase remains after transfer/spell-out of the phase, a passivized Theme, moving initially to the edge of the phase ApplP, will prevent extraction of the Recipient which is the inner specifier of ApplP. </w:t>
      </w:r>
      <w:r w:rsidR="00094258">
        <w:t>Given that transfer of the lower phase waits until C is merged, the Recipient passive does not have the same problem. There is time for the Recipient to move to specTP before the lower phase gets transferred, whether or not the Theme is extracted.</w:t>
      </w:r>
    </w:p>
    <w:p w14:paraId="169E0F2E" w14:textId="453A86C8" w:rsidR="0075143D" w:rsidRDefault="0075143D" w:rsidP="00683B53">
      <w:r>
        <w:tab/>
        <w:t xml:space="preserve">Fundamentally the same asymmetry is also seen in the interaction of passivisation and object marking in </w:t>
      </w:r>
      <w:r w:rsidR="0005317B">
        <w:t>the Bantu languages Zulu and Lubukusu</w:t>
      </w:r>
      <w:r w:rsidR="0005317B">
        <w:rPr>
          <w:bCs/>
        </w:rPr>
        <w:t xml:space="preserve">: the Theme can be object-marked in a Recipient-passive, but the Recipient cannot be object-marked in a Theme-passive. The explanation is the same: The recipient gets trapped and spelled-out with the lower phase in a passive </w:t>
      </w:r>
      <w:r w:rsidR="0005317B">
        <w:t>where the Theme moves to the edge of the lower phase, as it must to get object-marked.</w:t>
      </w:r>
    </w:p>
    <w:p w14:paraId="1C601552" w14:textId="510564EE" w:rsidR="000D335E" w:rsidRDefault="0005317B" w:rsidP="00251B10">
      <w:r>
        <w:tab/>
        <w:t>Italian looks initially like it has no DOC with lexic</w:t>
      </w:r>
      <w:r w:rsidR="00E10135">
        <w:t>al DPs, but only a PrepDC</w:t>
      </w:r>
      <w:r>
        <w:t>, as the unmarked order is Theme&gt;Recipient. On closer inspection, however, Italian has a DOC, and</w:t>
      </w:r>
      <w:r w:rsidR="005C4A4F">
        <w:t xml:space="preserve"> does exhibit the DOMA</w:t>
      </w:r>
      <w:r>
        <w:t xml:space="preserve">, again explicable under the assumptions made. Facts from </w:t>
      </w:r>
      <w:r w:rsidR="00D360AF">
        <w:t>Sesotho show</w:t>
      </w:r>
      <w:r>
        <w:t xml:space="preserve"> </w:t>
      </w:r>
      <w:r w:rsidR="00D360AF">
        <w:t>that we need to pay attention to animacy as another factor that may restrict the movement of the arguments of ditransitives</w:t>
      </w:r>
      <w:r>
        <w:t xml:space="preserve"> </w:t>
      </w:r>
      <w:r w:rsidR="00251B10">
        <w:t>i</w:t>
      </w:r>
      <w:r w:rsidR="00D360AF">
        <w:t xml:space="preserve">n </w:t>
      </w:r>
      <w:r w:rsidR="00251B10">
        <w:t xml:space="preserve">at least </w:t>
      </w:r>
      <w:r w:rsidR="00D360AF">
        <w:t>som</w:t>
      </w:r>
      <w:r>
        <w:t xml:space="preserve">e languages. Although the Sesotho facts initially appear not </w:t>
      </w:r>
      <w:r w:rsidR="005C4A4F">
        <w:t>to conform to the DOMA</w:t>
      </w:r>
      <w:r>
        <w:t>, closer inspection indicates that it does. Greek is another language which initially appears to present a challenge for the theory</w:t>
      </w:r>
      <w:r w:rsidR="00AB10F4">
        <w:t>. We suggest that Greek shows evidence of an extra escape hatch in the TP-domain, which nullifies the DOMA.</w:t>
      </w:r>
    </w:p>
    <w:p w14:paraId="56FDD4ED" w14:textId="77777777" w:rsidR="000D335E" w:rsidRDefault="000D335E" w:rsidP="00251B10"/>
    <w:p w14:paraId="0C0358DC" w14:textId="77777777" w:rsidR="000D335E" w:rsidRDefault="000D335E" w:rsidP="00251B10"/>
    <w:p w14:paraId="1C41492F" w14:textId="77777777" w:rsidR="000D335E" w:rsidRDefault="000D335E" w:rsidP="000D335E">
      <w:pPr>
        <w:rPr>
          <w:b/>
        </w:rPr>
      </w:pPr>
      <w:r w:rsidRPr="000D335E">
        <w:rPr>
          <w:b/>
        </w:rPr>
        <w:t>Acknowledgement</w:t>
      </w:r>
      <w:r>
        <w:rPr>
          <w:b/>
        </w:rPr>
        <w:t>s</w:t>
      </w:r>
    </w:p>
    <w:p w14:paraId="0F75CF6D" w14:textId="0FA15FF3" w:rsidR="000D335E" w:rsidRDefault="000D335E" w:rsidP="000D335E">
      <w:pPr>
        <w:rPr>
          <w:rFonts w:eastAsia="Times New Roman"/>
          <w:color w:val="000000"/>
          <w:lang w:eastAsia="en-GB"/>
        </w:rPr>
      </w:pPr>
      <w:r w:rsidRPr="00AA0409">
        <w:rPr>
          <w:rFonts w:eastAsia="Times New Roman"/>
          <w:lang w:eastAsia="en-GB"/>
        </w:rPr>
        <w:t>Our research is funded by the European Research Council Advanced Grant No. 269752 ‘Rethinking Comparative Syntax’ (ReCoS). We would like to thank our ReCoS colleagues András Bárány, Theresa Biberauer, Georg Höhn Ian Roberts</w:t>
      </w:r>
      <w:r>
        <w:rPr>
          <w:rFonts w:eastAsia="Times New Roman"/>
          <w:lang w:eastAsia="en-GB"/>
        </w:rPr>
        <w:t>, and Sam Wolfe</w:t>
      </w:r>
      <w:r w:rsidRPr="00AA0409">
        <w:rPr>
          <w:rFonts w:eastAsia="Times New Roman"/>
          <w:lang w:eastAsia="en-GB"/>
        </w:rPr>
        <w:t xml:space="preserve"> for comments, critique and encouragement.  We want to thank the following persons for providing the data that our paper is based on:  </w:t>
      </w:r>
      <w:r w:rsidRPr="00AA0409">
        <w:rPr>
          <w:rFonts w:eastAsia="Times New Roman"/>
          <w:color w:val="000000"/>
          <w:lang w:eastAsia="en-GB"/>
        </w:rPr>
        <w:t>Gigi Andriani, Valentina Col</w:t>
      </w:r>
      <w:r>
        <w:rPr>
          <w:rFonts w:eastAsia="Times New Roman"/>
          <w:color w:val="000000"/>
          <w:lang w:eastAsia="en-GB"/>
        </w:rPr>
        <w:t>a</w:t>
      </w:r>
      <w:r w:rsidRPr="00AA0409">
        <w:rPr>
          <w:rFonts w:eastAsia="Times New Roman"/>
          <w:color w:val="000000"/>
          <w:lang w:eastAsia="en-GB"/>
        </w:rPr>
        <w:t>santi</w:t>
      </w:r>
      <w:r w:rsidRPr="00AA0409">
        <w:rPr>
          <w:rFonts w:eastAsia="Times New Roman"/>
          <w:lang w:eastAsia="en-GB"/>
        </w:rPr>
        <w:t xml:space="preserve">, </w:t>
      </w:r>
      <w:r w:rsidRPr="00AA0409">
        <w:rPr>
          <w:rFonts w:eastAsia="Times New Roman"/>
          <w:color w:val="000000"/>
          <w:lang w:eastAsia="en-GB"/>
        </w:rPr>
        <w:t xml:space="preserve">Carmen Rios García, Nanna Haug Hilton, Marit Julien, Kari Kinn, </w:t>
      </w:r>
      <w:r w:rsidRPr="00AA0409">
        <w:rPr>
          <w:rFonts w:eastAsia="Times New Roman"/>
          <w:lang w:eastAsia="en-GB"/>
        </w:rPr>
        <w:t xml:space="preserve"> Neil Myler, Jean Paul Ngoboka, Saudah Namyalo, Judith Nakayiza, </w:t>
      </w:r>
      <w:r w:rsidRPr="00AA0409">
        <w:rPr>
          <w:rFonts w:eastAsia="Times New Roman"/>
          <w:color w:val="000000"/>
          <w:lang w:eastAsia="en-GB"/>
        </w:rPr>
        <w:t>Juan Quintanilla, Rodrigo Ranero, Norma Schifano, </w:t>
      </w:r>
      <w:r w:rsidRPr="00AA0409">
        <w:rPr>
          <w:rFonts w:eastAsia="Times New Roman"/>
          <w:lang w:eastAsia="en-GB"/>
        </w:rPr>
        <w:t xml:space="preserve">Justine Sikuku , </w:t>
      </w:r>
      <w:r w:rsidRPr="00AA0409">
        <w:rPr>
          <w:rFonts w:eastAsia="Times New Roman"/>
          <w:color w:val="000000"/>
          <w:lang w:eastAsia="en-GB"/>
        </w:rPr>
        <w:t>Giusi Silvestri, Olimpia Squillaci</w:t>
      </w:r>
      <w:r w:rsidRPr="00AA0409">
        <w:rPr>
          <w:rFonts w:eastAsia="Times New Roman"/>
          <w:lang w:eastAsia="en-GB"/>
        </w:rPr>
        <w:t>. We also want to thank Bill Haddican, Jonathan Bobaljik, Andrej Malchukov, Henk van Riemsdijk, Susi Wurmbrand and the audiences at FAMSV 2015, the meeting of the LAGB 2015 (especially Klaus Abels, Da</w:t>
      </w:r>
      <w:r>
        <w:rPr>
          <w:rFonts w:eastAsia="Times New Roman"/>
          <w:lang w:eastAsia="en-GB"/>
        </w:rPr>
        <w:t>v</w:t>
      </w:r>
      <w:r w:rsidRPr="00AA0409">
        <w:rPr>
          <w:rFonts w:eastAsia="Times New Roman"/>
          <w:lang w:eastAsia="en-GB"/>
        </w:rPr>
        <w:t>id Adger, and Björn Lundquist), the Newcastle University linguistics seminar series, </w:t>
      </w:r>
      <w:r w:rsidRPr="00AA0409">
        <w:rPr>
          <w:rFonts w:eastAsia="Times New Roman"/>
          <w:color w:val="000000"/>
          <w:lang w:eastAsia="en-GB"/>
        </w:rPr>
        <w:t xml:space="preserve">the Anglia </w:t>
      </w:r>
      <w:r w:rsidRPr="00AA0409">
        <w:rPr>
          <w:rFonts w:eastAsia="Times New Roman"/>
          <w:color w:val="000000"/>
          <w:lang w:eastAsia="en-GB"/>
        </w:rPr>
        <w:lastRenderedPageBreak/>
        <w:t>Ruskin Cambridge Romance Seminar, and finally all those at the University of the Basque Country who took Michelle's course on parameters hierarchies and Case. </w:t>
      </w:r>
    </w:p>
    <w:p w14:paraId="3CEAB8E1" w14:textId="77777777" w:rsidR="000D335E" w:rsidRPr="000D335E" w:rsidRDefault="000D335E" w:rsidP="000D335E">
      <w:pPr>
        <w:rPr>
          <w:b/>
        </w:rPr>
      </w:pPr>
    </w:p>
    <w:p w14:paraId="0A3AD11B" w14:textId="77777777" w:rsidR="00322677" w:rsidRDefault="00322677" w:rsidP="00683B53"/>
    <w:p w14:paraId="7560DE01" w14:textId="77777777" w:rsidR="004B2329" w:rsidRPr="005A14F0" w:rsidRDefault="004B2329" w:rsidP="004B2329">
      <w:pPr>
        <w:pStyle w:val="Heading1"/>
        <w:numPr>
          <w:ilvl w:val="0"/>
          <w:numId w:val="0"/>
        </w:numPr>
      </w:pPr>
      <w:r w:rsidRPr="005A14F0">
        <w:t>Abbreviations and symbols</w:t>
      </w:r>
    </w:p>
    <w:p w14:paraId="2031C6B9" w14:textId="246BDA10" w:rsidR="004B2329" w:rsidRDefault="004B2329" w:rsidP="004B2329">
      <w:pPr>
        <w:autoSpaceDE w:val="0"/>
        <w:autoSpaceDN w:val="0"/>
        <w:adjustRightInd w:val="0"/>
        <w:rPr>
          <w:bCs/>
        </w:rPr>
      </w:pPr>
      <w:r>
        <w:rPr>
          <w:bCs/>
        </w:rPr>
        <w:t>Number refer to noun classes, but to persons when followed by sg/pl. Strikethrough i</w:t>
      </w:r>
      <w:r w:rsidR="00D773B2">
        <w:rPr>
          <w:bCs/>
        </w:rPr>
        <w:t>ndicates the origin</w:t>
      </w:r>
      <w:r>
        <w:rPr>
          <w:bCs/>
        </w:rPr>
        <w:t xml:space="preserve"> of a moved phrase.</w:t>
      </w:r>
      <w:r w:rsidR="00F5549A">
        <w:rPr>
          <w:bCs/>
        </w:rPr>
        <w:t xml:space="preserve"> Dotted arrows indicate Agree, solid arrows indicate move.</w:t>
      </w:r>
    </w:p>
    <w:p w14:paraId="30A17283" w14:textId="77777777" w:rsidR="004B2329" w:rsidRDefault="004B2329" w:rsidP="004B2329">
      <w:pPr>
        <w:autoSpaceDE w:val="0"/>
        <w:autoSpaceDN w:val="0"/>
        <w:adjustRightInd w:val="0"/>
        <w:rPr>
          <w:bCs/>
        </w:rPr>
      </w:pPr>
    </w:p>
    <w:p w14:paraId="4F31AF37" w14:textId="77777777" w:rsidR="00D773B2" w:rsidRPr="00FC3271" w:rsidRDefault="00D773B2" w:rsidP="00E10135">
      <w:pPr>
        <w:tabs>
          <w:tab w:val="left" w:pos="1418"/>
        </w:tabs>
        <w:autoSpaceDE w:val="0"/>
        <w:autoSpaceDN w:val="0"/>
        <w:adjustRightInd w:val="0"/>
        <w:rPr>
          <w:bCs/>
        </w:rPr>
      </w:pPr>
      <w:r w:rsidRPr="00862391">
        <w:rPr>
          <w:smallCaps/>
        </w:rPr>
        <w:t>appl</w:t>
      </w:r>
      <w:r w:rsidRPr="00FC3271">
        <w:rPr>
          <w:bCs/>
        </w:rPr>
        <w:tab/>
        <w:t>applicative</w:t>
      </w:r>
    </w:p>
    <w:p w14:paraId="401BAF51" w14:textId="77777777" w:rsidR="00D773B2" w:rsidRPr="00FC3271" w:rsidRDefault="00D773B2" w:rsidP="00E10135">
      <w:pPr>
        <w:tabs>
          <w:tab w:val="left" w:pos="1418"/>
        </w:tabs>
        <w:autoSpaceDE w:val="0"/>
        <w:autoSpaceDN w:val="0"/>
        <w:adjustRightInd w:val="0"/>
        <w:rPr>
          <w:bCs/>
        </w:rPr>
      </w:pPr>
      <w:r w:rsidRPr="00862391">
        <w:rPr>
          <w:smallCaps/>
        </w:rPr>
        <w:t>cop</w:t>
      </w:r>
      <w:r w:rsidRPr="00FC3271">
        <w:rPr>
          <w:bCs/>
        </w:rPr>
        <w:tab/>
        <w:t>copula</w:t>
      </w:r>
    </w:p>
    <w:p w14:paraId="01218435" w14:textId="77777777" w:rsidR="00D773B2" w:rsidRPr="00FC3271" w:rsidRDefault="00D773B2" w:rsidP="00E10135">
      <w:pPr>
        <w:tabs>
          <w:tab w:val="left" w:pos="1418"/>
        </w:tabs>
        <w:autoSpaceDE w:val="0"/>
        <w:autoSpaceDN w:val="0"/>
        <w:adjustRightInd w:val="0"/>
        <w:rPr>
          <w:bCs/>
        </w:rPr>
      </w:pPr>
      <w:r w:rsidRPr="00862391">
        <w:rPr>
          <w:smallCaps/>
        </w:rPr>
        <w:t>dj</w:t>
      </w:r>
      <w:r w:rsidRPr="00FC3271">
        <w:rPr>
          <w:bCs/>
        </w:rPr>
        <w:tab/>
        <w:t>disjoint</w:t>
      </w:r>
    </w:p>
    <w:p w14:paraId="7DD98731" w14:textId="77777777" w:rsidR="00D773B2" w:rsidRPr="00FC3271" w:rsidRDefault="00D773B2" w:rsidP="00E10135">
      <w:pPr>
        <w:tabs>
          <w:tab w:val="left" w:pos="1418"/>
        </w:tabs>
        <w:autoSpaceDE w:val="0"/>
        <w:autoSpaceDN w:val="0"/>
        <w:adjustRightInd w:val="0"/>
        <w:rPr>
          <w:bCs/>
        </w:rPr>
      </w:pPr>
      <w:r w:rsidRPr="00FC3271">
        <w:rPr>
          <w:bCs/>
        </w:rPr>
        <w:t>DOC</w:t>
      </w:r>
      <w:r w:rsidRPr="00FC3271">
        <w:rPr>
          <w:bCs/>
        </w:rPr>
        <w:tab/>
        <w:t>double object construction</w:t>
      </w:r>
    </w:p>
    <w:p w14:paraId="1D246DDF" w14:textId="77777777" w:rsidR="00D773B2" w:rsidRPr="00FC3271" w:rsidRDefault="00D773B2" w:rsidP="00E10135">
      <w:pPr>
        <w:tabs>
          <w:tab w:val="left" w:pos="1418"/>
        </w:tabs>
        <w:autoSpaceDE w:val="0"/>
        <w:autoSpaceDN w:val="0"/>
        <w:adjustRightInd w:val="0"/>
        <w:rPr>
          <w:bCs/>
        </w:rPr>
      </w:pPr>
      <w:r w:rsidRPr="00862391">
        <w:rPr>
          <w:smallCaps/>
        </w:rPr>
        <w:t>foc</w:t>
      </w:r>
      <w:r w:rsidRPr="00FC3271">
        <w:rPr>
          <w:bCs/>
        </w:rPr>
        <w:tab/>
        <w:t>focus</w:t>
      </w:r>
    </w:p>
    <w:p w14:paraId="1997C7D3" w14:textId="77777777" w:rsidR="00D773B2" w:rsidRDefault="00D773B2" w:rsidP="00E10135">
      <w:pPr>
        <w:tabs>
          <w:tab w:val="left" w:pos="1418"/>
        </w:tabs>
        <w:autoSpaceDE w:val="0"/>
        <w:autoSpaceDN w:val="0"/>
        <w:adjustRightInd w:val="0"/>
        <w:rPr>
          <w:bCs/>
        </w:rPr>
      </w:pPr>
      <w:r w:rsidRPr="00862391">
        <w:rPr>
          <w:smallCaps/>
        </w:rPr>
        <w:t>fv</w:t>
      </w:r>
      <w:r w:rsidRPr="00FC3271">
        <w:rPr>
          <w:bCs/>
        </w:rPr>
        <w:tab/>
        <w:t>final vowel</w:t>
      </w:r>
    </w:p>
    <w:p w14:paraId="7B62BC0A" w14:textId="15D4BF53" w:rsidR="001D04BD" w:rsidRPr="00FC3271" w:rsidRDefault="001D04BD" w:rsidP="00E10135">
      <w:pPr>
        <w:tabs>
          <w:tab w:val="left" w:pos="1418"/>
        </w:tabs>
        <w:autoSpaceDE w:val="0"/>
        <w:autoSpaceDN w:val="0"/>
        <w:adjustRightInd w:val="0"/>
        <w:rPr>
          <w:bCs/>
        </w:rPr>
      </w:pPr>
      <w:r>
        <w:rPr>
          <w:bCs/>
        </w:rPr>
        <w:t>Nact</w:t>
      </w:r>
      <w:r>
        <w:rPr>
          <w:bCs/>
        </w:rPr>
        <w:tab/>
        <w:t>non-active</w:t>
      </w:r>
    </w:p>
    <w:p w14:paraId="6ED9ABE3" w14:textId="77777777" w:rsidR="00D773B2" w:rsidRPr="00FC3271" w:rsidRDefault="00D773B2" w:rsidP="00E10135">
      <w:pPr>
        <w:tabs>
          <w:tab w:val="left" w:pos="1418"/>
        </w:tabs>
        <w:autoSpaceDE w:val="0"/>
        <w:autoSpaceDN w:val="0"/>
        <w:adjustRightInd w:val="0"/>
        <w:rPr>
          <w:bCs/>
        </w:rPr>
      </w:pPr>
      <w:r w:rsidRPr="00862391">
        <w:rPr>
          <w:smallCaps/>
        </w:rPr>
        <w:t>om</w:t>
      </w:r>
      <w:r w:rsidRPr="00FC3271">
        <w:rPr>
          <w:bCs/>
        </w:rPr>
        <w:tab/>
        <w:t>object marker</w:t>
      </w:r>
    </w:p>
    <w:p w14:paraId="2FA4132F" w14:textId="77777777" w:rsidR="00D773B2" w:rsidRPr="00FC3271" w:rsidRDefault="00D773B2" w:rsidP="00E10135">
      <w:pPr>
        <w:tabs>
          <w:tab w:val="left" w:pos="1418"/>
        </w:tabs>
        <w:autoSpaceDE w:val="0"/>
        <w:autoSpaceDN w:val="0"/>
        <w:adjustRightInd w:val="0"/>
        <w:rPr>
          <w:bCs/>
        </w:rPr>
      </w:pPr>
      <w:r w:rsidRPr="00862391">
        <w:rPr>
          <w:smallCaps/>
        </w:rPr>
        <w:t>pass</w:t>
      </w:r>
      <w:r w:rsidRPr="00FC3271">
        <w:rPr>
          <w:bCs/>
        </w:rPr>
        <w:tab/>
        <w:t>passive</w:t>
      </w:r>
    </w:p>
    <w:p w14:paraId="4480C552" w14:textId="77777777" w:rsidR="00D773B2" w:rsidRPr="00FC3271" w:rsidRDefault="00D773B2" w:rsidP="00E10135">
      <w:pPr>
        <w:tabs>
          <w:tab w:val="left" w:pos="1418"/>
        </w:tabs>
        <w:autoSpaceDE w:val="0"/>
        <w:autoSpaceDN w:val="0"/>
        <w:adjustRightInd w:val="0"/>
        <w:rPr>
          <w:bCs/>
        </w:rPr>
      </w:pPr>
      <w:r w:rsidRPr="00862391">
        <w:rPr>
          <w:smallCaps/>
        </w:rPr>
        <w:t>pst</w:t>
      </w:r>
      <w:r w:rsidRPr="00FC3271">
        <w:rPr>
          <w:bCs/>
        </w:rPr>
        <w:tab/>
        <w:t>past</w:t>
      </w:r>
    </w:p>
    <w:p w14:paraId="1B1EAD10" w14:textId="3226C819" w:rsidR="00D773B2" w:rsidRDefault="00D773B2" w:rsidP="00E10135">
      <w:pPr>
        <w:tabs>
          <w:tab w:val="left" w:pos="1418"/>
        </w:tabs>
        <w:autoSpaceDE w:val="0"/>
        <w:autoSpaceDN w:val="0"/>
        <w:adjustRightInd w:val="0"/>
        <w:rPr>
          <w:smallCaps/>
        </w:rPr>
      </w:pPr>
      <w:r w:rsidRPr="00E71C5E">
        <w:t>Pre</w:t>
      </w:r>
      <w:r w:rsidR="00E10135">
        <w:t>p</w:t>
      </w:r>
      <w:r w:rsidRPr="00E71C5E">
        <w:t>D</w:t>
      </w:r>
      <w:r w:rsidR="00E10135">
        <w:t>C</w:t>
      </w:r>
      <w:r>
        <w:rPr>
          <w:smallCaps/>
        </w:rPr>
        <w:tab/>
      </w:r>
      <w:r w:rsidRPr="00E71C5E">
        <w:t>prepositional dative</w:t>
      </w:r>
      <w:r w:rsidR="00E10135">
        <w:t xml:space="preserve"> construction</w:t>
      </w:r>
    </w:p>
    <w:p w14:paraId="02E2033A" w14:textId="77777777" w:rsidR="00D773B2" w:rsidRPr="00FC3271" w:rsidRDefault="00D773B2" w:rsidP="00E10135">
      <w:pPr>
        <w:tabs>
          <w:tab w:val="left" w:pos="1418"/>
        </w:tabs>
        <w:autoSpaceDE w:val="0"/>
        <w:autoSpaceDN w:val="0"/>
        <w:adjustRightInd w:val="0"/>
        <w:rPr>
          <w:bCs/>
        </w:rPr>
      </w:pPr>
      <w:r w:rsidRPr="00862391">
        <w:rPr>
          <w:smallCaps/>
        </w:rPr>
        <w:t>rel</w:t>
      </w:r>
      <w:r w:rsidRPr="00FC3271">
        <w:rPr>
          <w:bCs/>
        </w:rPr>
        <w:tab/>
        <w:t>relative</w:t>
      </w:r>
    </w:p>
    <w:p w14:paraId="33A27554" w14:textId="77777777" w:rsidR="00D773B2" w:rsidRPr="00FC3271" w:rsidRDefault="00D773B2" w:rsidP="00E10135">
      <w:pPr>
        <w:tabs>
          <w:tab w:val="left" w:pos="1418"/>
        </w:tabs>
        <w:autoSpaceDE w:val="0"/>
        <w:autoSpaceDN w:val="0"/>
        <w:adjustRightInd w:val="0"/>
        <w:rPr>
          <w:bCs/>
        </w:rPr>
      </w:pPr>
      <w:r w:rsidRPr="00862391">
        <w:rPr>
          <w:smallCaps/>
        </w:rPr>
        <w:t>rs</w:t>
      </w:r>
      <w:r w:rsidRPr="00FC3271">
        <w:rPr>
          <w:bCs/>
        </w:rPr>
        <w:tab/>
        <w:t>relative suffix</w:t>
      </w:r>
    </w:p>
    <w:p w14:paraId="56E04917" w14:textId="7A7BE644" w:rsidR="004B2329" w:rsidRDefault="00D773B2" w:rsidP="00E10135">
      <w:pPr>
        <w:tabs>
          <w:tab w:val="left" w:pos="1418"/>
        </w:tabs>
        <w:rPr>
          <w:bCs/>
        </w:rPr>
      </w:pPr>
      <w:r w:rsidRPr="00862391">
        <w:rPr>
          <w:smallCaps/>
        </w:rPr>
        <w:t>sm</w:t>
      </w:r>
      <w:r w:rsidRPr="00FC3271">
        <w:rPr>
          <w:bCs/>
        </w:rPr>
        <w:tab/>
        <w:t>subject marker</w:t>
      </w:r>
    </w:p>
    <w:p w14:paraId="13C37425" w14:textId="77777777" w:rsidR="000D335E" w:rsidRPr="006F2F24" w:rsidRDefault="000D335E" w:rsidP="00E10135">
      <w:pPr>
        <w:tabs>
          <w:tab w:val="left" w:pos="1418"/>
        </w:tabs>
      </w:pPr>
    </w:p>
    <w:p w14:paraId="31C13189" w14:textId="77777777" w:rsidR="006F2F24" w:rsidRDefault="006F2F24" w:rsidP="0020007F">
      <w:pPr>
        <w:autoSpaceDE w:val="0"/>
        <w:autoSpaceDN w:val="0"/>
        <w:adjustRightInd w:val="0"/>
        <w:rPr>
          <w:bCs/>
        </w:rPr>
      </w:pPr>
    </w:p>
    <w:p w14:paraId="61D4B817" w14:textId="004F5664" w:rsidR="00AF7B9E" w:rsidRPr="00D773B2" w:rsidRDefault="00AF7B9E" w:rsidP="0020007F">
      <w:pPr>
        <w:autoSpaceDE w:val="0"/>
        <w:autoSpaceDN w:val="0"/>
        <w:adjustRightInd w:val="0"/>
        <w:rPr>
          <w:b/>
          <w:bCs/>
        </w:rPr>
      </w:pPr>
      <w:r w:rsidRPr="00D773B2">
        <w:rPr>
          <w:b/>
          <w:bCs/>
        </w:rPr>
        <w:t>References</w:t>
      </w:r>
    </w:p>
    <w:p w14:paraId="03D995B1" w14:textId="77777777" w:rsidR="00A17D7D" w:rsidRPr="00111CF5" w:rsidRDefault="00A17D7D" w:rsidP="00A17D7D">
      <w:pPr>
        <w:ind w:left="426" w:hanging="426"/>
        <w:rPr>
          <w:lang w:val="en-US"/>
        </w:rPr>
      </w:pPr>
      <w:r w:rsidRPr="00111CF5">
        <w:rPr>
          <w:lang w:val="en-US"/>
        </w:rPr>
        <w:t xml:space="preserve">Abels, Klaus. 2003. </w:t>
      </w:r>
      <w:r w:rsidRPr="00111CF5">
        <w:rPr>
          <w:i/>
          <w:iCs/>
          <w:lang w:val="en-US"/>
        </w:rPr>
        <w:t>Successive Cyclicity, Anti-locality, and Adposition Stranding</w:t>
      </w:r>
      <w:r w:rsidRPr="00111CF5">
        <w:rPr>
          <w:lang w:val="en-US"/>
        </w:rPr>
        <w:t xml:space="preserve">. Doctoral dissertation, University of Connecticut. </w:t>
      </w:r>
    </w:p>
    <w:p w14:paraId="4D5065CA" w14:textId="77777777" w:rsidR="00A17D7D" w:rsidRPr="00111CF5" w:rsidRDefault="00A17D7D" w:rsidP="00A17D7D">
      <w:pPr>
        <w:ind w:left="426" w:hanging="426"/>
        <w:rPr>
          <w:lang w:val="en-US"/>
        </w:rPr>
      </w:pPr>
      <w:r w:rsidRPr="00111CF5">
        <w:rPr>
          <w:lang w:val="en-US"/>
        </w:rPr>
        <w:t xml:space="preserve">Adams, Nikki B. 2010. </w:t>
      </w:r>
      <w:r w:rsidRPr="00111CF5">
        <w:rPr>
          <w:i/>
          <w:iCs/>
          <w:lang w:val="en-US"/>
        </w:rPr>
        <w:t>The Zulu ditransitive verb phrase</w:t>
      </w:r>
      <w:r w:rsidRPr="00111CF5">
        <w:rPr>
          <w:lang w:val="en-US"/>
        </w:rPr>
        <w:t>. Doctoral dissertation, University of Chicago.</w:t>
      </w:r>
    </w:p>
    <w:p w14:paraId="205DE2F5" w14:textId="77777777" w:rsidR="00A17D7D" w:rsidRPr="00111CF5" w:rsidRDefault="00A17D7D" w:rsidP="00A17D7D">
      <w:pPr>
        <w:ind w:left="426" w:hanging="426"/>
        <w:rPr>
          <w:lang w:val="en-US"/>
        </w:rPr>
      </w:pPr>
      <w:r w:rsidRPr="00111CF5">
        <w:rPr>
          <w:lang w:val="en-US"/>
        </w:rPr>
        <w:t xml:space="preserve">Aldridge, Edith. 2004. </w:t>
      </w:r>
      <w:r w:rsidRPr="00111CF5">
        <w:rPr>
          <w:i/>
          <w:iCs/>
          <w:lang w:val="en-US"/>
        </w:rPr>
        <w:t>Ergativity and word order in Austronesian languages</w:t>
      </w:r>
      <w:r w:rsidRPr="00111CF5">
        <w:rPr>
          <w:lang w:val="en-US"/>
        </w:rPr>
        <w:t>. Doctoral dissertation, Cornell University.</w:t>
      </w:r>
    </w:p>
    <w:p w14:paraId="4CD88C0C" w14:textId="77777777" w:rsidR="00A17D7D" w:rsidRPr="00111CF5" w:rsidRDefault="00A17D7D" w:rsidP="00A17D7D">
      <w:pPr>
        <w:ind w:left="426" w:hanging="426"/>
        <w:rPr>
          <w:lang w:val="en-US"/>
        </w:rPr>
      </w:pPr>
      <w:r w:rsidRPr="00111CF5">
        <w:rPr>
          <w:lang w:val="en-US"/>
        </w:rPr>
        <w:t xml:space="preserve">Aldridge, Edith. 2008. Generative approaches to ergativity. </w:t>
      </w:r>
      <w:r w:rsidRPr="00111CF5">
        <w:rPr>
          <w:i/>
          <w:iCs/>
          <w:lang w:val="en-US"/>
        </w:rPr>
        <w:t>Languages and Linguistics Compass: Syntax and Morphology</w:t>
      </w:r>
      <w:r>
        <w:rPr>
          <w:lang w:val="en-US"/>
        </w:rPr>
        <w:t xml:space="preserve"> 2 (5).</w:t>
      </w:r>
      <w:r w:rsidRPr="00111CF5">
        <w:rPr>
          <w:lang w:val="en-US"/>
        </w:rPr>
        <w:t xml:space="preserve"> 966-995.</w:t>
      </w:r>
    </w:p>
    <w:p w14:paraId="2A81874C" w14:textId="77777777" w:rsidR="00A17D7D" w:rsidRPr="00111CF5" w:rsidRDefault="00A17D7D" w:rsidP="00A17D7D">
      <w:pPr>
        <w:ind w:left="426" w:hanging="426"/>
        <w:rPr>
          <w:lang w:val="en-US"/>
        </w:rPr>
      </w:pPr>
      <w:r w:rsidRPr="00111CF5">
        <w:rPr>
          <w:lang w:val="en-US"/>
        </w:rPr>
        <w:t>Alex</w:t>
      </w:r>
      <w:r>
        <w:rPr>
          <w:lang w:val="en-US"/>
        </w:rPr>
        <w:t xml:space="preserve">iadou, Artemis, and Elena </w:t>
      </w:r>
      <w:r w:rsidRPr="00111CF5">
        <w:rPr>
          <w:lang w:val="en-US"/>
        </w:rPr>
        <w:t xml:space="preserve">Anagnostopoulou. 1998. Parametrizing AGR: Word Order, V-movement and EPP-checking. </w:t>
      </w:r>
      <w:r w:rsidRPr="00111CF5">
        <w:rPr>
          <w:i/>
          <w:iCs/>
          <w:lang w:val="en-US"/>
        </w:rPr>
        <w:t>Natural Language and Linguistic Theory</w:t>
      </w:r>
      <w:r>
        <w:rPr>
          <w:lang w:val="en-US"/>
        </w:rPr>
        <w:t xml:space="preserve"> 16. </w:t>
      </w:r>
      <w:r w:rsidRPr="00111CF5">
        <w:rPr>
          <w:lang w:val="en-US"/>
        </w:rPr>
        <w:t xml:space="preserve">491-539. </w:t>
      </w:r>
    </w:p>
    <w:p w14:paraId="46302768" w14:textId="77777777" w:rsidR="00A17D7D" w:rsidRPr="00111CF5" w:rsidRDefault="00A17D7D" w:rsidP="00A17D7D">
      <w:pPr>
        <w:ind w:left="426" w:hanging="426"/>
        <w:rPr>
          <w:lang w:val="sv-FI"/>
        </w:rPr>
      </w:pPr>
      <w:r w:rsidRPr="00111CF5">
        <w:rPr>
          <w:lang w:val="en-US"/>
        </w:rPr>
        <w:t>Anagnostopoulou, E</w:t>
      </w:r>
      <w:r>
        <w:rPr>
          <w:lang w:val="en-US"/>
        </w:rPr>
        <w:t>lena</w:t>
      </w:r>
      <w:r w:rsidRPr="00111CF5">
        <w:rPr>
          <w:lang w:val="en-US"/>
        </w:rPr>
        <w:t xml:space="preserve">. 2003. </w:t>
      </w:r>
      <w:r w:rsidRPr="00111CF5">
        <w:rPr>
          <w:i/>
          <w:lang w:val="en-US"/>
        </w:rPr>
        <w:t>The Syntax of Ditransitives</w:t>
      </w:r>
      <w:r w:rsidRPr="00111CF5">
        <w:rPr>
          <w:lang w:val="en-US"/>
        </w:rPr>
        <w:t xml:space="preserve">. </w:t>
      </w:r>
      <w:r w:rsidRPr="00111CF5">
        <w:rPr>
          <w:lang w:val="sv-FI"/>
        </w:rPr>
        <w:t>Berlin: Mouton de Gruyter.</w:t>
      </w:r>
    </w:p>
    <w:p w14:paraId="40648E7B" w14:textId="77777777" w:rsidR="00A17D7D" w:rsidRPr="00111CF5" w:rsidRDefault="00A17D7D" w:rsidP="00A17D7D">
      <w:pPr>
        <w:ind w:left="426" w:hanging="426"/>
        <w:rPr>
          <w:lang w:val="en-US"/>
        </w:rPr>
      </w:pPr>
      <w:r w:rsidRPr="00111CF5">
        <w:rPr>
          <w:lang w:val="sv-FI"/>
        </w:rPr>
        <w:t>Anagnostopoulou, E</w:t>
      </w:r>
      <w:r>
        <w:rPr>
          <w:lang w:val="sv-FI"/>
        </w:rPr>
        <w:t>lena</w:t>
      </w:r>
      <w:r w:rsidRPr="00111CF5">
        <w:rPr>
          <w:lang w:val="sv-FI"/>
        </w:rPr>
        <w:t xml:space="preserve">. </w:t>
      </w:r>
      <w:r w:rsidRPr="000D335E">
        <w:t xml:space="preserve">2005. </w:t>
      </w:r>
      <w:r w:rsidRPr="00111CF5">
        <w:rPr>
          <w:lang w:val="en-US"/>
        </w:rPr>
        <w:t>Cross-linguistic and cross-categorial distribution of datives. In Melita Stavrou and Arhonto Terzi</w:t>
      </w:r>
      <w:r>
        <w:rPr>
          <w:lang w:val="en-US"/>
        </w:rPr>
        <w:t xml:space="preserve"> (eds.),</w:t>
      </w:r>
      <w:r w:rsidRPr="00111CF5">
        <w:rPr>
          <w:i/>
          <w:lang w:val="en-US"/>
        </w:rPr>
        <w:t xml:space="preserve"> Advances in Greek Generative Syntax</w:t>
      </w:r>
      <w:r>
        <w:rPr>
          <w:lang w:val="en-US"/>
        </w:rPr>
        <w:t>,</w:t>
      </w:r>
      <w:r w:rsidRPr="00111CF5">
        <w:rPr>
          <w:lang w:val="en-US"/>
        </w:rPr>
        <w:t xml:space="preserve"> 61-126. Amsterdam/Philadelphia: John Benjamins.</w:t>
      </w:r>
    </w:p>
    <w:p w14:paraId="6CBAEC62" w14:textId="77777777" w:rsidR="00A17D7D" w:rsidRPr="00111CF5" w:rsidRDefault="00A17D7D" w:rsidP="00A17D7D">
      <w:pPr>
        <w:ind w:left="426" w:hanging="426"/>
        <w:rPr>
          <w:lang w:val="en-US"/>
        </w:rPr>
      </w:pPr>
      <w:r w:rsidRPr="00111CF5">
        <w:rPr>
          <w:lang w:val="en-US"/>
        </w:rPr>
        <w:t xml:space="preserve">Baker, Mark C. 1988. </w:t>
      </w:r>
      <w:r w:rsidRPr="00111CF5">
        <w:rPr>
          <w:i/>
          <w:lang w:val="en-US"/>
        </w:rPr>
        <w:t>Incorporation: a theory of grammatical function changing</w:t>
      </w:r>
      <w:r w:rsidRPr="00111CF5">
        <w:rPr>
          <w:lang w:val="en-US"/>
        </w:rPr>
        <w:t>.</w:t>
      </w:r>
      <w:r>
        <w:rPr>
          <w:lang w:val="en-US"/>
        </w:rPr>
        <w:t xml:space="preserve"> Chicago: University of Chicago Press</w:t>
      </w:r>
      <w:r w:rsidRPr="00111CF5">
        <w:rPr>
          <w:lang w:val="en-US"/>
        </w:rPr>
        <w:t>.</w:t>
      </w:r>
    </w:p>
    <w:p w14:paraId="5A0B546D" w14:textId="77777777" w:rsidR="00A17D7D" w:rsidRPr="00111CF5" w:rsidRDefault="00A17D7D" w:rsidP="00A17D7D">
      <w:pPr>
        <w:ind w:left="426" w:hanging="426"/>
      </w:pPr>
      <w:r w:rsidRPr="00111CF5">
        <w:rPr>
          <w:lang w:val="en-US"/>
        </w:rPr>
        <w:t>Baker, Mark C. On the Structural Position of Themes and Goals. In Johan Rooryck and Laura Zaring</w:t>
      </w:r>
      <w:r>
        <w:rPr>
          <w:lang w:val="en-US"/>
        </w:rPr>
        <w:t xml:space="preserve"> (eds.),</w:t>
      </w:r>
      <w:r w:rsidRPr="00111CF5">
        <w:rPr>
          <w:i/>
          <w:iCs/>
          <w:lang w:val="en-US"/>
        </w:rPr>
        <w:t xml:space="preserve"> Phrase Structure and the Lexicon</w:t>
      </w:r>
      <w:r>
        <w:rPr>
          <w:lang w:val="en-US"/>
        </w:rPr>
        <w:t>,</w:t>
      </w:r>
      <w:r w:rsidRPr="00111CF5">
        <w:rPr>
          <w:lang w:val="en-US"/>
        </w:rPr>
        <w:t xml:space="preserve"> 7-34. Dordrecht: Kluwer.</w:t>
      </w:r>
      <w:r w:rsidRPr="00111CF5">
        <w:t xml:space="preserve"> </w:t>
      </w:r>
    </w:p>
    <w:p w14:paraId="7FB2B7EE" w14:textId="77777777" w:rsidR="00A17D7D" w:rsidRPr="00111CF5" w:rsidRDefault="00A17D7D" w:rsidP="00A17D7D">
      <w:pPr>
        <w:ind w:left="426" w:hanging="426"/>
      </w:pPr>
      <w:r w:rsidRPr="00111CF5">
        <w:t xml:space="preserve">Bhatt, Rajesh. 2002. The raising analysis of relative clauses: evidence from adjectival modification. </w:t>
      </w:r>
      <w:r w:rsidRPr="00111CF5">
        <w:rPr>
          <w:i/>
        </w:rPr>
        <w:t>Natural Language Semantics</w:t>
      </w:r>
      <w:r>
        <w:t xml:space="preserve"> 10.</w:t>
      </w:r>
      <w:r w:rsidRPr="00111CF5">
        <w:t xml:space="preserve"> 43-90.</w:t>
      </w:r>
    </w:p>
    <w:p w14:paraId="0647199B" w14:textId="77777777" w:rsidR="00A17D7D" w:rsidRPr="00111CF5" w:rsidRDefault="00A17D7D" w:rsidP="00A17D7D">
      <w:pPr>
        <w:ind w:left="426" w:hanging="426"/>
        <w:rPr>
          <w:lang w:val="en-US"/>
        </w:rPr>
      </w:pPr>
      <w:r w:rsidRPr="00111CF5">
        <w:rPr>
          <w:lang w:val="en-US"/>
        </w:rPr>
        <w:lastRenderedPageBreak/>
        <w:t xml:space="preserve">Biggs, Alison. 2014. Passive variation in the dialects of Northwest British English. Ms. University of Cambridge. </w:t>
      </w:r>
    </w:p>
    <w:p w14:paraId="70ADF166" w14:textId="77777777" w:rsidR="00A17D7D" w:rsidRPr="00111CF5" w:rsidRDefault="00A17D7D" w:rsidP="00A17D7D">
      <w:pPr>
        <w:widowControl w:val="0"/>
        <w:autoSpaceDE w:val="0"/>
        <w:autoSpaceDN w:val="0"/>
        <w:adjustRightInd w:val="0"/>
        <w:ind w:left="426" w:hanging="426"/>
        <w:rPr>
          <w:bCs/>
          <w:lang w:val="en-US"/>
        </w:rPr>
      </w:pPr>
      <w:r w:rsidRPr="00111CF5">
        <w:rPr>
          <w:bCs/>
          <w:lang w:val="en-US"/>
        </w:rPr>
        <w:t xml:space="preserve">Bobaljik, Jonathan. 1995. </w:t>
      </w:r>
      <w:r w:rsidRPr="00111CF5">
        <w:rPr>
          <w:bCs/>
          <w:i/>
          <w:lang w:val="en-US"/>
        </w:rPr>
        <w:t>Morphosyntax: the syntax of verbal inflection</w:t>
      </w:r>
      <w:r>
        <w:rPr>
          <w:bCs/>
          <w:lang w:val="en-US"/>
        </w:rPr>
        <w:t>. Doctoral dissertation,</w:t>
      </w:r>
      <w:r w:rsidRPr="00111CF5">
        <w:rPr>
          <w:bCs/>
          <w:lang w:val="en-US"/>
        </w:rPr>
        <w:t xml:space="preserve"> MIT. </w:t>
      </w:r>
    </w:p>
    <w:p w14:paraId="5C12C8B2" w14:textId="77777777" w:rsidR="00A17D7D" w:rsidRPr="00111CF5" w:rsidRDefault="00A17D7D" w:rsidP="00A17D7D">
      <w:pPr>
        <w:ind w:left="426" w:hanging="426"/>
        <w:rPr>
          <w:noProof/>
        </w:rPr>
      </w:pPr>
      <w:bookmarkStart w:id="64" w:name="_ENREF_17"/>
      <w:r w:rsidRPr="00111CF5">
        <w:rPr>
          <w:noProof/>
        </w:rPr>
        <w:t xml:space="preserve">Bobaljik, Jonathan David. 2008. Where's ϕ? Agreement as a post-syntactic operation. In </w:t>
      </w:r>
      <w:r>
        <w:rPr>
          <w:noProof/>
        </w:rPr>
        <w:t xml:space="preserve">Daniel Harbour, </w:t>
      </w:r>
      <w:r w:rsidRPr="00111CF5">
        <w:rPr>
          <w:noProof/>
        </w:rPr>
        <w:t>D</w:t>
      </w:r>
      <w:r>
        <w:rPr>
          <w:noProof/>
        </w:rPr>
        <w:t>avid Adger and Susana</w:t>
      </w:r>
      <w:r w:rsidRPr="00111CF5">
        <w:rPr>
          <w:noProof/>
        </w:rPr>
        <w:t xml:space="preserve"> Béjar (eds.), </w:t>
      </w:r>
      <w:r w:rsidRPr="00111CF5">
        <w:rPr>
          <w:i/>
          <w:noProof/>
        </w:rPr>
        <w:t>Phi-Theory: Phi features across interfaces and modules</w:t>
      </w:r>
      <w:r w:rsidRPr="00111CF5">
        <w:rPr>
          <w:noProof/>
        </w:rPr>
        <w:t>, 295-328. Oxford: Oxford University Press.</w:t>
      </w:r>
      <w:bookmarkEnd w:id="64"/>
    </w:p>
    <w:p w14:paraId="57AA2B35" w14:textId="77777777" w:rsidR="00A17D7D" w:rsidRPr="00111CF5" w:rsidRDefault="00A17D7D" w:rsidP="00A17D7D">
      <w:pPr>
        <w:ind w:left="426" w:hanging="426"/>
      </w:pPr>
      <w:r w:rsidRPr="00111CF5">
        <w:t xml:space="preserve">Bošković, Željko. 2007. On the locality and motivation of Move and Agree: An even more minimal theory. </w:t>
      </w:r>
      <w:r w:rsidRPr="00111CF5">
        <w:rPr>
          <w:i/>
        </w:rPr>
        <w:t>Linguistic Inquiry</w:t>
      </w:r>
      <w:r w:rsidRPr="00111CF5">
        <w:t xml:space="preserve"> 38. 589-644.</w:t>
      </w:r>
    </w:p>
    <w:p w14:paraId="3648623A" w14:textId="77777777" w:rsidR="00A17D7D" w:rsidRPr="00111CF5" w:rsidRDefault="00A17D7D" w:rsidP="00A17D7D">
      <w:pPr>
        <w:pStyle w:val="Default"/>
        <w:ind w:left="426" w:hanging="426"/>
      </w:pPr>
      <w:r w:rsidRPr="00111CF5">
        <w:t xml:space="preserve">Bošković, Željko. 2009. More on the NP-DP analysis of article-less languages. </w:t>
      </w:r>
      <w:r w:rsidRPr="00111CF5">
        <w:rPr>
          <w:i/>
        </w:rPr>
        <w:t>Studia Linguistica</w:t>
      </w:r>
      <w:r>
        <w:t xml:space="preserve"> 63.</w:t>
      </w:r>
      <w:r w:rsidRPr="00111CF5">
        <w:t xml:space="preserve"> 187 – 203. </w:t>
      </w:r>
    </w:p>
    <w:p w14:paraId="11ED19F9" w14:textId="77777777" w:rsidR="00A17D7D" w:rsidRPr="00111CF5" w:rsidRDefault="00A17D7D" w:rsidP="00A17D7D">
      <w:pPr>
        <w:pStyle w:val="Default"/>
        <w:ind w:left="426" w:hanging="426"/>
      </w:pPr>
      <w:r w:rsidRPr="00111CF5">
        <w:t xml:space="preserve">Bošković, Željko. 2015. </w:t>
      </w:r>
      <w:r w:rsidRPr="00111CF5">
        <w:rPr>
          <w:bCs/>
        </w:rPr>
        <w:t xml:space="preserve">Getting really edgy: On the edge of the edge. </w:t>
      </w:r>
      <w:r w:rsidRPr="00111CF5">
        <w:rPr>
          <w:bCs/>
          <w:i/>
        </w:rPr>
        <w:t>Linguistic Inquiry</w:t>
      </w:r>
      <w:r>
        <w:rPr>
          <w:bCs/>
        </w:rPr>
        <w:t xml:space="preserve"> 47(1).</w:t>
      </w:r>
      <w:r w:rsidRPr="00111CF5">
        <w:rPr>
          <w:bCs/>
        </w:rPr>
        <w:t xml:space="preserve"> 1-33.</w:t>
      </w:r>
    </w:p>
    <w:p w14:paraId="500A2333" w14:textId="77777777" w:rsidR="00A17D7D" w:rsidRPr="00111CF5" w:rsidRDefault="00A17D7D" w:rsidP="00A17D7D">
      <w:pPr>
        <w:ind w:left="426" w:hanging="426"/>
        <w:rPr>
          <w:i/>
          <w:lang w:val="en-US"/>
        </w:rPr>
      </w:pPr>
      <w:r w:rsidRPr="00111CF5">
        <w:rPr>
          <w:lang w:val="en-US"/>
        </w:rPr>
        <w:t xml:space="preserve">Bresnan, Joan and </w:t>
      </w:r>
      <w:r>
        <w:rPr>
          <w:lang w:val="en-US"/>
        </w:rPr>
        <w:t xml:space="preserve">Lioba </w:t>
      </w:r>
      <w:r w:rsidRPr="00111CF5">
        <w:rPr>
          <w:lang w:val="en-US"/>
        </w:rPr>
        <w:t xml:space="preserve">Moshi. 1990. Object asymmetries in comparative Bantu syntax. </w:t>
      </w:r>
      <w:r>
        <w:rPr>
          <w:i/>
          <w:lang w:val="en-US"/>
        </w:rPr>
        <w:t xml:space="preserve">Linguistic Inquiry </w:t>
      </w:r>
      <w:r w:rsidRPr="00AC063A">
        <w:rPr>
          <w:lang w:val="en-US"/>
        </w:rPr>
        <w:t>21(2).</w:t>
      </w:r>
      <w:r w:rsidRPr="00111CF5">
        <w:rPr>
          <w:i/>
          <w:lang w:val="en-US"/>
        </w:rPr>
        <w:t xml:space="preserve"> </w:t>
      </w:r>
      <w:r w:rsidRPr="00111CF5">
        <w:rPr>
          <w:color w:val="1A1A1A"/>
          <w:lang w:val="en-US"/>
        </w:rPr>
        <w:t>147-185.</w:t>
      </w:r>
    </w:p>
    <w:p w14:paraId="2FF528C8" w14:textId="77777777" w:rsidR="00A17D7D" w:rsidRPr="00111CF5" w:rsidRDefault="00A17D7D" w:rsidP="00A17D7D">
      <w:pPr>
        <w:widowControl w:val="0"/>
        <w:autoSpaceDE w:val="0"/>
        <w:autoSpaceDN w:val="0"/>
        <w:adjustRightInd w:val="0"/>
        <w:ind w:left="426" w:hanging="426"/>
        <w:rPr>
          <w:lang w:val="en-US"/>
        </w:rPr>
      </w:pPr>
      <w:r w:rsidRPr="00111CF5">
        <w:rPr>
          <w:lang w:val="en-US"/>
        </w:rPr>
        <w:t>Broekhuis, Hans. 2007. Does defective intervention exist?</w:t>
      </w:r>
      <w:r>
        <w:rPr>
          <w:lang w:val="en-US"/>
        </w:rPr>
        <w:t xml:space="preserve"> In Bettelou Los &amp; Marjo van Koppen (eds.),</w:t>
      </w:r>
      <w:r w:rsidRPr="00111CF5">
        <w:rPr>
          <w:lang w:val="en-US"/>
        </w:rPr>
        <w:t xml:space="preserve"> </w:t>
      </w:r>
      <w:r w:rsidRPr="00111CF5">
        <w:rPr>
          <w:i/>
          <w:iCs/>
          <w:lang w:val="en-US"/>
        </w:rPr>
        <w:t>Linguistics in the Netherlands</w:t>
      </w:r>
      <w:r>
        <w:rPr>
          <w:i/>
          <w:iCs/>
          <w:lang w:val="en-US"/>
        </w:rPr>
        <w:t xml:space="preserve"> </w:t>
      </w:r>
      <w:r>
        <w:rPr>
          <w:iCs/>
          <w:lang w:val="en-US"/>
        </w:rPr>
        <w:t>24</w:t>
      </w:r>
      <w:r>
        <w:rPr>
          <w:i/>
          <w:iCs/>
          <w:lang w:val="en-US"/>
        </w:rPr>
        <w:t>.</w:t>
      </w:r>
      <w:r>
        <w:rPr>
          <w:lang w:val="en-US"/>
        </w:rPr>
        <w:t xml:space="preserve"> </w:t>
      </w:r>
      <w:r w:rsidRPr="00111CF5">
        <w:rPr>
          <w:lang w:val="en-US"/>
        </w:rPr>
        <w:t>49–61. </w:t>
      </w:r>
    </w:p>
    <w:p w14:paraId="6B2A3E8B" w14:textId="77777777" w:rsidR="00A17D7D" w:rsidRPr="00111CF5" w:rsidRDefault="00A17D7D" w:rsidP="00A17D7D">
      <w:pPr>
        <w:ind w:left="426" w:hanging="426"/>
        <w:rPr>
          <w:color w:val="443A37"/>
          <w:lang w:val="en-US"/>
        </w:rPr>
      </w:pPr>
      <w:r w:rsidRPr="00111CF5">
        <w:t xml:space="preserve">Bruening, Benjamin. </w:t>
      </w:r>
      <w:r w:rsidRPr="00111CF5">
        <w:rPr>
          <w:color w:val="443A37"/>
          <w:lang w:val="en-US"/>
        </w:rPr>
        <w:t xml:space="preserve">2010b. Double Object Constructions Disguised as Prepositional Datives. </w:t>
      </w:r>
      <w:r w:rsidRPr="00111CF5">
        <w:rPr>
          <w:i/>
          <w:iCs/>
          <w:color w:val="443A37"/>
          <w:lang w:val="en-US"/>
        </w:rPr>
        <w:t>Linguistic Inquiry</w:t>
      </w:r>
      <w:r>
        <w:rPr>
          <w:color w:val="443A37"/>
          <w:lang w:val="en-US"/>
        </w:rPr>
        <w:t xml:space="preserve"> 41. 287-</w:t>
      </w:r>
      <w:r w:rsidRPr="00111CF5">
        <w:rPr>
          <w:color w:val="443A37"/>
          <w:lang w:val="en-US"/>
        </w:rPr>
        <w:t>305.</w:t>
      </w:r>
    </w:p>
    <w:p w14:paraId="4EAE5C0C" w14:textId="77777777" w:rsidR="00A17D7D" w:rsidRPr="00111CF5" w:rsidRDefault="00A17D7D" w:rsidP="00A17D7D">
      <w:pPr>
        <w:ind w:left="426" w:hanging="426"/>
        <w:rPr>
          <w:noProof/>
        </w:rPr>
      </w:pPr>
      <w:bookmarkStart w:id="65" w:name="_ENREF_20"/>
      <w:r w:rsidRPr="00111CF5">
        <w:rPr>
          <w:noProof/>
        </w:rPr>
        <w:t xml:space="preserve">Bruening, Benjamin. 2014. Defects of Defective Intervention. </w:t>
      </w:r>
      <w:r w:rsidRPr="00111CF5">
        <w:rPr>
          <w:i/>
          <w:noProof/>
        </w:rPr>
        <w:t>Linguistic Inquiry</w:t>
      </w:r>
      <w:r w:rsidRPr="00111CF5">
        <w:rPr>
          <w:noProof/>
        </w:rPr>
        <w:t xml:space="preserve"> 45 (4). 707-719.</w:t>
      </w:r>
      <w:bookmarkEnd w:id="65"/>
    </w:p>
    <w:p w14:paraId="120E1473" w14:textId="77777777" w:rsidR="00A17D7D" w:rsidRPr="00111CF5" w:rsidRDefault="00A17D7D" w:rsidP="00A17D7D">
      <w:pPr>
        <w:ind w:left="426" w:hanging="426"/>
        <w:rPr>
          <w:lang w:val="en-US"/>
        </w:rPr>
      </w:pPr>
      <w:r w:rsidRPr="00111CF5">
        <w:t>Bruening, Benjamin. 2014</w:t>
      </w:r>
      <w:r w:rsidRPr="00111CF5">
        <w:rPr>
          <w:lang w:val="en-US"/>
        </w:rPr>
        <w:t xml:space="preserve">. </w:t>
      </w:r>
      <w:r w:rsidRPr="00111CF5">
        <w:rPr>
          <w:color w:val="443A37"/>
          <w:lang w:val="en-US"/>
        </w:rPr>
        <w:t xml:space="preserve">Double Object Constructions and Prepositional Dative Constructions are Distinct: A Reply to Ormazabal and Romero. To appear in </w:t>
      </w:r>
      <w:r w:rsidRPr="00111CF5">
        <w:rPr>
          <w:i/>
          <w:iCs/>
          <w:color w:val="443A37"/>
          <w:lang w:val="en-US"/>
        </w:rPr>
        <w:t>Linguistic Inquiry</w:t>
      </w:r>
      <w:r w:rsidRPr="00111CF5">
        <w:rPr>
          <w:color w:val="443A37"/>
          <w:lang w:val="en-US"/>
        </w:rPr>
        <w:t>.</w:t>
      </w:r>
    </w:p>
    <w:p w14:paraId="41333C52" w14:textId="77777777" w:rsidR="00A17D7D" w:rsidRPr="00111CF5" w:rsidRDefault="00A17D7D" w:rsidP="00A17D7D">
      <w:pPr>
        <w:ind w:left="426" w:hanging="426"/>
      </w:pPr>
      <w:r w:rsidRPr="00111CF5">
        <w:t>Chomsky, Noam. 2001. Derivation by p</w:t>
      </w:r>
      <w:r>
        <w:t>hase. In Michael Kenstowicz (ed</w:t>
      </w:r>
      <w:r w:rsidRPr="00111CF5">
        <w:t>.), Kenneth Hale: a life in language, 1-52. Cambridge, MA: MIT Press.</w:t>
      </w:r>
    </w:p>
    <w:p w14:paraId="659DE6A2" w14:textId="77777777" w:rsidR="00A17D7D" w:rsidRPr="00111CF5" w:rsidRDefault="00A17D7D" w:rsidP="00A17D7D">
      <w:pPr>
        <w:ind w:left="426" w:hanging="426"/>
        <w:rPr>
          <w:lang w:val="en-US"/>
        </w:rPr>
      </w:pPr>
      <w:r w:rsidRPr="00111CF5">
        <w:rPr>
          <w:lang w:val="en-US"/>
        </w:rPr>
        <w:t xml:space="preserve">Chomsky, Noam. On Phases. In </w:t>
      </w:r>
      <w:r w:rsidRPr="00111CF5">
        <w:rPr>
          <w:i/>
          <w:iCs/>
          <w:lang w:val="en-US"/>
        </w:rPr>
        <w:t>Foundational Issues in Linguistic Theory</w:t>
      </w:r>
      <w:r w:rsidRPr="00111CF5">
        <w:rPr>
          <w:lang w:val="en-US"/>
        </w:rPr>
        <w:t xml:space="preserve">, ed. Robert Freidin, Carlos P. Otero </w:t>
      </w:r>
      <w:r>
        <w:rPr>
          <w:lang w:val="en-US"/>
        </w:rPr>
        <w:t>&amp;</w:t>
      </w:r>
      <w:r w:rsidRPr="00111CF5">
        <w:rPr>
          <w:lang w:val="en-US"/>
        </w:rPr>
        <w:t xml:space="preserve"> Maria Luisa Zubizarreta, 133-66. Cambridge, Mass.: MIT Press.</w:t>
      </w:r>
    </w:p>
    <w:p w14:paraId="75A5D4AD" w14:textId="77777777" w:rsidR="00A17D7D" w:rsidRPr="00111CF5" w:rsidRDefault="00A17D7D" w:rsidP="00A17D7D">
      <w:pPr>
        <w:ind w:left="426" w:hanging="426"/>
      </w:pPr>
      <w:r w:rsidRPr="00111CF5">
        <w:t>Collins, Chris. 2005.  A smuggling approach to the passive in English.</w:t>
      </w:r>
      <w:r>
        <w:t xml:space="preserve"> </w:t>
      </w:r>
      <w:r w:rsidRPr="00111CF5">
        <w:rPr>
          <w:i/>
        </w:rPr>
        <w:t>Syntax</w:t>
      </w:r>
      <w:r>
        <w:t xml:space="preserve"> 8.</w:t>
      </w:r>
      <w:r w:rsidRPr="00111CF5">
        <w:t xml:space="preserve"> 81–120.</w:t>
      </w:r>
    </w:p>
    <w:p w14:paraId="75DCEC67" w14:textId="77777777" w:rsidR="00A17D7D" w:rsidRPr="00111CF5" w:rsidRDefault="00A17D7D" w:rsidP="00A17D7D">
      <w:pPr>
        <w:ind w:left="426" w:hanging="426"/>
        <w:rPr>
          <w:lang w:val="sv-FI"/>
        </w:rPr>
      </w:pPr>
      <w:r w:rsidRPr="00111CF5">
        <w:rPr>
          <w:lang w:val="en-US"/>
        </w:rPr>
        <w:t xml:space="preserve">Coon, Jessica, Pedro Mateo Pedro </w:t>
      </w:r>
      <w:r>
        <w:rPr>
          <w:lang w:val="en-US"/>
        </w:rPr>
        <w:t>&amp;</w:t>
      </w:r>
      <w:r w:rsidRPr="00111CF5">
        <w:rPr>
          <w:lang w:val="en-US"/>
        </w:rPr>
        <w:t xml:space="preserve"> Omer Preminger. 2014. The role of case in A-bar extraction asymmetries: evidence from Mayan. </w:t>
      </w:r>
      <w:r w:rsidRPr="00111CF5">
        <w:rPr>
          <w:i/>
          <w:iCs/>
          <w:lang w:val="sv-FI"/>
        </w:rPr>
        <w:t>Linguistic Variation</w:t>
      </w:r>
      <w:r w:rsidRPr="00111CF5">
        <w:rPr>
          <w:lang w:val="sv-FI"/>
        </w:rPr>
        <w:t xml:space="preserve"> 14 (2)</w:t>
      </w:r>
      <w:r>
        <w:rPr>
          <w:lang w:val="sv-FI"/>
        </w:rPr>
        <w:t>.</w:t>
      </w:r>
      <w:r w:rsidRPr="00111CF5">
        <w:rPr>
          <w:lang w:val="sv-FI"/>
        </w:rPr>
        <w:t xml:space="preserve"> 179-242.</w:t>
      </w:r>
    </w:p>
    <w:p w14:paraId="3766197D" w14:textId="77777777" w:rsidR="00A17D7D" w:rsidRPr="00111CF5" w:rsidRDefault="00A17D7D" w:rsidP="00A17D7D">
      <w:pPr>
        <w:ind w:left="426" w:hanging="426"/>
        <w:rPr>
          <w:lang w:val="en-US"/>
        </w:rPr>
      </w:pPr>
      <w:r w:rsidRPr="00111CF5">
        <w:rPr>
          <w:lang w:val="sv-FI"/>
        </w:rPr>
        <w:t>Creissels, Denis. 2002. Valence verbale et voix en tswana.</w:t>
      </w:r>
      <w:r w:rsidRPr="00111CF5">
        <w:rPr>
          <w:i/>
          <w:lang w:val="sv-FI"/>
        </w:rPr>
        <w:t xml:space="preserve"> Bulletin de la Société de Linguistique de Paris </w:t>
      </w:r>
      <w:r w:rsidRPr="00111CF5">
        <w:rPr>
          <w:lang w:val="sv-FI"/>
        </w:rPr>
        <w:t xml:space="preserve">97-1. </w:t>
      </w:r>
      <w:r w:rsidRPr="00111CF5">
        <w:rPr>
          <w:lang w:val="en-US"/>
        </w:rPr>
        <w:t>371-426.</w:t>
      </w:r>
    </w:p>
    <w:p w14:paraId="62ECA3CE" w14:textId="77777777" w:rsidR="00A17D7D" w:rsidRPr="00111CF5" w:rsidRDefault="00A17D7D" w:rsidP="00A17D7D">
      <w:pPr>
        <w:ind w:left="426" w:hanging="426"/>
        <w:rPr>
          <w:lang w:val="en-US"/>
        </w:rPr>
      </w:pPr>
      <w:r w:rsidRPr="00111CF5">
        <w:rPr>
          <w:lang w:val="en-US"/>
        </w:rPr>
        <w:t xml:space="preserve">Diercks, Michael. Parameterizing Case: Evidence from Bantu. </w:t>
      </w:r>
      <w:r w:rsidRPr="00111CF5">
        <w:rPr>
          <w:i/>
          <w:iCs/>
          <w:lang w:val="en-US"/>
        </w:rPr>
        <w:t xml:space="preserve">Syntax </w:t>
      </w:r>
      <w:r>
        <w:rPr>
          <w:lang w:val="en-US"/>
        </w:rPr>
        <w:t>15 (3).</w:t>
      </w:r>
      <w:r w:rsidRPr="00111CF5">
        <w:rPr>
          <w:lang w:val="en-US"/>
        </w:rPr>
        <w:t xml:space="preserve"> 253-86.</w:t>
      </w:r>
    </w:p>
    <w:p w14:paraId="2B54F60C" w14:textId="77777777" w:rsidR="00A17D7D" w:rsidRPr="00111CF5" w:rsidRDefault="00A17D7D" w:rsidP="00A17D7D">
      <w:pPr>
        <w:ind w:left="426" w:hanging="426"/>
        <w:rPr>
          <w:lang w:val="en-US"/>
        </w:rPr>
      </w:pPr>
      <w:r w:rsidRPr="00111CF5">
        <w:t>Diercks, Michael &amp; Justine Sikuku. 2015. Pragmatic effects of clitic doubling: two kinds of object markers in Lubukusu. Ms., Pomona College and Moi University.</w:t>
      </w:r>
    </w:p>
    <w:p w14:paraId="756FE686" w14:textId="77777777" w:rsidR="00A17D7D" w:rsidRPr="00111CF5" w:rsidRDefault="00A17D7D" w:rsidP="00A17D7D">
      <w:pPr>
        <w:ind w:left="426" w:hanging="426"/>
      </w:pPr>
      <w:r w:rsidRPr="00111CF5">
        <w:t xml:space="preserve">Douglas, Jamie. 2015. </w:t>
      </w:r>
      <w:r w:rsidRPr="00111CF5">
        <w:rPr>
          <w:lang w:val="en-US"/>
        </w:rPr>
        <w:t xml:space="preserve">Unifying the that-trace and anti-that-trace effects. Ms. University of Cambridge. </w:t>
      </w:r>
    </w:p>
    <w:p w14:paraId="60EB9D69" w14:textId="77777777" w:rsidR="00A17D7D" w:rsidRPr="00111CF5" w:rsidRDefault="00A17D7D" w:rsidP="00A17D7D">
      <w:pPr>
        <w:ind w:left="426" w:hanging="426"/>
        <w:rPr>
          <w:noProof/>
        </w:rPr>
      </w:pPr>
      <w:r w:rsidRPr="00111CF5">
        <w:rPr>
          <w:noProof/>
        </w:rPr>
        <w:t xml:space="preserve">Duranti, Alessandro &amp; Ernest R. Byarushengo. 1977. On the notion of “direct object”. In Ernest R. Byarushengo, Alessandro Duranti &amp; Larry M. Hyman (eds.), </w:t>
      </w:r>
      <w:r w:rsidRPr="00111CF5">
        <w:rPr>
          <w:i/>
          <w:noProof/>
        </w:rPr>
        <w:t>Haya grammatical structure</w:t>
      </w:r>
      <w:r w:rsidRPr="00111CF5">
        <w:rPr>
          <w:noProof/>
        </w:rPr>
        <w:t>, 45–71. Los Angeles: Department of Linguistics, University of Southern California.</w:t>
      </w:r>
    </w:p>
    <w:p w14:paraId="4A02B35D" w14:textId="77777777" w:rsidR="00A17D7D" w:rsidRPr="00111CF5" w:rsidRDefault="00A17D7D" w:rsidP="00A17D7D">
      <w:pPr>
        <w:ind w:left="426" w:hanging="426"/>
        <w:rPr>
          <w:noProof/>
        </w:rPr>
      </w:pPr>
      <w:r w:rsidRPr="00111CF5">
        <w:rPr>
          <w:noProof/>
        </w:rPr>
        <w:t xml:space="preserve">Erlewine, Michael. Y. 2016. Anti-locality and Optimality in Kaqchikel Agent Focus. </w:t>
      </w:r>
      <w:r w:rsidRPr="00111CF5">
        <w:rPr>
          <w:i/>
          <w:iCs/>
          <w:noProof/>
        </w:rPr>
        <w:t>Natural Language &amp; Linguistic Theory</w:t>
      </w:r>
      <w:r w:rsidRPr="00111CF5">
        <w:rPr>
          <w:noProof/>
        </w:rPr>
        <w:t xml:space="preserve">, </w:t>
      </w:r>
      <w:r w:rsidRPr="00AC063A">
        <w:rPr>
          <w:iCs/>
          <w:noProof/>
        </w:rPr>
        <w:t>34</w:t>
      </w:r>
      <w:r w:rsidRPr="00111CF5">
        <w:rPr>
          <w:noProof/>
        </w:rPr>
        <w:t>(2)</w:t>
      </w:r>
      <w:r>
        <w:rPr>
          <w:noProof/>
        </w:rPr>
        <w:t>.</w:t>
      </w:r>
      <w:r w:rsidRPr="00111CF5">
        <w:rPr>
          <w:noProof/>
        </w:rPr>
        <w:t xml:space="preserve"> 429–479</w:t>
      </w:r>
    </w:p>
    <w:p w14:paraId="64A7D80A" w14:textId="77777777" w:rsidR="00A17D7D" w:rsidRPr="00111CF5" w:rsidRDefault="00A17D7D" w:rsidP="00A17D7D">
      <w:pPr>
        <w:ind w:left="426" w:hanging="426"/>
      </w:pPr>
      <w:r w:rsidRPr="00111CF5">
        <w:t xml:space="preserve">Gallego, Ángel J. 2010. </w:t>
      </w:r>
      <w:r w:rsidRPr="00111CF5">
        <w:rPr>
          <w:i/>
        </w:rPr>
        <w:t>Phase Theory</w:t>
      </w:r>
      <w:r w:rsidRPr="00111CF5">
        <w:t>. Amsterdam: John Benjamins.</w:t>
      </w:r>
    </w:p>
    <w:p w14:paraId="1617EEFF" w14:textId="77777777" w:rsidR="00A17D7D" w:rsidRPr="00111CF5" w:rsidRDefault="00A17D7D" w:rsidP="00A17D7D">
      <w:pPr>
        <w:ind w:left="426" w:hanging="426"/>
        <w:contextualSpacing/>
        <w:jc w:val="both"/>
        <w:rPr>
          <w:lang w:val="en-US"/>
        </w:rPr>
      </w:pPr>
      <w:r w:rsidRPr="00111CF5">
        <w:rPr>
          <w:lang w:val="en-US"/>
        </w:rPr>
        <w:lastRenderedPageBreak/>
        <w:t>Haddican, W</w:t>
      </w:r>
      <w:r>
        <w:rPr>
          <w:lang w:val="en-US"/>
        </w:rPr>
        <w:t xml:space="preserve">illiam. 2010. </w:t>
      </w:r>
      <w:r w:rsidRPr="00111CF5">
        <w:rPr>
          <w:lang w:val="en-US"/>
        </w:rPr>
        <w:t>Theme-goal ditransitives and Theme passives in British English</w:t>
      </w:r>
      <w:r>
        <w:rPr>
          <w:lang w:val="en-US"/>
        </w:rPr>
        <w:t xml:space="preserve"> </w:t>
      </w:r>
      <w:r w:rsidRPr="00111CF5">
        <w:rPr>
          <w:lang w:val="en-US"/>
        </w:rPr>
        <w:t xml:space="preserve">dialects. </w:t>
      </w:r>
      <w:r w:rsidRPr="00111CF5">
        <w:rPr>
          <w:i/>
          <w:lang w:val="en-US"/>
        </w:rPr>
        <w:t>Lingua</w:t>
      </w:r>
      <w:r>
        <w:rPr>
          <w:lang w:val="en-US"/>
        </w:rPr>
        <w:t xml:space="preserve"> 120.</w:t>
      </w:r>
      <w:r w:rsidRPr="00111CF5">
        <w:rPr>
          <w:lang w:val="en-US"/>
        </w:rPr>
        <w:t xml:space="preserve"> </w:t>
      </w:r>
      <w:r w:rsidRPr="00111CF5">
        <w:t>2424-2443.</w:t>
      </w:r>
    </w:p>
    <w:p w14:paraId="2F386DAD" w14:textId="77777777" w:rsidR="00A17D7D" w:rsidRPr="00111CF5" w:rsidRDefault="00A17D7D" w:rsidP="00A17D7D">
      <w:pPr>
        <w:ind w:left="426" w:hanging="426"/>
        <w:rPr>
          <w:lang w:val="en-US"/>
        </w:rPr>
      </w:pPr>
      <w:r w:rsidRPr="00111CF5">
        <w:rPr>
          <w:lang w:val="en-US"/>
        </w:rPr>
        <w:t xml:space="preserve">Haddican, William and Anders Holmberg. 2012. Object movement symmetries in British English dialects: Experimental evidence for a mixed case/locality approach. </w:t>
      </w:r>
      <w:r w:rsidRPr="00111CF5">
        <w:rPr>
          <w:i/>
          <w:lang w:val="en-US"/>
        </w:rPr>
        <w:t>Journal of Comparative Germanic Linguistics</w:t>
      </w:r>
      <w:r w:rsidRPr="00111CF5">
        <w:rPr>
          <w:lang w:val="en-US"/>
        </w:rPr>
        <w:t xml:space="preserve"> 15</w:t>
      </w:r>
      <w:r>
        <w:rPr>
          <w:lang w:val="en-US"/>
        </w:rPr>
        <w:t>.</w:t>
      </w:r>
      <w:r w:rsidRPr="00111CF5">
        <w:rPr>
          <w:lang w:val="en-US"/>
        </w:rPr>
        <w:t xml:space="preserve"> 189-212.</w:t>
      </w:r>
    </w:p>
    <w:p w14:paraId="22D452CD" w14:textId="77777777" w:rsidR="00A17D7D" w:rsidRPr="00111CF5" w:rsidRDefault="00A17D7D" w:rsidP="00A17D7D">
      <w:pPr>
        <w:ind w:left="426" w:hanging="426"/>
        <w:rPr>
          <w:lang w:val="en-US"/>
        </w:rPr>
      </w:pPr>
      <w:r w:rsidRPr="00111CF5">
        <w:rPr>
          <w:lang w:val="en-US"/>
        </w:rPr>
        <w:t xml:space="preserve">Haddican, William and Anders Holmberg, 2015. Four kinds of object asymmetry. In L. Veselovská and M. Janebová (eds.) Complex visibles out there. </w:t>
      </w:r>
      <w:r w:rsidRPr="00111CF5">
        <w:rPr>
          <w:i/>
          <w:lang w:val="en-US"/>
        </w:rPr>
        <w:t>Proceedings of the Olomouc Linguistics Colloquium 2014: Language use and linguistic structure</w:t>
      </w:r>
      <w:r w:rsidRPr="00111CF5">
        <w:rPr>
          <w:lang w:val="en-US"/>
        </w:rPr>
        <w:t>, Palacký University, Olomouc, 145-162.</w:t>
      </w:r>
    </w:p>
    <w:p w14:paraId="46794ADA" w14:textId="77777777" w:rsidR="00A17D7D" w:rsidRPr="00111CF5" w:rsidRDefault="00A17D7D" w:rsidP="00A17D7D">
      <w:pPr>
        <w:tabs>
          <w:tab w:val="left" w:pos="1701"/>
        </w:tabs>
        <w:ind w:left="426" w:hanging="426"/>
        <w:rPr>
          <w:lang w:val="en-US"/>
        </w:rPr>
      </w:pPr>
      <w:r w:rsidRPr="00111CF5">
        <w:rPr>
          <w:lang w:val="en-US"/>
        </w:rPr>
        <w:t xml:space="preserve">Halpert, Claire. 2012. </w:t>
      </w:r>
      <w:r w:rsidRPr="00111CF5">
        <w:rPr>
          <w:i/>
          <w:iCs/>
          <w:lang w:val="en-US"/>
        </w:rPr>
        <w:t>Argument licensing and agreement in Zulu</w:t>
      </w:r>
      <w:r w:rsidRPr="00111CF5">
        <w:rPr>
          <w:lang w:val="en-US"/>
        </w:rPr>
        <w:t>. Doctoral dissertation, MIT.</w:t>
      </w:r>
    </w:p>
    <w:p w14:paraId="363978DE" w14:textId="77777777" w:rsidR="00A17D7D" w:rsidRDefault="00A17D7D" w:rsidP="00A17D7D">
      <w:pPr>
        <w:autoSpaceDE w:val="0"/>
        <w:autoSpaceDN w:val="0"/>
        <w:adjustRightInd w:val="0"/>
        <w:ind w:left="426" w:hanging="426"/>
      </w:pPr>
      <w:r w:rsidRPr="00111CF5">
        <w:t xml:space="preserve">Harley, Heidi. 1995. Subjects, Events and Licensing. </w:t>
      </w:r>
      <w:r w:rsidRPr="00111CF5">
        <w:rPr>
          <w:lang w:val="en-US"/>
        </w:rPr>
        <w:t>Doctoral dissertation, MIT.</w:t>
      </w:r>
    </w:p>
    <w:p w14:paraId="55DEB729" w14:textId="77777777" w:rsidR="00A17D7D" w:rsidRPr="00111CF5" w:rsidRDefault="00A17D7D" w:rsidP="00A17D7D">
      <w:pPr>
        <w:autoSpaceDE w:val="0"/>
        <w:autoSpaceDN w:val="0"/>
        <w:adjustRightInd w:val="0"/>
        <w:ind w:left="426" w:hanging="426"/>
        <w:rPr>
          <w:noProof/>
          <w:lang w:val="en-US"/>
        </w:rPr>
      </w:pPr>
      <w:r w:rsidRPr="00111CF5">
        <w:rPr>
          <w:noProof/>
          <w:lang w:val="en-US"/>
        </w:rPr>
        <w:t xml:space="preserve">Harley, Heidi. 2002. Possession and the Double Object Construction. </w:t>
      </w:r>
      <w:r w:rsidRPr="00111CF5">
        <w:rPr>
          <w:i/>
          <w:noProof/>
          <w:lang w:val="en-US"/>
        </w:rPr>
        <w:t xml:space="preserve">Linguistic Variation Yearbook </w:t>
      </w:r>
      <w:r w:rsidRPr="00111CF5">
        <w:rPr>
          <w:noProof/>
          <w:lang w:val="en-US"/>
        </w:rPr>
        <w:t>2. 29-68.</w:t>
      </w:r>
    </w:p>
    <w:p w14:paraId="5C2589EB" w14:textId="77777777" w:rsidR="00A17D7D" w:rsidRPr="00111CF5" w:rsidRDefault="00A17D7D" w:rsidP="00A17D7D">
      <w:pPr>
        <w:ind w:left="426" w:hanging="426"/>
        <w:rPr>
          <w:i/>
          <w:iCs/>
        </w:rPr>
      </w:pPr>
      <w:r w:rsidRPr="00111CF5">
        <w:rPr>
          <w:noProof/>
          <w:lang w:val="en-US"/>
        </w:rPr>
        <w:t xml:space="preserve">Harley, Heidi. 2007. The bipartite structure </w:t>
      </w:r>
      <w:r w:rsidRPr="00111CF5">
        <w:rPr>
          <w:rStyle w:val="st"/>
        </w:rPr>
        <w:t>structure of verbs cross-lin</w:t>
      </w:r>
      <w:r>
        <w:rPr>
          <w:rStyle w:val="st"/>
        </w:rPr>
        <w:t xml:space="preserve">guistically, or Why Mary can't </w:t>
      </w:r>
      <w:r w:rsidRPr="00111CF5">
        <w:rPr>
          <w:rStyle w:val="st"/>
        </w:rPr>
        <w:t xml:space="preserve">exhibit John her paintings. </w:t>
      </w:r>
      <w:r w:rsidRPr="00111CF5">
        <w:rPr>
          <w:rStyle w:val="HTMLCite"/>
        </w:rPr>
        <w:t>ling.auf.net/lingbuzz/000435</w:t>
      </w:r>
    </w:p>
    <w:p w14:paraId="2728D709" w14:textId="77777777" w:rsidR="00A17D7D" w:rsidRPr="00111CF5" w:rsidRDefault="00A17D7D" w:rsidP="00A17D7D">
      <w:pPr>
        <w:ind w:left="426" w:hanging="426"/>
        <w:rPr>
          <w:noProof/>
          <w:lang w:val="en-US"/>
        </w:rPr>
      </w:pPr>
      <w:r w:rsidRPr="00111CF5">
        <w:rPr>
          <w:noProof/>
          <w:lang w:val="en-US"/>
        </w:rPr>
        <w:t xml:space="preserve">Harley, Heidi </w:t>
      </w:r>
      <w:r>
        <w:rPr>
          <w:noProof/>
          <w:lang w:val="en-US"/>
        </w:rPr>
        <w:t>&amp;</w:t>
      </w:r>
      <w:r w:rsidRPr="00111CF5">
        <w:rPr>
          <w:noProof/>
          <w:lang w:val="en-US"/>
        </w:rPr>
        <w:t xml:space="preserve"> </w:t>
      </w:r>
      <w:r w:rsidRPr="00111CF5">
        <w:rPr>
          <w:bCs/>
          <w:lang w:val="en-US"/>
        </w:rPr>
        <w:t>Hyun Kyoung Jung. 2015. In Support of the P</w:t>
      </w:r>
      <w:r w:rsidRPr="00111CF5">
        <w:rPr>
          <w:bCs/>
          <w:vertAlign w:val="subscript"/>
          <w:lang w:val="en-US"/>
        </w:rPr>
        <w:t>HAVE</w:t>
      </w:r>
      <w:r w:rsidRPr="00111CF5">
        <w:rPr>
          <w:bCs/>
          <w:lang w:val="en-US"/>
        </w:rPr>
        <w:t xml:space="preserve"> Analysis of the Double Object Construction. </w:t>
      </w:r>
      <w:r w:rsidRPr="00111CF5">
        <w:rPr>
          <w:bCs/>
          <w:i/>
          <w:lang w:val="en-US"/>
        </w:rPr>
        <w:t>Linguistic Inquiry</w:t>
      </w:r>
      <w:r w:rsidRPr="00111CF5">
        <w:rPr>
          <w:bCs/>
          <w:lang w:val="en-US"/>
        </w:rPr>
        <w:t xml:space="preserve"> </w:t>
      </w:r>
      <w:r>
        <w:rPr>
          <w:lang w:val="en-US"/>
        </w:rPr>
        <w:t>46(4).</w:t>
      </w:r>
      <w:r w:rsidRPr="00111CF5">
        <w:rPr>
          <w:lang w:val="en-US"/>
        </w:rPr>
        <w:t xml:space="preserve"> 703-730.</w:t>
      </w:r>
    </w:p>
    <w:p w14:paraId="64CE45DD" w14:textId="77777777" w:rsidR="00A17D7D" w:rsidRPr="00111CF5" w:rsidRDefault="00A17D7D" w:rsidP="00A17D7D">
      <w:pPr>
        <w:ind w:left="426" w:hanging="426"/>
        <w:rPr>
          <w:noProof/>
          <w:lang w:val="en-US"/>
        </w:rPr>
      </w:pPr>
      <w:r w:rsidRPr="00111CF5">
        <w:rPr>
          <w:noProof/>
          <w:lang w:val="en-US"/>
        </w:rPr>
        <w:t xml:space="preserve">Harley, Heidi </w:t>
      </w:r>
      <w:r>
        <w:rPr>
          <w:noProof/>
          <w:lang w:val="en-US"/>
        </w:rPr>
        <w:t>&amp;</w:t>
      </w:r>
      <w:r w:rsidRPr="00111CF5">
        <w:rPr>
          <w:noProof/>
          <w:lang w:val="en-US"/>
        </w:rPr>
        <w:t xml:space="preserve"> Shigeru Miyagawa. 2016. Ditransitives. </w:t>
      </w:r>
      <w:r w:rsidRPr="00111CF5">
        <w:rPr>
          <w:lang w:val="en-US"/>
        </w:rPr>
        <w:t xml:space="preserve"> To appear in </w:t>
      </w:r>
      <w:r w:rsidRPr="00111CF5">
        <w:rPr>
          <w:i/>
          <w:lang w:val="en-US"/>
        </w:rPr>
        <w:t>Oxford Research Encyclopedia of Linguistics.</w:t>
      </w:r>
      <w:r w:rsidRPr="00111CF5">
        <w:rPr>
          <w:lang w:val="en-US"/>
        </w:rPr>
        <w:t xml:space="preserve"> OUP [lingbuzz/002870].</w:t>
      </w:r>
    </w:p>
    <w:p w14:paraId="585B2812" w14:textId="77777777" w:rsidR="00A17D7D" w:rsidRPr="00111CF5" w:rsidRDefault="00A17D7D" w:rsidP="00A17D7D">
      <w:pPr>
        <w:ind w:left="426" w:hanging="426"/>
        <w:rPr>
          <w:lang w:val="en-US"/>
        </w:rPr>
      </w:pPr>
      <w:r w:rsidRPr="00111CF5">
        <w:rPr>
          <w:lang w:val="en-US"/>
        </w:rPr>
        <w:t xml:space="preserve">Hartman, Jeremy. 2012. (Non-)intervention in A-movement: Some cross-constructional and cross-linguistic consequences. </w:t>
      </w:r>
      <w:r w:rsidRPr="00111CF5">
        <w:rPr>
          <w:i/>
          <w:iCs/>
          <w:lang w:val="en-US"/>
        </w:rPr>
        <w:t xml:space="preserve">Linguistic Variation Yearbook </w:t>
      </w:r>
      <w:r>
        <w:rPr>
          <w:lang w:val="en-US"/>
        </w:rPr>
        <w:t xml:space="preserve">11(2). </w:t>
      </w:r>
      <w:r w:rsidRPr="00111CF5">
        <w:rPr>
          <w:lang w:val="en-US"/>
        </w:rPr>
        <w:t>121-48.</w:t>
      </w:r>
    </w:p>
    <w:p w14:paraId="3C1D0CE3" w14:textId="77777777" w:rsidR="00A17D7D" w:rsidRPr="00111CF5" w:rsidRDefault="00A17D7D" w:rsidP="00A17D7D">
      <w:pPr>
        <w:ind w:left="426" w:hanging="426"/>
        <w:rPr>
          <w:lang w:val="en-US"/>
        </w:rPr>
      </w:pPr>
      <w:r w:rsidRPr="00111CF5">
        <w:rPr>
          <w:lang w:val="en-US"/>
        </w:rPr>
        <w:t xml:space="preserve">Holmberg, Anders and Christer Platzack. </w:t>
      </w:r>
      <w:r w:rsidRPr="00111CF5">
        <w:rPr>
          <w:i/>
          <w:iCs/>
          <w:lang w:val="en-US"/>
        </w:rPr>
        <w:t>The Role of Inflection in Scandinavian Syntax</w:t>
      </w:r>
      <w:r>
        <w:rPr>
          <w:lang w:val="en-US"/>
        </w:rPr>
        <w:t xml:space="preserve">. </w:t>
      </w:r>
      <w:r w:rsidRPr="00111CF5">
        <w:rPr>
          <w:lang w:val="en-US"/>
        </w:rPr>
        <w:t>Oxford: Oxford University Press.</w:t>
      </w:r>
    </w:p>
    <w:p w14:paraId="41842BD8" w14:textId="77777777" w:rsidR="00A17D7D" w:rsidRPr="00111CF5" w:rsidRDefault="00A17D7D" w:rsidP="00A17D7D">
      <w:pPr>
        <w:ind w:left="426" w:hanging="426"/>
      </w:pPr>
      <w:r w:rsidRPr="00111CF5">
        <w:t>Iorio, David. 2014. Subject and object marking in Bembe. Doctoral dissertation, Newcastle University.</w:t>
      </w:r>
    </w:p>
    <w:p w14:paraId="0692CCF9" w14:textId="77777777" w:rsidR="00A17D7D" w:rsidRPr="00111CF5" w:rsidRDefault="00A17D7D" w:rsidP="00A17D7D">
      <w:pPr>
        <w:ind w:left="426" w:hanging="426"/>
        <w:rPr>
          <w:noProof/>
        </w:rPr>
      </w:pPr>
      <w:bookmarkStart w:id="66" w:name="_ENREF_42"/>
      <w:r w:rsidRPr="00111CF5">
        <w:rPr>
          <w:noProof/>
        </w:rPr>
        <w:t xml:space="preserve">Jeong, Youngmi. 2007. </w:t>
      </w:r>
      <w:r w:rsidRPr="00111CF5">
        <w:rPr>
          <w:i/>
          <w:noProof/>
        </w:rPr>
        <w:t>Applicatives. Structure and interpretation from a minimalist perspective</w:t>
      </w:r>
      <w:r w:rsidRPr="00111CF5">
        <w:rPr>
          <w:noProof/>
        </w:rPr>
        <w:t>. Amsterdam: John Benjamins.</w:t>
      </w:r>
      <w:bookmarkEnd w:id="66"/>
    </w:p>
    <w:p w14:paraId="48CE1538" w14:textId="77777777" w:rsidR="00A17D7D" w:rsidRPr="00111CF5" w:rsidRDefault="00A17D7D" w:rsidP="00A17D7D">
      <w:pPr>
        <w:ind w:left="426" w:hanging="426"/>
        <w:rPr>
          <w:lang w:val="en-US"/>
        </w:rPr>
      </w:pPr>
      <w:r w:rsidRPr="00111CF5">
        <w:rPr>
          <w:lang w:val="en-US"/>
        </w:rPr>
        <w:t xml:space="preserve">Larson, Richard K. On the Double Object Construction. </w:t>
      </w:r>
      <w:r w:rsidRPr="00111CF5">
        <w:rPr>
          <w:i/>
          <w:iCs/>
          <w:lang w:val="en-US"/>
        </w:rPr>
        <w:t xml:space="preserve">Linguistic Inquiry </w:t>
      </w:r>
      <w:r>
        <w:rPr>
          <w:lang w:val="en-US"/>
        </w:rPr>
        <w:t>19(3).</w:t>
      </w:r>
      <w:r w:rsidRPr="00111CF5">
        <w:rPr>
          <w:lang w:val="en-US"/>
        </w:rPr>
        <w:t xml:space="preserve"> 335-91.</w:t>
      </w:r>
    </w:p>
    <w:p w14:paraId="2510D7FE" w14:textId="77777777" w:rsidR="00A17D7D" w:rsidRPr="00111CF5" w:rsidRDefault="00A17D7D" w:rsidP="00A17D7D">
      <w:pPr>
        <w:ind w:left="426" w:hanging="426"/>
      </w:pPr>
      <w:r w:rsidRPr="00111CF5">
        <w:t>Legate, Julie A</w:t>
      </w:r>
      <w:r>
        <w:t>nne</w:t>
      </w:r>
      <w:r w:rsidRPr="00111CF5">
        <w:t>. 2003 Some Interface Properties of the Phase</w:t>
      </w:r>
      <w:r w:rsidRPr="00111CF5">
        <w:rPr>
          <w:lang w:val="en-US"/>
        </w:rPr>
        <w:t xml:space="preserve"> </w:t>
      </w:r>
      <w:r w:rsidRPr="00111CF5">
        <w:rPr>
          <w:i/>
          <w:iCs/>
          <w:lang w:val="en-US"/>
        </w:rPr>
        <w:t>Linguistic Inquiry</w:t>
      </w:r>
      <w:r w:rsidRPr="00111CF5">
        <w:rPr>
          <w:lang w:val="en-US"/>
        </w:rPr>
        <w:t xml:space="preserve"> 34(3)</w:t>
      </w:r>
      <w:r>
        <w:rPr>
          <w:lang w:val="en-US"/>
        </w:rPr>
        <w:t>.</w:t>
      </w:r>
      <w:r w:rsidRPr="00111CF5">
        <w:rPr>
          <w:lang w:val="en-US"/>
        </w:rPr>
        <w:t xml:space="preserve"> 506-515.</w:t>
      </w:r>
    </w:p>
    <w:p w14:paraId="123AEC2A" w14:textId="77777777" w:rsidR="00A17D7D" w:rsidRPr="00111CF5" w:rsidRDefault="00A17D7D" w:rsidP="00A17D7D">
      <w:pPr>
        <w:ind w:left="426" w:hanging="426"/>
        <w:rPr>
          <w:noProof/>
        </w:rPr>
      </w:pPr>
      <w:bookmarkStart w:id="67" w:name="_ENREF_46"/>
      <w:r w:rsidRPr="00111CF5">
        <w:rPr>
          <w:noProof/>
        </w:rPr>
        <w:t xml:space="preserve">Legate, Julie Anne. 2012. The size of phases. In </w:t>
      </w:r>
      <w:r>
        <w:rPr>
          <w:noProof/>
        </w:rPr>
        <w:t>Ángel Gallego (ed</w:t>
      </w:r>
      <w:r w:rsidRPr="00111CF5">
        <w:rPr>
          <w:noProof/>
        </w:rPr>
        <w:t xml:space="preserve">.), </w:t>
      </w:r>
      <w:r w:rsidRPr="00111CF5">
        <w:rPr>
          <w:i/>
          <w:noProof/>
        </w:rPr>
        <w:t>Phase</w:t>
      </w:r>
      <w:r>
        <w:rPr>
          <w:i/>
          <w:noProof/>
        </w:rPr>
        <w:t xml:space="preserve"> theory</w:t>
      </w:r>
      <w:r w:rsidRPr="00111CF5">
        <w:rPr>
          <w:noProof/>
        </w:rPr>
        <w:t>, 233-250. Berlin: De Gruyter.</w:t>
      </w:r>
      <w:bookmarkEnd w:id="67"/>
    </w:p>
    <w:p w14:paraId="7982C645" w14:textId="77777777" w:rsidR="00A17D7D" w:rsidRPr="00111CF5" w:rsidRDefault="00A17D7D" w:rsidP="00A17D7D">
      <w:pPr>
        <w:widowControl w:val="0"/>
        <w:autoSpaceDE w:val="0"/>
        <w:autoSpaceDN w:val="0"/>
        <w:adjustRightInd w:val="0"/>
        <w:ind w:left="426" w:hanging="426"/>
        <w:rPr>
          <w:noProof/>
        </w:rPr>
      </w:pPr>
      <w:r>
        <w:rPr>
          <w:noProof/>
        </w:rPr>
        <w:t>Legate, Julie</w:t>
      </w:r>
      <w:r w:rsidRPr="00111CF5">
        <w:rPr>
          <w:noProof/>
        </w:rPr>
        <w:t xml:space="preserve"> A</w:t>
      </w:r>
      <w:r>
        <w:rPr>
          <w:noProof/>
        </w:rPr>
        <w:t>nne</w:t>
      </w:r>
      <w:r w:rsidRPr="00111CF5">
        <w:rPr>
          <w:noProof/>
        </w:rPr>
        <w:t xml:space="preserve">. (2014). </w:t>
      </w:r>
      <w:r w:rsidRPr="00111CF5">
        <w:rPr>
          <w:i/>
          <w:iCs/>
          <w:noProof/>
        </w:rPr>
        <w:t>Voice and v: Lessons from Acehnese</w:t>
      </w:r>
      <w:r w:rsidRPr="00111CF5">
        <w:rPr>
          <w:noProof/>
        </w:rPr>
        <w:t>. Cambridge, MA: MIT Press.</w:t>
      </w:r>
    </w:p>
    <w:p w14:paraId="28FD3C0E" w14:textId="77777777" w:rsidR="00A17D7D" w:rsidRPr="00111CF5" w:rsidRDefault="00A17D7D" w:rsidP="00A17D7D">
      <w:pPr>
        <w:ind w:left="426" w:hanging="426"/>
        <w:rPr>
          <w:lang w:val="en-US"/>
        </w:rPr>
      </w:pPr>
      <w:r w:rsidRPr="00111CF5">
        <w:t xml:space="preserve">Lundquist, Björn. </w:t>
      </w:r>
      <w:r w:rsidRPr="00111CF5">
        <w:rPr>
          <w:lang w:val="sv-FI"/>
        </w:rPr>
        <w:t xml:space="preserve">2004. Subjektsval vid passivering av ditransitiva verb. </w:t>
      </w:r>
      <w:r w:rsidRPr="00111CF5">
        <w:rPr>
          <w:lang w:val="en-US"/>
        </w:rPr>
        <w:t>Master’s thesis, Lund University.</w:t>
      </w:r>
    </w:p>
    <w:p w14:paraId="15F5A9A6" w14:textId="77777777" w:rsidR="00A17D7D" w:rsidRPr="00111CF5" w:rsidRDefault="00A17D7D" w:rsidP="00A17D7D">
      <w:pPr>
        <w:ind w:left="426" w:hanging="426"/>
      </w:pPr>
      <w:r>
        <w:t>Malchukov, Andrei</w:t>
      </w:r>
      <w:r w:rsidRPr="00111CF5">
        <w:t xml:space="preserve">, Martin Haspelmath </w:t>
      </w:r>
      <w:r>
        <w:t>&amp;</w:t>
      </w:r>
      <w:r w:rsidRPr="00111CF5">
        <w:t xml:space="preserve"> Bernard Comrie. 2010. Ditransitive constructions: a typological overview. In </w:t>
      </w:r>
      <w:r>
        <w:t>Andr</w:t>
      </w:r>
      <w:r w:rsidRPr="00111CF5">
        <w:t>e</w:t>
      </w:r>
      <w:r>
        <w:t>j</w:t>
      </w:r>
      <w:r w:rsidRPr="00111CF5">
        <w:t xml:space="preserve"> Malchukov, Martin Haspelmath </w:t>
      </w:r>
      <w:r>
        <w:t>&amp;</w:t>
      </w:r>
      <w:r w:rsidRPr="00111CF5">
        <w:t xml:space="preserve"> Bernard Comrie</w:t>
      </w:r>
      <w:r>
        <w:t xml:space="preserve"> (eds.),</w:t>
      </w:r>
      <w:r w:rsidRPr="00111CF5">
        <w:rPr>
          <w:i/>
        </w:rPr>
        <w:t xml:space="preserve"> Studies in Ditransitive Constructions: A Comparative Handbook</w:t>
      </w:r>
      <w:r w:rsidRPr="00111CF5">
        <w:t xml:space="preserve">, </w:t>
      </w:r>
      <w:r>
        <w:t>1-64. Berlin:</w:t>
      </w:r>
      <w:r w:rsidRPr="00111CF5">
        <w:t xml:space="preserve"> Mouton De Gruyter.</w:t>
      </w:r>
    </w:p>
    <w:p w14:paraId="0C7A0080" w14:textId="77777777" w:rsidR="00A17D7D" w:rsidRPr="00111CF5" w:rsidRDefault="00A17D7D" w:rsidP="00A17D7D">
      <w:pPr>
        <w:ind w:left="426" w:hanging="426"/>
        <w:rPr>
          <w:lang w:val="en-US"/>
        </w:rPr>
      </w:pPr>
      <w:r w:rsidRPr="00111CF5">
        <w:rPr>
          <w:lang w:val="en-US"/>
        </w:rPr>
        <w:t>McGinnis, M</w:t>
      </w:r>
      <w:r>
        <w:rPr>
          <w:lang w:val="en-US"/>
        </w:rPr>
        <w:t>artha</w:t>
      </w:r>
      <w:r w:rsidRPr="00111CF5">
        <w:rPr>
          <w:lang w:val="en-US"/>
        </w:rPr>
        <w:t>. 1998. Locality in A-Movement. Doctoral dissertation, MIT.</w:t>
      </w:r>
    </w:p>
    <w:p w14:paraId="3F71F502" w14:textId="77777777" w:rsidR="00A17D7D" w:rsidRPr="00111CF5" w:rsidRDefault="00A17D7D" w:rsidP="00A17D7D">
      <w:pPr>
        <w:ind w:left="426" w:hanging="426"/>
        <w:rPr>
          <w:lang w:val="en-US"/>
        </w:rPr>
      </w:pPr>
      <w:r>
        <w:rPr>
          <w:lang w:val="en-US"/>
        </w:rPr>
        <w:t>McGinnis, Martha.</w:t>
      </w:r>
      <w:r w:rsidRPr="00111CF5">
        <w:rPr>
          <w:lang w:val="en-US"/>
        </w:rPr>
        <w:t xml:space="preserve"> 2001. Phases and the syntax of applicatives. In M. Kim &amp; U. Strauss (eds.), </w:t>
      </w:r>
      <w:r w:rsidRPr="008C3FE5">
        <w:rPr>
          <w:i/>
          <w:lang w:val="en-US"/>
        </w:rPr>
        <w:t>Proceedings of NELS 31</w:t>
      </w:r>
      <w:r w:rsidRPr="00111CF5">
        <w:rPr>
          <w:lang w:val="en-US"/>
        </w:rPr>
        <w:t>. GLSA, Amherst, MA.</w:t>
      </w:r>
    </w:p>
    <w:p w14:paraId="11D124A6" w14:textId="77777777" w:rsidR="00A17D7D" w:rsidRPr="00111CF5" w:rsidRDefault="00A17D7D" w:rsidP="00A17D7D">
      <w:pPr>
        <w:ind w:left="426" w:hanging="426"/>
        <w:rPr>
          <w:lang w:val="en-US"/>
        </w:rPr>
      </w:pPr>
      <w:bookmarkStart w:id="68" w:name="_ENREF_38"/>
      <w:r w:rsidRPr="00111CF5">
        <w:rPr>
          <w:lang w:val="en-US"/>
        </w:rPr>
        <w:t xml:space="preserve">Morimoto, Yukiko. 2006. Agreement properties and word order in comparative Bantu.  </w:t>
      </w:r>
      <w:r w:rsidRPr="00111CF5">
        <w:rPr>
          <w:i/>
          <w:lang w:val="en-US"/>
        </w:rPr>
        <w:t>ZAS Papers in Linguistics</w:t>
      </w:r>
      <w:r w:rsidRPr="00111CF5">
        <w:rPr>
          <w:lang w:val="en-US"/>
        </w:rPr>
        <w:t xml:space="preserve"> 43. 161-88. </w:t>
      </w:r>
    </w:p>
    <w:p w14:paraId="1F779C65" w14:textId="77777777" w:rsidR="00A17D7D" w:rsidRPr="00111CF5" w:rsidRDefault="00A17D7D" w:rsidP="00A17D7D">
      <w:pPr>
        <w:ind w:left="426" w:hanging="426"/>
        <w:rPr>
          <w:noProof/>
        </w:rPr>
      </w:pPr>
      <w:r w:rsidRPr="00111CF5">
        <w:rPr>
          <w:noProof/>
        </w:rPr>
        <w:t xml:space="preserve"> Morolong, 'Malillo </w:t>
      </w:r>
      <w:r>
        <w:rPr>
          <w:noProof/>
        </w:rPr>
        <w:t>&amp;</w:t>
      </w:r>
      <w:r w:rsidRPr="00111CF5">
        <w:rPr>
          <w:noProof/>
        </w:rPr>
        <w:t xml:space="preserve"> Larry M. Hyman. 1977. Animacy, objects and clitics in Sesotho. </w:t>
      </w:r>
      <w:r w:rsidRPr="00111CF5">
        <w:rPr>
          <w:i/>
          <w:noProof/>
        </w:rPr>
        <w:t>Studies in African Linguistics</w:t>
      </w:r>
      <w:r w:rsidRPr="00111CF5">
        <w:rPr>
          <w:noProof/>
        </w:rPr>
        <w:t xml:space="preserve"> 8. 199-218.</w:t>
      </w:r>
      <w:bookmarkEnd w:id="68"/>
    </w:p>
    <w:p w14:paraId="4AB788FC" w14:textId="77777777" w:rsidR="00A17D7D" w:rsidRPr="00111CF5" w:rsidRDefault="00A17D7D" w:rsidP="00A17D7D">
      <w:pPr>
        <w:widowControl w:val="0"/>
        <w:autoSpaceDE w:val="0"/>
        <w:autoSpaceDN w:val="0"/>
        <w:adjustRightInd w:val="0"/>
        <w:ind w:left="426" w:hanging="426"/>
        <w:rPr>
          <w:lang w:val="en-US"/>
        </w:rPr>
      </w:pPr>
      <w:r w:rsidRPr="00111CF5">
        <w:rPr>
          <w:lang w:val="en-US"/>
        </w:rPr>
        <w:lastRenderedPageBreak/>
        <w:t xml:space="preserve">Myler, Neil. 2013. On coming the pub in the North West of England: Accusative Unaccusatives, dependent case and preposition incorporation. </w:t>
      </w:r>
      <w:r w:rsidRPr="008C3FE5">
        <w:rPr>
          <w:i/>
          <w:lang w:val="en-US"/>
        </w:rPr>
        <w:t>Journal of Comparative Germanic Linguistics.</w:t>
      </w:r>
    </w:p>
    <w:p w14:paraId="7E0F1185" w14:textId="77777777" w:rsidR="00A17D7D" w:rsidRPr="00111CF5" w:rsidRDefault="00A17D7D" w:rsidP="00A17D7D">
      <w:pPr>
        <w:ind w:left="426" w:hanging="426"/>
      </w:pPr>
      <w:r w:rsidRPr="00111CF5">
        <w:t xml:space="preserve">Ngoboka, Jean Paul. 2005. A syntactic analysis of Kinyarwanda applicatives. Durban: University of KwaZulu-Natal </w:t>
      </w:r>
      <w:r>
        <w:t xml:space="preserve">master’s </w:t>
      </w:r>
      <w:r w:rsidRPr="00111CF5">
        <w:t>dissertation.</w:t>
      </w:r>
    </w:p>
    <w:p w14:paraId="232023B0" w14:textId="77777777" w:rsidR="00A17D7D" w:rsidRPr="00111CF5" w:rsidRDefault="00A17D7D" w:rsidP="00A17D7D">
      <w:pPr>
        <w:ind w:left="426" w:hanging="426"/>
        <w:rPr>
          <w:lang w:val="en-US"/>
        </w:rPr>
      </w:pPr>
      <w:r w:rsidRPr="00111CF5">
        <w:rPr>
          <w:lang w:val="en-US"/>
        </w:rPr>
        <w:t>Oehrle, R. T. 1976. The grammatical status of the English dative alternation. Doctoral</w:t>
      </w:r>
      <w:r>
        <w:rPr>
          <w:lang w:val="en-US"/>
        </w:rPr>
        <w:t xml:space="preserve"> dissertation,</w:t>
      </w:r>
      <w:r w:rsidRPr="00111CF5">
        <w:rPr>
          <w:lang w:val="en-US"/>
        </w:rPr>
        <w:t xml:space="preserve"> MIT.</w:t>
      </w:r>
    </w:p>
    <w:p w14:paraId="2305E0E5" w14:textId="77777777" w:rsidR="00A17D7D" w:rsidRPr="00111CF5" w:rsidRDefault="00A17D7D" w:rsidP="00A17D7D">
      <w:pPr>
        <w:pStyle w:val="Default"/>
        <w:ind w:left="426" w:hanging="426"/>
        <w:rPr>
          <w:bCs/>
        </w:rPr>
      </w:pPr>
      <w:bookmarkStart w:id="69" w:name="_ENREF_61"/>
      <w:r w:rsidRPr="00111CF5">
        <w:t xml:space="preserve">Ormazabal, Javier &amp; </w:t>
      </w:r>
      <w:r>
        <w:t>Juan Romero</w:t>
      </w:r>
      <w:r w:rsidRPr="00111CF5">
        <w:t xml:space="preserve">. 2010. </w:t>
      </w:r>
      <w:r w:rsidRPr="00111CF5">
        <w:rPr>
          <w:bCs/>
        </w:rPr>
        <w:t xml:space="preserve">The Derivation of Dative Alternations. In </w:t>
      </w:r>
      <w:r w:rsidRPr="00111CF5">
        <w:rPr>
          <w:bCs/>
          <w:i/>
        </w:rPr>
        <w:t xml:space="preserve">Argument Structure and Syntactic Relations from a Crosslinguistic Perspective, </w:t>
      </w:r>
      <w:r w:rsidRPr="00111CF5">
        <w:rPr>
          <w:bCs/>
        </w:rPr>
        <w:t xml:space="preserve">ed. Maia Duguine, Susana Huidobro &amp; N. Madariaga, eds. 2010. </w:t>
      </w:r>
      <w:r w:rsidRPr="00111CF5">
        <w:rPr>
          <w:bCs/>
          <w:i/>
        </w:rPr>
        <w:t>e</w:t>
      </w:r>
      <w:r w:rsidRPr="00111CF5">
        <w:rPr>
          <w:bCs/>
        </w:rPr>
        <w:t>, John Benjamins, Amsterdam/Philadelphia.</w:t>
      </w:r>
    </w:p>
    <w:p w14:paraId="33916F62" w14:textId="77777777" w:rsidR="00A17D7D" w:rsidRPr="00111CF5" w:rsidRDefault="00A17D7D" w:rsidP="00A17D7D">
      <w:pPr>
        <w:ind w:left="426" w:hanging="426"/>
        <w:rPr>
          <w:noProof/>
          <w:lang w:val="en-US"/>
        </w:rPr>
      </w:pPr>
      <w:r w:rsidRPr="00111CF5">
        <w:rPr>
          <w:noProof/>
          <w:lang w:val="en-US"/>
        </w:rPr>
        <w:t xml:space="preserve">Pesetsky, David. 1995. </w:t>
      </w:r>
      <w:r w:rsidRPr="00111CF5">
        <w:rPr>
          <w:i/>
          <w:noProof/>
          <w:lang w:val="en-US"/>
        </w:rPr>
        <w:t>Zero syntax: Experiencers and cascades</w:t>
      </w:r>
      <w:r>
        <w:rPr>
          <w:noProof/>
          <w:lang w:val="en-US"/>
        </w:rPr>
        <w:t xml:space="preserve">. </w:t>
      </w:r>
      <w:r w:rsidRPr="00111CF5">
        <w:rPr>
          <w:noProof/>
          <w:lang w:val="en-US"/>
        </w:rPr>
        <w:t>Cambridge, MA: MIT Press.</w:t>
      </w:r>
      <w:bookmarkEnd w:id="69"/>
    </w:p>
    <w:p w14:paraId="6D6AD34C" w14:textId="77777777" w:rsidR="00A17D7D" w:rsidRPr="00111CF5" w:rsidRDefault="00A17D7D" w:rsidP="00A17D7D">
      <w:pPr>
        <w:ind w:left="426" w:hanging="426"/>
      </w:pPr>
      <w:r w:rsidRPr="00111CF5">
        <w:rPr>
          <w:lang w:val="en-US"/>
        </w:rPr>
        <w:t xml:space="preserve">Pylkkänen, Liina. </w:t>
      </w:r>
      <w:r w:rsidRPr="00111CF5">
        <w:rPr>
          <w:i/>
          <w:iCs/>
          <w:lang w:val="en-US"/>
        </w:rPr>
        <w:t>Introducing Arguments</w:t>
      </w:r>
      <w:r>
        <w:rPr>
          <w:lang w:val="en-US"/>
        </w:rPr>
        <w:t xml:space="preserve">. </w:t>
      </w:r>
      <w:r w:rsidRPr="00111CF5">
        <w:rPr>
          <w:lang w:val="en-US"/>
        </w:rPr>
        <w:t>Cambridge,</w:t>
      </w:r>
      <w:r>
        <w:rPr>
          <w:lang w:val="en-US"/>
        </w:rPr>
        <w:t xml:space="preserve"> MA</w:t>
      </w:r>
      <w:r w:rsidRPr="00111CF5">
        <w:rPr>
          <w:lang w:val="en-US"/>
        </w:rPr>
        <w:t>:</w:t>
      </w:r>
      <w:r>
        <w:rPr>
          <w:lang w:val="en-US"/>
        </w:rPr>
        <w:t xml:space="preserve"> </w:t>
      </w:r>
      <w:r w:rsidRPr="00111CF5">
        <w:rPr>
          <w:lang w:val="en-US"/>
        </w:rPr>
        <w:t>MIT Press.</w:t>
      </w:r>
      <w:r w:rsidRPr="00111CF5">
        <w:t xml:space="preserve"> </w:t>
      </w:r>
    </w:p>
    <w:p w14:paraId="3638FC80" w14:textId="77777777" w:rsidR="00A17D7D" w:rsidRPr="00111CF5" w:rsidRDefault="00A17D7D" w:rsidP="00A17D7D">
      <w:pPr>
        <w:ind w:left="426" w:hanging="426"/>
      </w:pPr>
      <w:r w:rsidRPr="00111CF5">
        <w:t xml:space="preserve">Roberts, Ian. 2010. Agreement and head movement: Clitics, incorporation, and defective goals. </w:t>
      </w:r>
      <w:r w:rsidRPr="00111CF5">
        <w:rPr>
          <w:noProof/>
          <w:lang w:val="en-US"/>
        </w:rPr>
        <w:t>Cambridge, MA: MIT Press.</w:t>
      </w:r>
    </w:p>
    <w:p w14:paraId="433B97F0" w14:textId="77777777" w:rsidR="00A17D7D" w:rsidRPr="00111CF5" w:rsidRDefault="00A17D7D" w:rsidP="00A17D7D">
      <w:pPr>
        <w:ind w:left="426" w:hanging="426"/>
      </w:pPr>
      <w:r w:rsidRPr="00111CF5">
        <w:t xml:space="preserve">Sheehan, Michelle </w:t>
      </w:r>
      <w:r>
        <w:t>&amp;</w:t>
      </w:r>
      <w:r w:rsidRPr="00111CF5">
        <w:t xml:space="preserve"> Jenneke van der Wal. submitted. Nominal licensing in caseless languages. Ms. Anglia Ruskin University and Harvard University. </w:t>
      </w:r>
    </w:p>
    <w:p w14:paraId="60409911" w14:textId="77777777" w:rsidR="00A17D7D" w:rsidRPr="00111CF5" w:rsidRDefault="00A17D7D" w:rsidP="00A17D7D">
      <w:pPr>
        <w:ind w:left="426" w:hanging="426"/>
        <w:rPr>
          <w:color w:val="000000" w:themeColor="text1"/>
        </w:rPr>
      </w:pPr>
      <w:r w:rsidRPr="00111CF5">
        <w:rPr>
          <w:color w:val="000000" w:themeColor="text1"/>
        </w:rPr>
        <w:t xml:space="preserve">Sheehan, Michelle. 2016.  </w:t>
      </w:r>
      <w:hyperlink r:id="rId8" w:history="1">
        <w:r w:rsidRPr="00111CF5">
          <w:rPr>
            <w:color w:val="000000" w:themeColor="text1"/>
            <w:u w:val="single" w:color="FFB303"/>
            <w:lang w:val="en-US"/>
          </w:rPr>
          <w:t>Parameterising ergativity: an inherent case approach</w:t>
        </w:r>
      </w:hyperlink>
      <w:r>
        <w:rPr>
          <w:color w:val="000000" w:themeColor="text1"/>
          <w:lang w:val="en-US"/>
        </w:rPr>
        <w:t>. To appear in Jessica Coon, Diane Massam &amp; Lisa</w:t>
      </w:r>
      <w:r w:rsidRPr="00111CF5">
        <w:rPr>
          <w:color w:val="000000" w:themeColor="text1"/>
          <w:lang w:val="en-US"/>
        </w:rPr>
        <w:t xml:space="preserve"> Travis (eds.), </w:t>
      </w:r>
      <w:r w:rsidRPr="00111CF5">
        <w:rPr>
          <w:i/>
          <w:iCs/>
          <w:color w:val="000000" w:themeColor="text1"/>
          <w:lang w:val="en-US"/>
        </w:rPr>
        <w:t>The Oxford Handbook of Ergativity</w:t>
      </w:r>
      <w:r w:rsidRPr="00111CF5">
        <w:rPr>
          <w:color w:val="000000" w:themeColor="text1"/>
          <w:lang w:val="en-US"/>
        </w:rPr>
        <w:t>, OUP.</w:t>
      </w:r>
    </w:p>
    <w:p w14:paraId="293D1AF0" w14:textId="77777777" w:rsidR="00A17D7D" w:rsidRPr="00111CF5" w:rsidRDefault="00A17D7D" w:rsidP="00A17D7D">
      <w:pPr>
        <w:ind w:left="426" w:hanging="426"/>
        <w:rPr>
          <w:color w:val="000000" w:themeColor="text1"/>
        </w:rPr>
      </w:pPr>
      <w:r w:rsidRPr="00111CF5">
        <w:rPr>
          <w:color w:val="000000" w:themeColor="text1"/>
        </w:rPr>
        <w:t xml:space="preserve">Siewierska, Anna </w:t>
      </w:r>
      <w:r>
        <w:rPr>
          <w:color w:val="000000" w:themeColor="text1"/>
        </w:rPr>
        <w:t>&amp;</w:t>
      </w:r>
      <w:r w:rsidRPr="00111CF5">
        <w:rPr>
          <w:color w:val="000000" w:themeColor="text1"/>
        </w:rPr>
        <w:t xml:space="preserve"> Willem B. Hollmann. 2007. </w:t>
      </w:r>
      <w:hyperlink r:id="rId9" w:history="1">
        <w:r w:rsidRPr="00111CF5">
          <w:rPr>
            <w:color w:val="000000" w:themeColor="text1"/>
          </w:rPr>
          <w:t>Ditransitive clauses in English with special reference to Lancashire dialect</w:t>
        </w:r>
      </w:hyperlink>
      <w:r w:rsidRPr="00111CF5">
        <w:rPr>
          <w:color w:val="000000" w:themeColor="text1"/>
        </w:rPr>
        <w:t xml:space="preserve">. In Mike Hannay </w:t>
      </w:r>
      <w:r>
        <w:rPr>
          <w:color w:val="000000" w:themeColor="text1"/>
        </w:rPr>
        <w:t>&amp;</w:t>
      </w:r>
      <w:r w:rsidRPr="00111CF5">
        <w:rPr>
          <w:color w:val="000000" w:themeColor="text1"/>
        </w:rPr>
        <w:t xml:space="preserve"> Gerard J. Steen (eds.), </w:t>
      </w:r>
      <w:r w:rsidRPr="00111CF5">
        <w:rPr>
          <w:i/>
          <w:color w:val="000000" w:themeColor="text1"/>
        </w:rPr>
        <w:t>Structural-functional studies in English grammar</w:t>
      </w:r>
      <w:r w:rsidRPr="00111CF5">
        <w:rPr>
          <w:color w:val="000000" w:themeColor="text1"/>
        </w:rPr>
        <w:t>, 83-102. Amsterdam/Philadelphia: John Benjamins</w:t>
      </w:r>
    </w:p>
    <w:p w14:paraId="283F2309" w14:textId="77777777" w:rsidR="00A17D7D" w:rsidRPr="00111CF5" w:rsidRDefault="00A17D7D" w:rsidP="00A17D7D">
      <w:pPr>
        <w:ind w:left="426" w:hanging="426"/>
        <w:rPr>
          <w:noProof/>
        </w:rPr>
      </w:pPr>
      <w:bookmarkStart w:id="70" w:name="_ENREF_52"/>
      <w:r w:rsidRPr="00111CF5">
        <w:rPr>
          <w:noProof/>
        </w:rPr>
        <w:t xml:space="preserve">van der Wal, Jenneke. 2015a. Evidence for abstract Case in Bantu. </w:t>
      </w:r>
      <w:r w:rsidRPr="00111CF5">
        <w:rPr>
          <w:i/>
          <w:noProof/>
        </w:rPr>
        <w:t>Lingua</w:t>
      </w:r>
      <w:r w:rsidRPr="00111CF5">
        <w:rPr>
          <w:noProof/>
        </w:rPr>
        <w:t xml:space="preserve"> 165. 109-132.</w:t>
      </w:r>
      <w:bookmarkEnd w:id="70"/>
    </w:p>
    <w:p w14:paraId="192FCC71" w14:textId="77777777" w:rsidR="00A17D7D" w:rsidRPr="00111CF5" w:rsidRDefault="00A17D7D" w:rsidP="00A17D7D">
      <w:pPr>
        <w:ind w:left="426" w:hanging="426"/>
        <w:rPr>
          <w:noProof/>
        </w:rPr>
      </w:pPr>
      <w:bookmarkStart w:id="71" w:name="_ENREF_53"/>
      <w:r w:rsidRPr="00111CF5">
        <w:rPr>
          <w:noProof/>
        </w:rPr>
        <w:t xml:space="preserve">van der Wal, Jenneke. 2015b. Bantu object clitics as defective goals. </w:t>
      </w:r>
      <w:r w:rsidRPr="00111CF5">
        <w:rPr>
          <w:i/>
          <w:noProof/>
        </w:rPr>
        <w:t>Revue Roumaine de Linguistique</w:t>
      </w:r>
      <w:r w:rsidRPr="00111CF5">
        <w:rPr>
          <w:noProof/>
        </w:rPr>
        <w:t xml:space="preserve"> LX (2-3). 277-296.</w:t>
      </w:r>
      <w:bookmarkEnd w:id="71"/>
    </w:p>
    <w:p w14:paraId="59C2B90E" w14:textId="77777777" w:rsidR="00A17D7D" w:rsidRPr="00111CF5" w:rsidRDefault="00A17D7D" w:rsidP="00A17D7D">
      <w:pPr>
        <w:ind w:left="426" w:hanging="426"/>
        <w:rPr>
          <w:noProof/>
        </w:rPr>
      </w:pPr>
      <w:bookmarkStart w:id="72" w:name="_ENREF_54"/>
      <w:r w:rsidRPr="00111CF5">
        <w:rPr>
          <w:noProof/>
        </w:rPr>
        <w:t xml:space="preserve">van der Wal, Jenneke. 2016. Flexibility in symmetry: an implicational relation in Bantu double object constructions. </w:t>
      </w:r>
      <w:bookmarkEnd w:id="72"/>
      <w:r w:rsidRPr="00111CF5">
        <w:rPr>
          <w:noProof/>
        </w:rPr>
        <w:t>Ms., University of Cambridge.</w:t>
      </w:r>
    </w:p>
    <w:p w14:paraId="1E423C28" w14:textId="77777777" w:rsidR="00A17D7D" w:rsidRPr="00111CF5" w:rsidRDefault="00A17D7D" w:rsidP="00A17D7D">
      <w:pPr>
        <w:ind w:left="426" w:hanging="426"/>
        <w:rPr>
          <w:noProof/>
        </w:rPr>
      </w:pPr>
      <w:r w:rsidRPr="00111CF5">
        <w:rPr>
          <w:noProof/>
        </w:rPr>
        <w:t xml:space="preserve">Van Otterloo, Roger. 2011. </w:t>
      </w:r>
      <w:r w:rsidRPr="00111CF5">
        <w:rPr>
          <w:i/>
          <w:noProof/>
        </w:rPr>
        <w:t>The Kifuliiru language, volume 2: a descriptive grammar</w:t>
      </w:r>
      <w:r w:rsidRPr="00111CF5">
        <w:rPr>
          <w:noProof/>
        </w:rPr>
        <w:t>. Dallas, TX: SIL International.</w:t>
      </w:r>
    </w:p>
    <w:p w14:paraId="6E0A9DD9" w14:textId="77777777" w:rsidR="00A17D7D" w:rsidRPr="00111CF5" w:rsidRDefault="00A17D7D" w:rsidP="00A17D7D">
      <w:pPr>
        <w:ind w:left="426" w:hanging="426"/>
        <w:rPr>
          <w:bCs/>
        </w:rPr>
      </w:pPr>
      <w:r w:rsidRPr="00111CF5">
        <w:t xml:space="preserve">van Urk, Coppe. 2015. </w:t>
      </w:r>
      <w:r w:rsidRPr="00111CF5">
        <w:rPr>
          <w:color w:val="131313"/>
          <w:lang w:val="en-US"/>
        </w:rPr>
        <w:t>A Uniform Syntax for Phrasal Movement: a Dinka Case Study. Doctoral dissertation, MIT.</w:t>
      </w:r>
    </w:p>
    <w:p w14:paraId="28568D70" w14:textId="77777777" w:rsidR="00A17D7D" w:rsidRPr="00111CF5" w:rsidRDefault="00A17D7D" w:rsidP="00A17D7D">
      <w:pPr>
        <w:ind w:left="426" w:hanging="426"/>
      </w:pPr>
      <w:r w:rsidRPr="00111CF5">
        <w:t xml:space="preserve">Visser, Marianna. 1986. Cliticization and Case theory in Xhosa. </w:t>
      </w:r>
      <w:r w:rsidRPr="00111CF5">
        <w:rPr>
          <w:i/>
        </w:rPr>
        <w:t>South African Journal of African Languages</w:t>
      </w:r>
      <w:r>
        <w:t xml:space="preserve"> 6(3).</w:t>
      </w:r>
      <w:r w:rsidRPr="00111CF5">
        <w:t xml:space="preserve"> 129-137.</w:t>
      </w:r>
    </w:p>
    <w:p w14:paraId="1B7CC20E" w14:textId="77777777" w:rsidR="00A17D7D" w:rsidRPr="00111CF5" w:rsidRDefault="00A17D7D" w:rsidP="00A17D7D">
      <w:pPr>
        <w:ind w:left="426" w:hanging="426"/>
        <w:rPr>
          <w:lang w:val="en-US"/>
        </w:rPr>
      </w:pPr>
      <w:r w:rsidRPr="00111CF5">
        <w:rPr>
          <w:lang w:val="en-US"/>
        </w:rPr>
        <w:t>Wasike, A</w:t>
      </w:r>
      <w:r>
        <w:rPr>
          <w:lang w:val="en-US"/>
        </w:rPr>
        <w:t>ggrey</w:t>
      </w:r>
      <w:r w:rsidRPr="00111CF5">
        <w:rPr>
          <w:lang w:val="en-US"/>
        </w:rPr>
        <w:t>. 2007. The left periphery, wh-in-situ and A-bar movement in Lubukusu and other Bantu languages. Doctoral dissertation, Cornell University.</w:t>
      </w:r>
    </w:p>
    <w:p w14:paraId="1C2D47B0" w14:textId="77777777" w:rsidR="00A17D7D" w:rsidRPr="00111CF5" w:rsidRDefault="00A17D7D" w:rsidP="00A17D7D">
      <w:pPr>
        <w:ind w:left="426" w:hanging="426"/>
        <w:rPr>
          <w:lang w:val="en-US"/>
        </w:rPr>
      </w:pPr>
      <w:r w:rsidRPr="00111CF5">
        <w:rPr>
          <w:lang w:val="en-US"/>
        </w:rPr>
        <w:t xml:space="preserve">Woolford, Ellen. 1993. Symmetric and asymmetric passives. </w:t>
      </w:r>
      <w:r w:rsidRPr="00111CF5">
        <w:rPr>
          <w:i/>
          <w:lang w:val="en-US"/>
        </w:rPr>
        <w:t>Natural Language &amp; Linguistic Theory</w:t>
      </w:r>
      <w:r>
        <w:rPr>
          <w:lang w:val="en-US"/>
        </w:rPr>
        <w:t xml:space="preserve"> 11. </w:t>
      </w:r>
      <w:r w:rsidRPr="00111CF5">
        <w:rPr>
          <w:lang w:val="en-US"/>
        </w:rPr>
        <w:t>679-728.</w:t>
      </w:r>
    </w:p>
    <w:p w14:paraId="1023F20C" w14:textId="77777777" w:rsidR="00A17D7D" w:rsidRPr="00111CF5" w:rsidRDefault="00A17D7D" w:rsidP="00A17D7D">
      <w:pPr>
        <w:ind w:left="426" w:hanging="426"/>
      </w:pPr>
      <w:r w:rsidRPr="00111CF5">
        <w:rPr>
          <w:lang w:val="en-US"/>
        </w:rPr>
        <w:t>Woolford, Ellen</w:t>
      </w:r>
      <w:r w:rsidRPr="00111CF5">
        <w:t xml:space="preserve">. 1995. Why passive can block object marking. In Akinbiyi Akinlabi </w:t>
      </w:r>
      <w:r>
        <w:t>(</w:t>
      </w:r>
      <w:r w:rsidRPr="00111CF5">
        <w:t>ed.</w:t>
      </w:r>
      <w:r>
        <w:t>)</w:t>
      </w:r>
      <w:r w:rsidRPr="00111CF5">
        <w:t xml:space="preserve">, </w:t>
      </w:r>
      <w:r w:rsidRPr="00111CF5">
        <w:rPr>
          <w:i/>
        </w:rPr>
        <w:t>Theoretical Approaches to African Linguistics,</w:t>
      </w:r>
      <w:r w:rsidRPr="00111CF5">
        <w:t xml:space="preserve"> 199-215. Trenton, New Jersey</w:t>
      </w:r>
      <w:r>
        <w:t>:</w:t>
      </w:r>
      <w:r w:rsidRPr="00111CF5">
        <w:t xml:space="preserve"> </w:t>
      </w:r>
      <w:r>
        <w:t>Africa World Press</w:t>
      </w:r>
      <w:r w:rsidRPr="00111CF5">
        <w:t xml:space="preserve">. </w:t>
      </w:r>
    </w:p>
    <w:p w14:paraId="4E09784C" w14:textId="77777777" w:rsidR="00A17D7D" w:rsidRPr="00111CF5" w:rsidRDefault="00A17D7D" w:rsidP="00A17D7D">
      <w:pPr>
        <w:ind w:left="426" w:hanging="426"/>
        <w:rPr>
          <w:lang w:val="en-US"/>
        </w:rPr>
      </w:pPr>
      <w:r>
        <w:rPr>
          <w:lang w:val="en-US"/>
        </w:rPr>
        <w:t xml:space="preserve">Woolford, Ellen. 2006. </w:t>
      </w:r>
      <w:r w:rsidRPr="00111CF5">
        <w:rPr>
          <w:lang w:val="en-US"/>
        </w:rPr>
        <w:t>Lexical Case, Inhere</w:t>
      </w:r>
      <w:r>
        <w:rPr>
          <w:lang w:val="en-US"/>
        </w:rPr>
        <w:t>nt Case, and Argument Structure.</w:t>
      </w:r>
      <w:r w:rsidRPr="00111CF5">
        <w:rPr>
          <w:lang w:val="en-US"/>
        </w:rPr>
        <w:t xml:space="preserve"> </w:t>
      </w:r>
      <w:r w:rsidRPr="00111CF5">
        <w:rPr>
          <w:i/>
          <w:lang w:val="en-US"/>
        </w:rPr>
        <w:t>Linguistic Inquiry</w:t>
      </w:r>
      <w:r w:rsidRPr="00111CF5">
        <w:rPr>
          <w:lang w:val="en-US"/>
        </w:rPr>
        <w:t xml:space="preserve"> 37 (1)</w:t>
      </w:r>
      <w:r>
        <w:rPr>
          <w:lang w:val="en-US"/>
        </w:rPr>
        <w:t>.</w:t>
      </w:r>
      <w:r w:rsidRPr="00111CF5">
        <w:rPr>
          <w:lang w:val="en-US"/>
        </w:rPr>
        <w:t xml:space="preserve"> 111-30.</w:t>
      </w:r>
    </w:p>
    <w:p w14:paraId="5C58CF74" w14:textId="77777777" w:rsidR="00A17D7D" w:rsidRPr="00111CF5" w:rsidRDefault="00A17D7D" w:rsidP="00A17D7D">
      <w:pPr>
        <w:ind w:left="426" w:hanging="426"/>
      </w:pPr>
      <w:r w:rsidRPr="00111CF5">
        <w:t xml:space="preserve">Zeller, Jochen. 2011. Aspects of object marking in Zulu. </w:t>
      </w:r>
      <w:r w:rsidRPr="00111CF5">
        <w:rPr>
          <w:i/>
        </w:rPr>
        <w:t>Paper presented at LSSA conference</w:t>
      </w:r>
      <w:r w:rsidRPr="00111CF5">
        <w:t>, Rhodes University, Grahamstown.</w:t>
      </w:r>
    </w:p>
    <w:p w14:paraId="561B78CB" w14:textId="77777777" w:rsidR="00A17D7D" w:rsidRPr="00111CF5" w:rsidRDefault="00A17D7D" w:rsidP="00A17D7D">
      <w:pPr>
        <w:ind w:left="426" w:hanging="426"/>
      </w:pPr>
      <w:r w:rsidRPr="00111CF5">
        <w:t xml:space="preserve">Zeller, Jochen. 2012. Object marking in isiZulu. </w:t>
      </w:r>
      <w:r w:rsidRPr="008C3FE5">
        <w:rPr>
          <w:i/>
        </w:rPr>
        <w:t xml:space="preserve">Southern African Linguistics and Applied Language Studies </w:t>
      </w:r>
      <w:r w:rsidRPr="00111CF5">
        <w:t>30 (2). 219-235.</w:t>
      </w:r>
    </w:p>
    <w:p w14:paraId="781445DB" w14:textId="77777777" w:rsidR="008358BC" w:rsidRDefault="008358BC" w:rsidP="0020007F">
      <w:pPr>
        <w:autoSpaceDE w:val="0"/>
        <w:autoSpaceDN w:val="0"/>
        <w:adjustRightInd w:val="0"/>
        <w:rPr>
          <w:bCs/>
        </w:rPr>
      </w:pPr>
    </w:p>
    <w:sectPr w:rsidR="008358BC" w:rsidSect="00EB6F6F">
      <w:footerReference w:type="even" r:id="rId10"/>
      <w:footerReference w:type="default" r:id="rId1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BC30E" w14:textId="77777777" w:rsidR="0026357A" w:rsidRDefault="0026357A" w:rsidP="00070D0C">
      <w:r>
        <w:separator/>
      </w:r>
    </w:p>
  </w:endnote>
  <w:endnote w:type="continuationSeparator" w:id="0">
    <w:p w14:paraId="650D96D5" w14:textId="77777777" w:rsidR="0026357A" w:rsidRDefault="0026357A" w:rsidP="00070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Zapf Dingbats">
    <w:altName w:val="Wingdings 2"/>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borWin">
    <w:panose1 w:val="000004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69F77C3" w14:textId="77777777" w:rsidR="00376BBF" w:rsidRDefault="00376BBF" w:rsidP="00E234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C256D3" w14:textId="77777777" w:rsidR="00376BBF" w:rsidRDefault="00376BBF" w:rsidP="00E2346C">
    <w:pPr>
      <w:pStyle w:val="Footer"/>
      <w:ind w:right="360"/>
    </w:pPr>
  </w:p>
  <w:p w14:paraId="5950D1CD" w14:textId="77777777" w:rsidR="00376BBF" w:rsidRDefault="00376BBF"/>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D5435D" w14:textId="77777777" w:rsidR="00376BBF" w:rsidRDefault="00376BBF" w:rsidP="00E234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50A8">
      <w:rPr>
        <w:rStyle w:val="PageNumber"/>
        <w:noProof/>
      </w:rPr>
      <w:t>28</w:t>
    </w:r>
    <w:r>
      <w:rPr>
        <w:rStyle w:val="PageNumber"/>
      </w:rPr>
      <w:fldChar w:fldCharType="end"/>
    </w:r>
  </w:p>
  <w:p w14:paraId="65863201" w14:textId="77777777" w:rsidR="00376BBF" w:rsidRDefault="00376BBF" w:rsidP="00E2346C">
    <w:pPr>
      <w:pStyle w:val="Footer"/>
      <w:ind w:right="360"/>
    </w:pPr>
  </w:p>
  <w:p w14:paraId="54EED9B0" w14:textId="77777777" w:rsidR="00376BBF" w:rsidRDefault="00376BB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AEDB58" w14:textId="77777777" w:rsidR="0026357A" w:rsidRDefault="0026357A" w:rsidP="00070D0C">
      <w:r>
        <w:separator/>
      </w:r>
    </w:p>
  </w:footnote>
  <w:footnote w:type="continuationSeparator" w:id="0">
    <w:p w14:paraId="035AC11C" w14:textId="77777777" w:rsidR="0026357A" w:rsidRDefault="0026357A" w:rsidP="00070D0C">
      <w:r>
        <w:continuationSeparator/>
      </w:r>
    </w:p>
  </w:footnote>
  <w:footnote w:id="1">
    <w:p w14:paraId="7C518DC3" w14:textId="46C5E8D3" w:rsidR="00376BBF" w:rsidRPr="00782957" w:rsidRDefault="00376BBF">
      <w:pPr>
        <w:pStyle w:val="FootnoteText"/>
        <w:rPr>
          <w:lang w:val="en-US"/>
        </w:rPr>
      </w:pPr>
      <w:r>
        <w:rPr>
          <w:rStyle w:val="FootnoteReference"/>
        </w:rPr>
        <w:footnoteRef/>
      </w:r>
      <w:r>
        <w:t xml:space="preserve"> </w:t>
      </w:r>
      <w:r>
        <w:rPr>
          <w:lang w:val="en-US"/>
        </w:rPr>
        <w:t xml:space="preserve">It is generally the case that only languages which do not use dative in ditransitives and so have what is traditionally called a ‘double object construction’ display symmetry in A-extraction, but there are exceptions to </w:t>
      </w:r>
      <w:r w:rsidRPr="00704B52">
        <w:rPr>
          <w:lang w:val="en-US"/>
        </w:rPr>
        <w:t>this (e.g. Icelandic, Japanese).</w:t>
      </w:r>
      <w:r>
        <w:rPr>
          <w:lang w:val="en-US"/>
        </w:rPr>
        <w:t xml:space="preserve"> In the text we adopt a thematic definition of ‘double object construction’ which means that languages with dative recipients can have one as well (see Harley &amp; Miyagawa 2016 for recent discussion).</w:t>
      </w:r>
    </w:p>
  </w:footnote>
  <w:footnote w:id="2">
    <w:p w14:paraId="5FB87EEE" w14:textId="77777777" w:rsidR="00376BBF" w:rsidRPr="00BC629C" w:rsidRDefault="00376BBF" w:rsidP="00070D0C">
      <w:pPr>
        <w:widowControl w:val="0"/>
        <w:autoSpaceDE w:val="0"/>
        <w:autoSpaceDN w:val="0"/>
        <w:adjustRightInd w:val="0"/>
        <w:rPr>
          <w:sz w:val="20"/>
          <w:szCs w:val="20"/>
          <w:lang w:val="en-US"/>
        </w:rPr>
      </w:pPr>
      <w:r w:rsidRPr="00BC629C">
        <w:rPr>
          <w:rStyle w:val="FootnoteReference"/>
          <w:sz w:val="20"/>
          <w:szCs w:val="20"/>
        </w:rPr>
        <w:footnoteRef/>
      </w:r>
      <w:r w:rsidRPr="00BC629C">
        <w:rPr>
          <w:sz w:val="20"/>
          <w:szCs w:val="20"/>
        </w:rPr>
        <w:t xml:space="preserve"> </w:t>
      </w:r>
      <w:r w:rsidRPr="00BC629C">
        <w:rPr>
          <w:sz w:val="20"/>
          <w:szCs w:val="20"/>
          <w:lang w:val="en-US"/>
        </w:rPr>
        <w:t xml:space="preserve">There is variation in English varieties concerning symmetry (Siewierska &amp; Hollman 2007, Haddican 2010, </w:t>
      </w:r>
      <w:r w:rsidRPr="00BC629C">
        <w:rPr>
          <w:bCs/>
          <w:sz w:val="20"/>
          <w:szCs w:val="20"/>
        </w:rPr>
        <w:t>Haddican and Holmberg 2012,</w:t>
      </w:r>
      <w:r w:rsidRPr="00BC629C">
        <w:rPr>
          <w:sz w:val="20"/>
          <w:szCs w:val="20"/>
          <w:lang w:val="en-US"/>
        </w:rPr>
        <w:t xml:space="preserve"> Myler 2013, Biggs 2014).</w:t>
      </w:r>
    </w:p>
  </w:footnote>
  <w:footnote w:id="3">
    <w:p w14:paraId="43EA4B80" w14:textId="52DC1AF7" w:rsidR="00376BBF" w:rsidRPr="00E95AF1" w:rsidRDefault="00376BBF">
      <w:pPr>
        <w:pStyle w:val="FootnoteText"/>
        <w:rPr>
          <w:lang w:val="en-US"/>
        </w:rPr>
      </w:pPr>
      <w:r>
        <w:rPr>
          <w:rStyle w:val="FootnoteReference"/>
        </w:rPr>
        <w:footnoteRef/>
      </w:r>
      <w:r>
        <w:t xml:space="preserve"> </w:t>
      </w:r>
      <w:r w:rsidRPr="00704B52">
        <w:rPr>
          <w:lang w:val="en-US"/>
        </w:rPr>
        <w:t xml:space="preserve">We have no deep explanation for this effect in English, but note that it appears to be a rare restriction crosslinguistically, unlike the </w:t>
      </w:r>
      <w:r>
        <w:rPr>
          <w:lang w:val="en-US"/>
        </w:rPr>
        <w:t xml:space="preserve">widespread </w:t>
      </w:r>
      <w:r w:rsidRPr="00704B52">
        <w:rPr>
          <w:lang w:val="en-US"/>
        </w:rPr>
        <w:t xml:space="preserve">asymmetry that we discuss at length below. </w:t>
      </w:r>
    </w:p>
  </w:footnote>
  <w:footnote w:id="4">
    <w:p w14:paraId="0E5F3B94" w14:textId="20B8D0D1" w:rsidR="00376BBF" w:rsidRPr="00CE1D69" w:rsidRDefault="00376BBF">
      <w:pPr>
        <w:pStyle w:val="FootnoteText"/>
        <w:rPr>
          <w:lang w:val="en-US"/>
        </w:rPr>
      </w:pPr>
      <w:r w:rsidRPr="00662AE6">
        <w:rPr>
          <w:rStyle w:val="FootnoteReference"/>
        </w:rPr>
        <w:footnoteRef/>
      </w:r>
      <w:r w:rsidRPr="00662AE6">
        <w:t xml:space="preserve"> </w:t>
      </w:r>
      <w:r w:rsidRPr="00662AE6">
        <w:rPr>
          <w:lang w:val="en-US"/>
        </w:rPr>
        <w:t>Duranti</w:t>
      </w:r>
      <w:r>
        <w:rPr>
          <w:lang w:val="en-US"/>
        </w:rPr>
        <w:t xml:space="preserve"> &amp; Byarushengo (1977: 68) already note this pattern in a slightly different way as the ‘Human Constraint’: “</w:t>
      </w:r>
      <w:r>
        <w:t>In a sentence with more than one DO, the advancement to subject of a DO with a nonhuman referent affects the objecthood of any other present DO with a human referent.” We discuss the possible influence of animacy in section 6.3 below.</w:t>
      </w:r>
    </w:p>
  </w:footnote>
  <w:footnote w:id="5">
    <w:p w14:paraId="442122AD" w14:textId="08D0913D" w:rsidR="00376BBF" w:rsidRPr="002855CA" w:rsidRDefault="00376BBF">
      <w:pPr>
        <w:pStyle w:val="FootnoteText"/>
      </w:pPr>
      <w:r w:rsidRPr="002855CA">
        <w:rPr>
          <w:rStyle w:val="FootnoteReference"/>
        </w:rPr>
        <w:footnoteRef/>
      </w:r>
      <w:r w:rsidRPr="002855CA">
        <w:t xml:space="preserve"> In the following we will treat relativization as derived by A-bar movement to specCP, without taking a stand on whether the moved constituent is the relativized NP itself, as under the raising analysis of relatives, or a null operator (Bhatt 2002).</w:t>
      </w:r>
    </w:p>
  </w:footnote>
  <w:footnote w:id="6">
    <w:p w14:paraId="786B5CB2" w14:textId="20672B99" w:rsidR="00376BBF" w:rsidRPr="00F45005" w:rsidRDefault="00376BBF">
      <w:pPr>
        <w:pStyle w:val="FootnoteText"/>
        <w:rPr>
          <w:lang w:val="en-US"/>
        </w:rPr>
      </w:pPr>
      <w:r w:rsidRPr="002855CA">
        <w:rPr>
          <w:rStyle w:val="FootnoteReference"/>
        </w:rPr>
        <w:footnoteRef/>
      </w:r>
      <w:r w:rsidRPr="002855CA">
        <w:t xml:space="preserve"> </w:t>
      </w:r>
      <w:r w:rsidRPr="002855CA">
        <w:rPr>
          <w:lang w:val="en-US"/>
        </w:rPr>
        <w:t xml:space="preserve">This is assuming that defective intervention does not hold, which has been argued for </w:t>
      </w:r>
      <w:r w:rsidRPr="002855CA">
        <w:t>clause-internal movement by Anagnostopoulou (2003) and Bobaljik (2008), Broekhuis (2007), Hartman (2012), and in general by Bruening (2014)</w:t>
      </w:r>
      <w:r w:rsidRPr="002855CA">
        <w:rPr>
          <w:lang w:val="en-US"/>
        </w:rPr>
        <w:t>. Alternatively, if it does hold, an additional leapfrogging movement would be necessary to move the Theme p</w:t>
      </w:r>
      <w:r>
        <w:rPr>
          <w:lang w:val="en-US"/>
        </w:rPr>
        <w:t>ast the Recipient (Bobaljik 1995</w:t>
      </w:r>
      <w:r w:rsidRPr="002855CA">
        <w:rPr>
          <w:lang w:val="en-US"/>
        </w:rPr>
        <w:t xml:space="preserve">, </w:t>
      </w:r>
      <w:r>
        <w:rPr>
          <w:lang w:val="en-US"/>
        </w:rPr>
        <w:t>McGinnis 2001, Pylkkänen 2008, J</w:t>
      </w:r>
      <w:r w:rsidRPr="002855CA">
        <w:rPr>
          <w:lang w:val="en-US"/>
        </w:rPr>
        <w:t>eong 2007, Sheehan, 2016). As long as Appl is not a phase then this will not have any impact on extraction possibilities, unlike the intermediate movement we describe below.</w:t>
      </w:r>
      <w:r>
        <w:rPr>
          <w:lang w:val="en-US"/>
        </w:rPr>
        <w:t xml:space="preserve"> </w:t>
      </w:r>
    </w:p>
  </w:footnote>
  <w:footnote w:id="7">
    <w:p w14:paraId="09C3F5A3" w14:textId="77777777" w:rsidR="00376BBF" w:rsidRPr="000D6776" w:rsidRDefault="00376BBF" w:rsidP="00AF7B9E">
      <w:pPr>
        <w:pStyle w:val="FootnoteText"/>
      </w:pPr>
      <w:r w:rsidRPr="000D6776">
        <w:rPr>
          <w:rStyle w:val="FootnoteReference"/>
        </w:rPr>
        <w:footnoteRef/>
      </w:r>
      <w:r w:rsidRPr="000D6776">
        <w:t xml:space="preserve"> Chomsky (2008) proposes that the phases are “CP and v*P, where [...] v* is the functional head associated with full argument structure, transitive and experiencer constructions, and is one of several</w:t>
      </w:r>
    </w:p>
    <w:p w14:paraId="3DB31627" w14:textId="77777777" w:rsidR="00376BBF" w:rsidRPr="00B6056F" w:rsidRDefault="00376BBF" w:rsidP="00AF7B9E">
      <w:pPr>
        <w:pStyle w:val="FootnoteText"/>
        <w:rPr>
          <w:color w:val="002060"/>
        </w:rPr>
      </w:pPr>
      <w:r w:rsidRPr="000D6776">
        <w:t>choices for v”. One interpretation of this, which is probably the intended interpretation, is that only active voice has a functional head “associated with full argument structure”. However, once we take the DOC into consideration, and we assume a functional head which introduces the Recipient in the DOC, then, as made clear in the text, the predicate will contain a functional head associated with full argument structure.</w:t>
      </w:r>
    </w:p>
  </w:footnote>
  <w:footnote w:id="8">
    <w:p w14:paraId="68AD6876" w14:textId="013EDA63" w:rsidR="00376BBF" w:rsidRPr="000F0C8A" w:rsidRDefault="00376BBF" w:rsidP="00DD1CE1">
      <w:pPr>
        <w:pStyle w:val="FootnoteText"/>
        <w:rPr>
          <w:lang w:val="en-US"/>
        </w:rPr>
      </w:pPr>
      <w:r w:rsidRPr="00BE2594">
        <w:rPr>
          <w:rStyle w:val="FootnoteReference"/>
        </w:rPr>
        <w:footnoteRef/>
      </w:r>
      <w:r w:rsidRPr="00BE2594">
        <w:t xml:space="preserve"> Whether some or all Bantu languages have a [uCase] feature is a matter of some debate; see Diercks (2012), Van der Wal (2015</w:t>
      </w:r>
      <w:r>
        <w:t>a</w:t>
      </w:r>
      <w:r w:rsidRPr="00BE2594">
        <w:t>) and Sheehan and van der Wal (submitted). The applied tests in this recent literature concerns nominative Case mostly, and in this paper Case is taken to still be relevant in the lower domain, even in the languages that do not show evidence for the presence of nominative Case (see also Halpert 2012). If Case turns out to not be present in the language at all, there still is a nominal-licensing requirement (perhaps related to topicality, cf. Morimoto 2006) and the feature driving movement of the Theme would then be related to this other type of licensing.</w:t>
      </w:r>
    </w:p>
  </w:footnote>
  <w:footnote w:id="9">
    <w:p w14:paraId="4FF8302A" w14:textId="5ED69DE7" w:rsidR="00376BBF" w:rsidRPr="00EE5E74" w:rsidRDefault="00376BBF">
      <w:pPr>
        <w:pStyle w:val="FootnoteText"/>
        <w:rPr>
          <w:lang w:val="en-US"/>
        </w:rPr>
      </w:pPr>
      <w:r w:rsidRPr="00A30A3A">
        <w:rPr>
          <w:rStyle w:val="FootnoteReference"/>
        </w:rPr>
        <w:footnoteRef/>
      </w:r>
      <w:r w:rsidRPr="00A30A3A">
        <w:t xml:space="preserve"> </w:t>
      </w:r>
      <w:r w:rsidRPr="00A30A3A">
        <w:rPr>
          <w:lang w:val="en-US"/>
        </w:rPr>
        <w:t xml:space="preserve">Despite strong similiarities with </w:t>
      </w:r>
      <w:r>
        <w:rPr>
          <w:lang w:val="en-US"/>
        </w:rPr>
        <w:t>Bošković</w:t>
      </w:r>
      <w:r w:rsidRPr="00A30A3A">
        <w:rPr>
          <w:lang w:val="en-US"/>
        </w:rPr>
        <w:t xml:space="preserve">’s (2015) proposal, what we propose here is slightly different as the trace of Theme in specApplP still functions as the phase edge. In </w:t>
      </w:r>
      <w:r>
        <w:rPr>
          <w:lang w:val="en-US"/>
        </w:rPr>
        <w:t>Bošković</w:t>
      </w:r>
      <w:r w:rsidRPr="00A30A3A">
        <w:rPr>
          <w:lang w:val="en-US"/>
        </w:rPr>
        <w:t>’s system traces do not count.</w:t>
      </w:r>
    </w:p>
  </w:footnote>
  <w:footnote w:id="10">
    <w:p w14:paraId="5F8D78CB" w14:textId="5BF070AC" w:rsidR="00376BBF" w:rsidRPr="00093BD0" w:rsidRDefault="00376BBF" w:rsidP="00093BD0">
      <w:pPr>
        <w:rPr>
          <w:sz w:val="20"/>
          <w:szCs w:val="20"/>
        </w:rPr>
      </w:pPr>
      <w:r w:rsidRPr="00093BD0">
        <w:rPr>
          <w:rStyle w:val="FootnoteReference"/>
          <w:sz w:val="20"/>
          <w:szCs w:val="20"/>
        </w:rPr>
        <w:footnoteRef/>
      </w:r>
      <w:r w:rsidRPr="00093BD0">
        <w:rPr>
          <w:sz w:val="20"/>
          <w:szCs w:val="20"/>
        </w:rPr>
        <w:t xml:space="preserve"> With the examples in</w:t>
      </w:r>
      <w:r>
        <w:rPr>
          <w:sz w:val="20"/>
          <w:szCs w:val="20"/>
        </w:rPr>
        <w:t xml:space="preserve"> (39</w:t>
      </w:r>
      <w:r w:rsidRPr="00093BD0">
        <w:rPr>
          <w:sz w:val="20"/>
          <w:szCs w:val="20"/>
        </w:rPr>
        <w:t xml:space="preserve">), left dislocation of the subject does not help, and respondents replied that there was no way to save them (except omission of the by-phrase). </w:t>
      </w:r>
    </w:p>
  </w:footnote>
  <w:footnote w:id="11">
    <w:p w14:paraId="6D462521" w14:textId="77777777" w:rsidR="00376BBF" w:rsidRDefault="00376BBF" w:rsidP="00446212">
      <w:pPr>
        <w:pStyle w:val="FootnoteText"/>
      </w:pPr>
      <w:r>
        <w:rPr>
          <w:rStyle w:val="FootnoteReference"/>
        </w:rPr>
        <w:footnoteRef/>
      </w:r>
      <w:r>
        <w:t xml:space="preserve"> Many thanks to Kari Kinn for data and discussion. </w:t>
      </w:r>
    </w:p>
  </w:footnote>
  <w:footnote w:id="12">
    <w:p w14:paraId="11059C07" w14:textId="0B908A94" w:rsidR="00376BBF" w:rsidRDefault="00376BBF">
      <w:pPr>
        <w:pStyle w:val="FootnoteText"/>
      </w:pPr>
      <w:r>
        <w:rPr>
          <w:rStyle w:val="FootnoteReference"/>
        </w:rPr>
        <w:footnoteRef/>
      </w:r>
      <w:r>
        <w:t xml:space="preserve"> We are indebted to Elena Anagnostopulou (p.c.) for discussing these issues with u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159C5BA2"/>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abstractNum>
  <w:abstractNum w:abstractNumId="1" w15:restartNumberingAfterBreak="0">
    <w:nsid w:val="119F382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4B7612"/>
    <w:multiLevelType w:val="hybridMultilevel"/>
    <w:tmpl w:val="9F24AD58"/>
    <w:lvl w:ilvl="0" w:tplc="82128BAA">
      <w:start w:val="16"/>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33DF3"/>
    <w:multiLevelType w:val="multilevel"/>
    <w:tmpl w:val="985A45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4653F3C"/>
    <w:multiLevelType w:val="hybridMultilevel"/>
    <w:tmpl w:val="44D4FAE8"/>
    <w:lvl w:ilvl="0" w:tplc="04090017">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2B7A0F"/>
    <w:multiLevelType w:val="hybridMultilevel"/>
    <w:tmpl w:val="31FE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F25AFF"/>
    <w:multiLevelType w:val="hybridMultilevel"/>
    <w:tmpl w:val="4EF45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8C66BB"/>
    <w:multiLevelType w:val="multilevel"/>
    <w:tmpl w:val="2F5AF6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474C60A3"/>
    <w:multiLevelType w:val="hybridMultilevel"/>
    <w:tmpl w:val="72E06F14"/>
    <w:lvl w:ilvl="0" w:tplc="D3AE549C">
      <w:start w:val="14"/>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74785C"/>
    <w:multiLevelType w:val="hybridMultilevel"/>
    <w:tmpl w:val="72EE72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9EA29E5"/>
    <w:multiLevelType w:val="hybridMultilevel"/>
    <w:tmpl w:val="D6AE5E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2A70BD"/>
    <w:multiLevelType w:val="hybridMultilevel"/>
    <w:tmpl w:val="8EF84A5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700F8"/>
    <w:multiLevelType w:val="hybridMultilevel"/>
    <w:tmpl w:val="A602186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D838FD"/>
    <w:multiLevelType w:val="hybridMultilevel"/>
    <w:tmpl w:val="0C92B5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2B0CD3"/>
    <w:multiLevelType w:val="hybridMultilevel"/>
    <w:tmpl w:val="48901D66"/>
    <w:lvl w:ilvl="0" w:tplc="D4100CD4">
      <w:start w:val="1"/>
      <w:numFmt w:val="none"/>
      <w:lvlText w:val="iv."/>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6"/>
  </w:num>
  <w:num w:numId="5">
    <w:abstractNumId w:val="11"/>
  </w:num>
  <w:num w:numId="6">
    <w:abstractNumId w:val="14"/>
  </w:num>
  <w:num w:numId="7">
    <w:abstractNumId w:val="4"/>
  </w:num>
  <w:num w:numId="8">
    <w:abstractNumId w:val="12"/>
  </w:num>
  <w:num w:numId="9">
    <w:abstractNumId w:val="10"/>
  </w:num>
  <w:num w:numId="10">
    <w:abstractNumId w:val="9"/>
  </w:num>
  <w:num w:numId="11">
    <w:abstractNumId w:val="8"/>
  </w:num>
  <w:num w:numId="12">
    <w:abstractNumId w:val="3"/>
  </w:num>
  <w:num w:numId="13">
    <w:abstractNumId w:val="3"/>
  </w:num>
  <w:num w:numId="14">
    <w:abstractNumId w:val="3"/>
  </w:num>
  <w:num w:numId="15">
    <w:abstractNumId w:val="13"/>
  </w:num>
  <w:num w:numId="16">
    <w:abstractNumId w:val="3"/>
  </w:num>
  <w:num w:numId="17">
    <w:abstractNumId w:val="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0D0C"/>
    <w:rsid w:val="00004AB0"/>
    <w:rsid w:val="000117B6"/>
    <w:rsid w:val="00031A79"/>
    <w:rsid w:val="00034B38"/>
    <w:rsid w:val="000360A9"/>
    <w:rsid w:val="00042A8A"/>
    <w:rsid w:val="00044DCB"/>
    <w:rsid w:val="00047662"/>
    <w:rsid w:val="00050F83"/>
    <w:rsid w:val="0005317B"/>
    <w:rsid w:val="00055311"/>
    <w:rsid w:val="00063A71"/>
    <w:rsid w:val="000650F6"/>
    <w:rsid w:val="0006736B"/>
    <w:rsid w:val="00070D0C"/>
    <w:rsid w:val="000738B0"/>
    <w:rsid w:val="0007469D"/>
    <w:rsid w:val="00074FB8"/>
    <w:rsid w:val="00075006"/>
    <w:rsid w:val="00077771"/>
    <w:rsid w:val="00083A8E"/>
    <w:rsid w:val="000900DE"/>
    <w:rsid w:val="00090EA0"/>
    <w:rsid w:val="0009329B"/>
    <w:rsid w:val="00093BD0"/>
    <w:rsid w:val="00094258"/>
    <w:rsid w:val="000A7293"/>
    <w:rsid w:val="000B0F72"/>
    <w:rsid w:val="000B72CB"/>
    <w:rsid w:val="000B77CD"/>
    <w:rsid w:val="000C0394"/>
    <w:rsid w:val="000C0D3B"/>
    <w:rsid w:val="000C1DFF"/>
    <w:rsid w:val="000D05CD"/>
    <w:rsid w:val="000D335E"/>
    <w:rsid w:val="000D50A8"/>
    <w:rsid w:val="000D6776"/>
    <w:rsid w:val="000E4E3F"/>
    <w:rsid w:val="000F05B9"/>
    <w:rsid w:val="000F0C8A"/>
    <w:rsid w:val="000F5585"/>
    <w:rsid w:val="0010095D"/>
    <w:rsid w:val="001067C9"/>
    <w:rsid w:val="00114C1F"/>
    <w:rsid w:val="00121B63"/>
    <w:rsid w:val="001262FB"/>
    <w:rsid w:val="00133C29"/>
    <w:rsid w:val="00135DE0"/>
    <w:rsid w:val="00136D07"/>
    <w:rsid w:val="00142D34"/>
    <w:rsid w:val="00150EB7"/>
    <w:rsid w:val="00163570"/>
    <w:rsid w:val="00171C65"/>
    <w:rsid w:val="00193541"/>
    <w:rsid w:val="001959E3"/>
    <w:rsid w:val="001A034B"/>
    <w:rsid w:val="001A15DA"/>
    <w:rsid w:val="001A47AA"/>
    <w:rsid w:val="001A606D"/>
    <w:rsid w:val="001B384E"/>
    <w:rsid w:val="001B3DBA"/>
    <w:rsid w:val="001B73D0"/>
    <w:rsid w:val="001B7C4C"/>
    <w:rsid w:val="001B7DCB"/>
    <w:rsid w:val="001D04BD"/>
    <w:rsid w:val="001D4760"/>
    <w:rsid w:val="001E19B4"/>
    <w:rsid w:val="001E7D80"/>
    <w:rsid w:val="001F0B43"/>
    <w:rsid w:val="001F220D"/>
    <w:rsid w:val="001F32BF"/>
    <w:rsid w:val="001F3E3E"/>
    <w:rsid w:val="0020007F"/>
    <w:rsid w:val="00202197"/>
    <w:rsid w:val="00202EEC"/>
    <w:rsid w:val="00203580"/>
    <w:rsid w:val="00204EB0"/>
    <w:rsid w:val="00223412"/>
    <w:rsid w:val="002237C3"/>
    <w:rsid w:val="00226F98"/>
    <w:rsid w:val="002275B4"/>
    <w:rsid w:val="00227FB8"/>
    <w:rsid w:val="00230174"/>
    <w:rsid w:val="00232EA3"/>
    <w:rsid w:val="00251B10"/>
    <w:rsid w:val="00253837"/>
    <w:rsid w:val="00255C20"/>
    <w:rsid w:val="0025776C"/>
    <w:rsid w:val="0026357A"/>
    <w:rsid w:val="00264D34"/>
    <w:rsid w:val="0027193D"/>
    <w:rsid w:val="00273737"/>
    <w:rsid w:val="00282297"/>
    <w:rsid w:val="002855CA"/>
    <w:rsid w:val="00290A4B"/>
    <w:rsid w:val="00294C29"/>
    <w:rsid w:val="00295267"/>
    <w:rsid w:val="002976A7"/>
    <w:rsid w:val="002B00B5"/>
    <w:rsid w:val="002C18C5"/>
    <w:rsid w:val="002C567B"/>
    <w:rsid w:val="002C65EB"/>
    <w:rsid w:val="002D4204"/>
    <w:rsid w:val="002D420E"/>
    <w:rsid w:val="002E2661"/>
    <w:rsid w:val="002E26FA"/>
    <w:rsid w:val="002E788F"/>
    <w:rsid w:val="002F0585"/>
    <w:rsid w:val="002F3ADA"/>
    <w:rsid w:val="002F7D44"/>
    <w:rsid w:val="0030112A"/>
    <w:rsid w:val="003036E8"/>
    <w:rsid w:val="00310C05"/>
    <w:rsid w:val="00314508"/>
    <w:rsid w:val="00315D8A"/>
    <w:rsid w:val="003179BE"/>
    <w:rsid w:val="00322677"/>
    <w:rsid w:val="0032768D"/>
    <w:rsid w:val="003302CD"/>
    <w:rsid w:val="00333B48"/>
    <w:rsid w:val="00335AB4"/>
    <w:rsid w:val="00336779"/>
    <w:rsid w:val="00345FB8"/>
    <w:rsid w:val="00351BF8"/>
    <w:rsid w:val="00353157"/>
    <w:rsid w:val="00362A72"/>
    <w:rsid w:val="0036313C"/>
    <w:rsid w:val="00367ED9"/>
    <w:rsid w:val="00375233"/>
    <w:rsid w:val="00376BBF"/>
    <w:rsid w:val="00377EA3"/>
    <w:rsid w:val="00382541"/>
    <w:rsid w:val="00382FA9"/>
    <w:rsid w:val="00386747"/>
    <w:rsid w:val="00393A0B"/>
    <w:rsid w:val="003940D2"/>
    <w:rsid w:val="00396D13"/>
    <w:rsid w:val="003A2918"/>
    <w:rsid w:val="003B3C4E"/>
    <w:rsid w:val="003B495B"/>
    <w:rsid w:val="003C54D8"/>
    <w:rsid w:val="003D3A1B"/>
    <w:rsid w:val="003D470C"/>
    <w:rsid w:val="003D4AEC"/>
    <w:rsid w:val="003E1769"/>
    <w:rsid w:val="003E34F5"/>
    <w:rsid w:val="003E5682"/>
    <w:rsid w:val="003E6653"/>
    <w:rsid w:val="003E70B4"/>
    <w:rsid w:val="003F4037"/>
    <w:rsid w:val="003F6083"/>
    <w:rsid w:val="003F629E"/>
    <w:rsid w:val="00400DCF"/>
    <w:rsid w:val="004066F6"/>
    <w:rsid w:val="00414D79"/>
    <w:rsid w:val="004201BE"/>
    <w:rsid w:val="00424CCF"/>
    <w:rsid w:val="00425B78"/>
    <w:rsid w:val="00427D89"/>
    <w:rsid w:val="00433137"/>
    <w:rsid w:val="00433592"/>
    <w:rsid w:val="004370D3"/>
    <w:rsid w:val="00440D02"/>
    <w:rsid w:val="00443534"/>
    <w:rsid w:val="00443572"/>
    <w:rsid w:val="00446212"/>
    <w:rsid w:val="0044731C"/>
    <w:rsid w:val="004508C1"/>
    <w:rsid w:val="00452A01"/>
    <w:rsid w:val="004566FB"/>
    <w:rsid w:val="00465AD5"/>
    <w:rsid w:val="00467301"/>
    <w:rsid w:val="00471F7A"/>
    <w:rsid w:val="00471FF5"/>
    <w:rsid w:val="00475844"/>
    <w:rsid w:val="0048524C"/>
    <w:rsid w:val="004906CE"/>
    <w:rsid w:val="00492483"/>
    <w:rsid w:val="004A0231"/>
    <w:rsid w:val="004A0AE6"/>
    <w:rsid w:val="004A0EB3"/>
    <w:rsid w:val="004B2329"/>
    <w:rsid w:val="004E3C22"/>
    <w:rsid w:val="004E717A"/>
    <w:rsid w:val="004F7D81"/>
    <w:rsid w:val="0050048E"/>
    <w:rsid w:val="005010A6"/>
    <w:rsid w:val="0051560D"/>
    <w:rsid w:val="00521F90"/>
    <w:rsid w:val="0052495D"/>
    <w:rsid w:val="00525AB0"/>
    <w:rsid w:val="00531969"/>
    <w:rsid w:val="00535826"/>
    <w:rsid w:val="00536ADC"/>
    <w:rsid w:val="00537F2A"/>
    <w:rsid w:val="00543C5A"/>
    <w:rsid w:val="0054630C"/>
    <w:rsid w:val="005463B1"/>
    <w:rsid w:val="00550370"/>
    <w:rsid w:val="00550C73"/>
    <w:rsid w:val="00553E88"/>
    <w:rsid w:val="00555AC8"/>
    <w:rsid w:val="00562440"/>
    <w:rsid w:val="00564662"/>
    <w:rsid w:val="00567284"/>
    <w:rsid w:val="0056753A"/>
    <w:rsid w:val="00570FEF"/>
    <w:rsid w:val="005738F8"/>
    <w:rsid w:val="0057729F"/>
    <w:rsid w:val="00577D11"/>
    <w:rsid w:val="00577D91"/>
    <w:rsid w:val="0058415F"/>
    <w:rsid w:val="00590C89"/>
    <w:rsid w:val="0059297E"/>
    <w:rsid w:val="00595910"/>
    <w:rsid w:val="0059597F"/>
    <w:rsid w:val="005A14F0"/>
    <w:rsid w:val="005A2556"/>
    <w:rsid w:val="005A50DB"/>
    <w:rsid w:val="005B2ADB"/>
    <w:rsid w:val="005C0E28"/>
    <w:rsid w:val="005C1743"/>
    <w:rsid w:val="005C4A4F"/>
    <w:rsid w:val="005D23A5"/>
    <w:rsid w:val="005E618C"/>
    <w:rsid w:val="005F25F1"/>
    <w:rsid w:val="005F6160"/>
    <w:rsid w:val="006051D5"/>
    <w:rsid w:val="00613B64"/>
    <w:rsid w:val="00623CD3"/>
    <w:rsid w:val="00626B32"/>
    <w:rsid w:val="00627A80"/>
    <w:rsid w:val="00635906"/>
    <w:rsid w:val="0063757B"/>
    <w:rsid w:val="00640496"/>
    <w:rsid w:val="00647DF8"/>
    <w:rsid w:val="0065029D"/>
    <w:rsid w:val="00651E62"/>
    <w:rsid w:val="00662AE6"/>
    <w:rsid w:val="006639E0"/>
    <w:rsid w:val="006668D2"/>
    <w:rsid w:val="006721AB"/>
    <w:rsid w:val="00683289"/>
    <w:rsid w:val="00683B53"/>
    <w:rsid w:val="006841DC"/>
    <w:rsid w:val="006845AC"/>
    <w:rsid w:val="00690EBF"/>
    <w:rsid w:val="00693AA3"/>
    <w:rsid w:val="006A2046"/>
    <w:rsid w:val="006A472C"/>
    <w:rsid w:val="006A5B91"/>
    <w:rsid w:val="006B337A"/>
    <w:rsid w:val="006B73D6"/>
    <w:rsid w:val="006C0A81"/>
    <w:rsid w:val="006C2CC3"/>
    <w:rsid w:val="006C684E"/>
    <w:rsid w:val="006D0323"/>
    <w:rsid w:val="006D0736"/>
    <w:rsid w:val="006D294D"/>
    <w:rsid w:val="006D7A4F"/>
    <w:rsid w:val="006E1475"/>
    <w:rsid w:val="006E4C01"/>
    <w:rsid w:val="006F2F24"/>
    <w:rsid w:val="006F358D"/>
    <w:rsid w:val="006F5279"/>
    <w:rsid w:val="006F52EE"/>
    <w:rsid w:val="006F6315"/>
    <w:rsid w:val="007009EC"/>
    <w:rsid w:val="00701F73"/>
    <w:rsid w:val="00703A0D"/>
    <w:rsid w:val="00704B52"/>
    <w:rsid w:val="007206FC"/>
    <w:rsid w:val="00730CEE"/>
    <w:rsid w:val="00740BA8"/>
    <w:rsid w:val="00742CDA"/>
    <w:rsid w:val="0074395F"/>
    <w:rsid w:val="0075143D"/>
    <w:rsid w:val="00753B2E"/>
    <w:rsid w:val="007574BB"/>
    <w:rsid w:val="007619CE"/>
    <w:rsid w:val="00767D01"/>
    <w:rsid w:val="0077018A"/>
    <w:rsid w:val="0077072D"/>
    <w:rsid w:val="00773A16"/>
    <w:rsid w:val="007745DD"/>
    <w:rsid w:val="007766CC"/>
    <w:rsid w:val="00781300"/>
    <w:rsid w:val="007817AE"/>
    <w:rsid w:val="00782957"/>
    <w:rsid w:val="0078391B"/>
    <w:rsid w:val="007951B8"/>
    <w:rsid w:val="007A1563"/>
    <w:rsid w:val="007A66D3"/>
    <w:rsid w:val="007A7DE3"/>
    <w:rsid w:val="007B0550"/>
    <w:rsid w:val="007B2549"/>
    <w:rsid w:val="007B5E8F"/>
    <w:rsid w:val="007B7FBA"/>
    <w:rsid w:val="007D3CE4"/>
    <w:rsid w:val="007D4B9F"/>
    <w:rsid w:val="007E1BE6"/>
    <w:rsid w:val="007E64A3"/>
    <w:rsid w:val="007E7F61"/>
    <w:rsid w:val="007F2C6E"/>
    <w:rsid w:val="00806860"/>
    <w:rsid w:val="008157CD"/>
    <w:rsid w:val="00817ACF"/>
    <w:rsid w:val="008237C0"/>
    <w:rsid w:val="00824408"/>
    <w:rsid w:val="0082676E"/>
    <w:rsid w:val="00826841"/>
    <w:rsid w:val="00831658"/>
    <w:rsid w:val="008347FD"/>
    <w:rsid w:val="008356B3"/>
    <w:rsid w:val="008358BC"/>
    <w:rsid w:val="008440D4"/>
    <w:rsid w:val="0086582A"/>
    <w:rsid w:val="008736A8"/>
    <w:rsid w:val="00883F23"/>
    <w:rsid w:val="008930F8"/>
    <w:rsid w:val="00893873"/>
    <w:rsid w:val="008939D5"/>
    <w:rsid w:val="00893FC1"/>
    <w:rsid w:val="008A63EC"/>
    <w:rsid w:val="008A7220"/>
    <w:rsid w:val="008B4408"/>
    <w:rsid w:val="008D2CDB"/>
    <w:rsid w:val="008E2154"/>
    <w:rsid w:val="008E6A38"/>
    <w:rsid w:val="008F448E"/>
    <w:rsid w:val="008F569E"/>
    <w:rsid w:val="00901B52"/>
    <w:rsid w:val="0090559C"/>
    <w:rsid w:val="00906B4D"/>
    <w:rsid w:val="00907506"/>
    <w:rsid w:val="00907B27"/>
    <w:rsid w:val="00911375"/>
    <w:rsid w:val="009121A3"/>
    <w:rsid w:val="009121DB"/>
    <w:rsid w:val="00912C77"/>
    <w:rsid w:val="0091412E"/>
    <w:rsid w:val="00917EAC"/>
    <w:rsid w:val="0093299D"/>
    <w:rsid w:val="00933540"/>
    <w:rsid w:val="00934C92"/>
    <w:rsid w:val="00940C9B"/>
    <w:rsid w:val="00941D18"/>
    <w:rsid w:val="00942A84"/>
    <w:rsid w:val="00960421"/>
    <w:rsid w:val="00960ED4"/>
    <w:rsid w:val="00963189"/>
    <w:rsid w:val="00972A03"/>
    <w:rsid w:val="0097301A"/>
    <w:rsid w:val="0097373E"/>
    <w:rsid w:val="00975682"/>
    <w:rsid w:val="00976E57"/>
    <w:rsid w:val="009774DA"/>
    <w:rsid w:val="00990369"/>
    <w:rsid w:val="009948C5"/>
    <w:rsid w:val="00995604"/>
    <w:rsid w:val="00995F69"/>
    <w:rsid w:val="00996BD6"/>
    <w:rsid w:val="009C2424"/>
    <w:rsid w:val="009C5D4B"/>
    <w:rsid w:val="009D0325"/>
    <w:rsid w:val="009D3A42"/>
    <w:rsid w:val="009E1494"/>
    <w:rsid w:val="009E796D"/>
    <w:rsid w:val="00A01A4D"/>
    <w:rsid w:val="00A15B29"/>
    <w:rsid w:val="00A17CA2"/>
    <w:rsid w:val="00A17D7D"/>
    <w:rsid w:val="00A23407"/>
    <w:rsid w:val="00A236F3"/>
    <w:rsid w:val="00A2504F"/>
    <w:rsid w:val="00A27671"/>
    <w:rsid w:val="00A30A3A"/>
    <w:rsid w:val="00A32219"/>
    <w:rsid w:val="00A32DCA"/>
    <w:rsid w:val="00A34E6A"/>
    <w:rsid w:val="00A461CC"/>
    <w:rsid w:val="00A46F66"/>
    <w:rsid w:val="00A5256A"/>
    <w:rsid w:val="00A53034"/>
    <w:rsid w:val="00A56ED1"/>
    <w:rsid w:val="00A62EFF"/>
    <w:rsid w:val="00A70421"/>
    <w:rsid w:val="00A7074C"/>
    <w:rsid w:val="00A724DE"/>
    <w:rsid w:val="00A754E8"/>
    <w:rsid w:val="00A7628E"/>
    <w:rsid w:val="00A81177"/>
    <w:rsid w:val="00A846CA"/>
    <w:rsid w:val="00A867B0"/>
    <w:rsid w:val="00A9062D"/>
    <w:rsid w:val="00A90A6A"/>
    <w:rsid w:val="00A93083"/>
    <w:rsid w:val="00A96F59"/>
    <w:rsid w:val="00AA2342"/>
    <w:rsid w:val="00AB10F4"/>
    <w:rsid w:val="00AB2FF8"/>
    <w:rsid w:val="00AB31D6"/>
    <w:rsid w:val="00AB5C2A"/>
    <w:rsid w:val="00AB64B9"/>
    <w:rsid w:val="00AC1F7C"/>
    <w:rsid w:val="00AC4EE5"/>
    <w:rsid w:val="00AC565C"/>
    <w:rsid w:val="00AD253C"/>
    <w:rsid w:val="00AD4DE2"/>
    <w:rsid w:val="00AE585D"/>
    <w:rsid w:val="00AF4F7B"/>
    <w:rsid w:val="00AF79C0"/>
    <w:rsid w:val="00AF7B9E"/>
    <w:rsid w:val="00B0117E"/>
    <w:rsid w:val="00B0786D"/>
    <w:rsid w:val="00B200F8"/>
    <w:rsid w:val="00B20ECF"/>
    <w:rsid w:val="00B32337"/>
    <w:rsid w:val="00B42F9F"/>
    <w:rsid w:val="00B430F5"/>
    <w:rsid w:val="00B44006"/>
    <w:rsid w:val="00B5111C"/>
    <w:rsid w:val="00B54810"/>
    <w:rsid w:val="00B6056F"/>
    <w:rsid w:val="00B6535D"/>
    <w:rsid w:val="00B67B2B"/>
    <w:rsid w:val="00B73EAE"/>
    <w:rsid w:val="00B803DB"/>
    <w:rsid w:val="00B80D54"/>
    <w:rsid w:val="00B82059"/>
    <w:rsid w:val="00B824F0"/>
    <w:rsid w:val="00B85252"/>
    <w:rsid w:val="00B90A64"/>
    <w:rsid w:val="00B92599"/>
    <w:rsid w:val="00B93B0C"/>
    <w:rsid w:val="00B951E2"/>
    <w:rsid w:val="00B9566E"/>
    <w:rsid w:val="00BA0201"/>
    <w:rsid w:val="00BA51B1"/>
    <w:rsid w:val="00BB0816"/>
    <w:rsid w:val="00BC6C06"/>
    <w:rsid w:val="00BC797D"/>
    <w:rsid w:val="00BD57FD"/>
    <w:rsid w:val="00BD793B"/>
    <w:rsid w:val="00BE1AC6"/>
    <w:rsid w:val="00BE2594"/>
    <w:rsid w:val="00BE418A"/>
    <w:rsid w:val="00BF2FB8"/>
    <w:rsid w:val="00BF4CAC"/>
    <w:rsid w:val="00C039E2"/>
    <w:rsid w:val="00C25BEF"/>
    <w:rsid w:val="00C27DD3"/>
    <w:rsid w:val="00C33306"/>
    <w:rsid w:val="00C36B6B"/>
    <w:rsid w:val="00C54C2F"/>
    <w:rsid w:val="00C55FB5"/>
    <w:rsid w:val="00C60149"/>
    <w:rsid w:val="00C62BAB"/>
    <w:rsid w:val="00C76150"/>
    <w:rsid w:val="00C77E6B"/>
    <w:rsid w:val="00C816FC"/>
    <w:rsid w:val="00C8316F"/>
    <w:rsid w:val="00C83C33"/>
    <w:rsid w:val="00C84B81"/>
    <w:rsid w:val="00CA32D2"/>
    <w:rsid w:val="00CA4D43"/>
    <w:rsid w:val="00CA4EA7"/>
    <w:rsid w:val="00CA7937"/>
    <w:rsid w:val="00CB0A02"/>
    <w:rsid w:val="00CB69D3"/>
    <w:rsid w:val="00CC7E00"/>
    <w:rsid w:val="00CD0B74"/>
    <w:rsid w:val="00CD1214"/>
    <w:rsid w:val="00CD336D"/>
    <w:rsid w:val="00CD3E4B"/>
    <w:rsid w:val="00CD762F"/>
    <w:rsid w:val="00CE1AAE"/>
    <w:rsid w:val="00CE1D69"/>
    <w:rsid w:val="00CE42DA"/>
    <w:rsid w:val="00CF3285"/>
    <w:rsid w:val="00CF46A1"/>
    <w:rsid w:val="00CF58C1"/>
    <w:rsid w:val="00D00823"/>
    <w:rsid w:val="00D01F00"/>
    <w:rsid w:val="00D047EF"/>
    <w:rsid w:val="00D07543"/>
    <w:rsid w:val="00D14496"/>
    <w:rsid w:val="00D16879"/>
    <w:rsid w:val="00D211F8"/>
    <w:rsid w:val="00D22C60"/>
    <w:rsid w:val="00D30C29"/>
    <w:rsid w:val="00D34F88"/>
    <w:rsid w:val="00D360AF"/>
    <w:rsid w:val="00D43857"/>
    <w:rsid w:val="00D52502"/>
    <w:rsid w:val="00D6417A"/>
    <w:rsid w:val="00D64FFC"/>
    <w:rsid w:val="00D73016"/>
    <w:rsid w:val="00D773B2"/>
    <w:rsid w:val="00D801E1"/>
    <w:rsid w:val="00D81C2F"/>
    <w:rsid w:val="00D82868"/>
    <w:rsid w:val="00D87CF9"/>
    <w:rsid w:val="00D9135D"/>
    <w:rsid w:val="00D929E2"/>
    <w:rsid w:val="00D93915"/>
    <w:rsid w:val="00D96C33"/>
    <w:rsid w:val="00DA1B54"/>
    <w:rsid w:val="00DA48FC"/>
    <w:rsid w:val="00DB17E9"/>
    <w:rsid w:val="00DC04DA"/>
    <w:rsid w:val="00DC75FA"/>
    <w:rsid w:val="00DD1CE1"/>
    <w:rsid w:val="00DD3E7C"/>
    <w:rsid w:val="00DD7F49"/>
    <w:rsid w:val="00DE23E2"/>
    <w:rsid w:val="00DE582F"/>
    <w:rsid w:val="00DE5A7E"/>
    <w:rsid w:val="00DF1411"/>
    <w:rsid w:val="00DF6BFA"/>
    <w:rsid w:val="00DF721E"/>
    <w:rsid w:val="00E04BF9"/>
    <w:rsid w:val="00E06553"/>
    <w:rsid w:val="00E10135"/>
    <w:rsid w:val="00E155FD"/>
    <w:rsid w:val="00E179E1"/>
    <w:rsid w:val="00E2346C"/>
    <w:rsid w:val="00E243A7"/>
    <w:rsid w:val="00E3042B"/>
    <w:rsid w:val="00E33CA6"/>
    <w:rsid w:val="00E36B71"/>
    <w:rsid w:val="00E44120"/>
    <w:rsid w:val="00E54DCF"/>
    <w:rsid w:val="00E82602"/>
    <w:rsid w:val="00E83890"/>
    <w:rsid w:val="00E87B38"/>
    <w:rsid w:val="00E93AAC"/>
    <w:rsid w:val="00E95AF1"/>
    <w:rsid w:val="00EA1CD9"/>
    <w:rsid w:val="00EA6745"/>
    <w:rsid w:val="00EB21A3"/>
    <w:rsid w:val="00EB6F6F"/>
    <w:rsid w:val="00EC0662"/>
    <w:rsid w:val="00EC4F42"/>
    <w:rsid w:val="00EC6C54"/>
    <w:rsid w:val="00ED4D18"/>
    <w:rsid w:val="00ED5D74"/>
    <w:rsid w:val="00EE3700"/>
    <w:rsid w:val="00EE3AC2"/>
    <w:rsid w:val="00EE5E74"/>
    <w:rsid w:val="00EE75F4"/>
    <w:rsid w:val="00EF0CC7"/>
    <w:rsid w:val="00EF59F5"/>
    <w:rsid w:val="00F04D9D"/>
    <w:rsid w:val="00F1343C"/>
    <w:rsid w:val="00F13EEB"/>
    <w:rsid w:val="00F22BE6"/>
    <w:rsid w:val="00F26F19"/>
    <w:rsid w:val="00F32E57"/>
    <w:rsid w:val="00F34F4C"/>
    <w:rsid w:val="00F3592E"/>
    <w:rsid w:val="00F40657"/>
    <w:rsid w:val="00F42266"/>
    <w:rsid w:val="00F45005"/>
    <w:rsid w:val="00F5163E"/>
    <w:rsid w:val="00F53ACD"/>
    <w:rsid w:val="00F53F04"/>
    <w:rsid w:val="00F5549A"/>
    <w:rsid w:val="00F558EA"/>
    <w:rsid w:val="00F56437"/>
    <w:rsid w:val="00F57306"/>
    <w:rsid w:val="00F65C1E"/>
    <w:rsid w:val="00F669D7"/>
    <w:rsid w:val="00F671E8"/>
    <w:rsid w:val="00F70F03"/>
    <w:rsid w:val="00F7193A"/>
    <w:rsid w:val="00F76B4D"/>
    <w:rsid w:val="00F80A13"/>
    <w:rsid w:val="00F83191"/>
    <w:rsid w:val="00F84EE5"/>
    <w:rsid w:val="00F86060"/>
    <w:rsid w:val="00F93174"/>
    <w:rsid w:val="00F952E2"/>
    <w:rsid w:val="00F97B65"/>
    <w:rsid w:val="00FA3D4F"/>
    <w:rsid w:val="00FB0267"/>
    <w:rsid w:val="00FB27C3"/>
    <w:rsid w:val="00FC2C7E"/>
    <w:rsid w:val="00FD0080"/>
    <w:rsid w:val="00FD1359"/>
    <w:rsid w:val="00FD6A27"/>
    <w:rsid w:val="00FE2570"/>
    <w:rsid w:val="00FE55EB"/>
    <w:rsid w:val="00FF3E7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A7D39F"/>
  <w15:docId w15:val="{2C6CC7EA-7E23-4786-BB78-AB99D66DD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sz w:val="24"/>
        <w:szCs w:val="24"/>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AB64B9"/>
    <w:pPr>
      <w:keepNext/>
      <w:keepLines/>
      <w:numPr>
        <w:numId w:val="18"/>
      </w:numPr>
      <w:outlineLvl w:val="0"/>
    </w:pPr>
    <w:rPr>
      <w:rFonts w:eastAsiaTheme="majorEastAsia"/>
      <w:b/>
      <w:bCs/>
    </w:rPr>
  </w:style>
  <w:style w:type="paragraph" w:styleId="Heading2">
    <w:name w:val="heading 2"/>
    <w:basedOn w:val="Normal"/>
    <w:link w:val="Heading2Char"/>
    <w:autoRedefine/>
    <w:uiPriority w:val="9"/>
    <w:qFormat/>
    <w:rsid w:val="007951B8"/>
    <w:pPr>
      <w:keepNext/>
      <w:numPr>
        <w:ilvl w:val="1"/>
        <w:numId w:val="18"/>
      </w:numPr>
      <w:ind w:left="578" w:hanging="578"/>
      <w:outlineLvl w:val="1"/>
    </w:pPr>
    <w:rPr>
      <w:rFonts w:eastAsia="Times New Roman"/>
      <w:b/>
      <w:bCs/>
      <w:lang w:eastAsia="en-GB"/>
    </w:rPr>
  </w:style>
  <w:style w:type="paragraph" w:styleId="Heading3">
    <w:name w:val="heading 3"/>
    <w:basedOn w:val="Normal"/>
    <w:next w:val="Normal"/>
    <w:link w:val="Heading3Char"/>
    <w:uiPriority w:val="9"/>
    <w:semiHidden/>
    <w:unhideWhenUsed/>
    <w:qFormat/>
    <w:rsid w:val="00AB64B9"/>
    <w:pPr>
      <w:keepNext/>
      <w:keepLines/>
      <w:numPr>
        <w:ilvl w:val="2"/>
        <w:numId w:val="18"/>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AB64B9"/>
    <w:pPr>
      <w:keepNext/>
      <w:keepLines/>
      <w:numPr>
        <w:ilvl w:val="3"/>
        <w:numId w:val="1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B64B9"/>
    <w:pPr>
      <w:keepNext/>
      <w:keepLines/>
      <w:numPr>
        <w:ilvl w:val="4"/>
        <w:numId w:val="18"/>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B64B9"/>
    <w:pPr>
      <w:keepNext/>
      <w:keepLines/>
      <w:numPr>
        <w:ilvl w:val="5"/>
        <w:numId w:val="18"/>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B64B9"/>
    <w:pPr>
      <w:keepNext/>
      <w:keepLines/>
      <w:numPr>
        <w:ilvl w:val="6"/>
        <w:numId w:val="1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B64B9"/>
    <w:pPr>
      <w:keepNext/>
      <w:keepLines/>
      <w:numPr>
        <w:ilvl w:val="7"/>
        <w:numId w:val="18"/>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B64B9"/>
    <w:pPr>
      <w:keepNext/>
      <w:keepLines/>
      <w:numPr>
        <w:ilvl w:val="8"/>
        <w:numId w:val="1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E19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19B4"/>
    <w:rPr>
      <w:rFonts w:ascii="Lucida Grande" w:eastAsia="Times New Roman" w:hAnsi="Lucida Grande" w:cs="Lucida Grande"/>
      <w:sz w:val="18"/>
      <w:szCs w:val="18"/>
      <w:lang w:val="en-US"/>
    </w:rPr>
  </w:style>
  <w:style w:type="paragraph" w:styleId="CommentText">
    <w:name w:val="annotation text"/>
    <w:basedOn w:val="Normal"/>
    <w:link w:val="CommentTextChar"/>
    <w:uiPriority w:val="99"/>
    <w:unhideWhenUsed/>
    <w:rsid w:val="00070D0C"/>
    <w:rPr>
      <w:rFonts w:eastAsiaTheme="minorHAnsi" w:cstheme="minorBidi"/>
      <w:sz w:val="20"/>
      <w:szCs w:val="20"/>
      <w:lang w:eastAsia="en-US"/>
    </w:rPr>
  </w:style>
  <w:style w:type="character" w:customStyle="1" w:styleId="CommentTextChar">
    <w:name w:val="Comment Text Char"/>
    <w:basedOn w:val="DefaultParagraphFont"/>
    <w:link w:val="CommentText"/>
    <w:uiPriority w:val="99"/>
    <w:rsid w:val="00070D0C"/>
    <w:rPr>
      <w:rFonts w:eastAsiaTheme="minorHAnsi" w:cstheme="minorBidi"/>
      <w:sz w:val="20"/>
      <w:szCs w:val="20"/>
      <w:lang w:eastAsia="en-US"/>
    </w:rPr>
  </w:style>
  <w:style w:type="paragraph" w:styleId="FootnoteText">
    <w:name w:val="footnote text"/>
    <w:basedOn w:val="Normal"/>
    <w:link w:val="FootnoteTextChar"/>
    <w:uiPriority w:val="99"/>
    <w:unhideWhenUsed/>
    <w:rsid w:val="00070D0C"/>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rsid w:val="00070D0C"/>
    <w:rPr>
      <w:rFonts w:eastAsiaTheme="minorHAnsi" w:cstheme="minorBidi"/>
      <w:sz w:val="20"/>
      <w:szCs w:val="20"/>
      <w:lang w:eastAsia="en-US"/>
    </w:rPr>
  </w:style>
  <w:style w:type="character" w:styleId="FootnoteReference">
    <w:name w:val="footnote reference"/>
    <w:basedOn w:val="DefaultParagraphFont"/>
    <w:uiPriority w:val="99"/>
    <w:unhideWhenUsed/>
    <w:rsid w:val="00070D0C"/>
    <w:rPr>
      <w:vertAlign w:val="superscript"/>
    </w:rPr>
  </w:style>
  <w:style w:type="paragraph" w:styleId="ListNumber">
    <w:name w:val="List Number"/>
    <w:basedOn w:val="Normal"/>
    <w:autoRedefine/>
    <w:uiPriority w:val="99"/>
    <w:unhideWhenUsed/>
    <w:qFormat/>
    <w:rsid w:val="00B824F0"/>
    <w:pPr>
      <w:tabs>
        <w:tab w:val="left" w:pos="567"/>
        <w:tab w:val="left" w:pos="1134"/>
      </w:tabs>
      <w:contextualSpacing/>
    </w:pPr>
    <w:rPr>
      <w:rFonts w:eastAsia="MS Mincho"/>
      <w:lang w:val="en-US"/>
    </w:rPr>
  </w:style>
  <w:style w:type="paragraph" w:styleId="ListParagraph">
    <w:name w:val="List Paragraph"/>
    <w:aliases w:val="number"/>
    <w:basedOn w:val="Normal"/>
    <w:link w:val="ListParagraphChar"/>
    <w:uiPriority w:val="34"/>
    <w:qFormat/>
    <w:rsid w:val="00070D0C"/>
    <w:pPr>
      <w:ind w:left="720"/>
      <w:contextualSpacing/>
    </w:pPr>
  </w:style>
  <w:style w:type="table" w:styleId="TableGrid">
    <w:name w:val="Table Grid"/>
    <w:basedOn w:val="TableNormal"/>
    <w:uiPriority w:val="59"/>
    <w:rsid w:val="00070D0C"/>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number Char"/>
    <w:link w:val="ListParagraph"/>
    <w:uiPriority w:val="99"/>
    <w:rsid w:val="00070D0C"/>
  </w:style>
  <w:style w:type="paragraph" w:styleId="Footer">
    <w:name w:val="footer"/>
    <w:basedOn w:val="Normal"/>
    <w:link w:val="FooterChar"/>
    <w:uiPriority w:val="99"/>
    <w:unhideWhenUsed/>
    <w:rsid w:val="00E2346C"/>
    <w:pPr>
      <w:tabs>
        <w:tab w:val="center" w:pos="4320"/>
        <w:tab w:val="right" w:pos="8640"/>
      </w:tabs>
    </w:pPr>
  </w:style>
  <w:style w:type="character" w:customStyle="1" w:styleId="FooterChar">
    <w:name w:val="Footer Char"/>
    <w:basedOn w:val="DefaultParagraphFont"/>
    <w:link w:val="Footer"/>
    <w:uiPriority w:val="99"/>
    <w:rsid w:val="00E2346C"/>
  </w:style>
  <w:style w:type="character" w:styleId="PageNumber">
    <w:name w:val="page number"/>
    <w:basedOn w:val="DefaultParagraphFont"/>
    <w:uiPriority w:val="99"/>
    <w:semiHidden/>
    <w:unhideWhenUsed/>
    <w:rsid w:val="00E2346C"/>
  </w:style>
  <w:style w:type="character" w:styleId="CommentReference">
    <w:name w:val="annotation reference"/>
    <w:basedOn w:val="DefaultParagraphFont"/>
    <w:uiPriority w:val="99"/>
    <w:semiHidden/>
    <w:unhideWhenUsed/>
    <w:rsid w:val="00386747"/>
    <w:rPr>
      <w:sz w:val="18"/>
      <w:szCs w:val="18"/>
    </w:rPr>
  </w:style>
  <w:style w:type="paragraph" w:styleId="CommentSubject">
    <w:name w:val="annotation subject"/>
    <w:basedOn w:val="CommentText"/>
    <w:next w:val="CommentText"/>
    <w:link w:val="CommentSubjectChar"/>
    <w:uiPriority w:val="99"/>
    <w:semiHidden/>
    <w:unhideWhenUsed/>
    <w:rsid w:val="00386747"/>
    <w:rPr>
      <w:rFonts w:eastAsiaTheme="minorEastAsia" w:cs="Times New Roman"/>
      <w:b/>
      <w:bCs/>
      <w:lang w:eastAsia="ja-JP"/>
    </w:rPr>
  </w:style>
  <w:style w:type="character" w:customStyle="1" w:styleId="CommentSubjectChar">
    <w:name w:val="Comment Subject Char"/>
    <w:basedOn w:val="CommentTextChar"/>
    <w:link w:val="CommentSubject"/>
    <w:uiPriority w:val="99"/>
    <w:semiHidden/>
    <w:rsid w:val="00386747"/>
    <w:rPr>
      <w:rFonts w:eastAsiaTheme="minorHAnsi" w:cstheme="minorBidi"/>
      <w:b/>
      <w:bCs/>
      <w:sz w:val="20"/>
      <w:szCs w:val="20"/>
      <w:lang w:eastAsia="en-US"/>
    </w:rPr>
  </w:style>
  <w:style w:type="character" w:customStyle="1" w:styleId="Heading2Char">
    <w:name w:val="Heading 2 Char"/>
    <w:basedOn w:val="DefaultParagraphFont"/>
    <w:link w:val="Heading2"/>
    <w:uiPriority w:val="9"/>
    <w:rsid w:val="007951B8"/>
    <w:rPr>
      <w:rFonts w:eastAsia="Times New Roman"/>
      <w:b/>
      <w:bCs/>
      <w:lang w:eastAsia="en-GB"/>
    </w:rPr>
  </w:style>
  <w:style w:type="paragraph" w:customStyle="1" w:styleId="articledetails">
    <w:name w:val="articledetails"/>
    <w:basedOn w:val="Normal"/>
    <w:rsid w:val="00911375"/>
    <w:pPr>
      <w:spacing w:before="100" w:beforeAutospacing="1" w:after="100" w:afterAutospacing="1"/>
    </w:pPr>
    <w:rPr>
      <w:rFonts w:eastAsia="Times New Roman"/>
      <w:lang w:eastAsia="en-GB"/>
    </w:rPr>
  </w:style>
  <w:style w:type="character" w:styleId="Hyperlink">
    <w:name w:val="Hyperlink"/>
    <w:basedOn w:val="DefaultParagraphFont"/>
    <w:uiPriority w:val="99"/>
    <w:semiHidden/>
    <w:unhideWhenUsed/>
    <w:rsid w:val="00911375"/>
    <w:rPr>
      <w:color w:val="0000FF"/>
      <w:u w:val="single"/>
    </w:rPr>
  </w:style>
  <w:style w:type="paragraph" w:styleId="DocumentMap">
    <w:name w:val="Document Map"/>
    <w:basedOn w:val="Normal"/>
    <w:link w:val="DocumentMapChar"/>
    <w:uiPriority w:val="99"/>
    <w:semiHidden/>
    <w:unhideWhenUsed/>
    <w:rsid w:val="00AF7B9E"/>
    <w:rPr>
      <w:rFonts w:ascii="Lucida Grande" w:hAnsi="Lucida Grande" w:cs="Lucida Grande"/>
    </w:rPr>
  </w:style>
  <w:style w:type="character" w:customStyle="1" w:styleId="DocumentMapChar">
    <w:name w:val="Document Map Char"/>
    <w:basedOn w:val="DefaultParagraphFont"/>
    <w:link w:val="DocumentMap"/>
    <w:uiPriority w:val="99"/>
    <w:semiHidden/>
    <w:rsid w:val="00AF7B9E"/>
    <w:rPr>
      <w:rFonts w:ascii="Lucida Grande" w:hAnsi="Lucida Grande" w:cs="Lucida Grande"/>
    </w:rPr>
  </w:style>
  <w:style w:type="character" w:customStyle="1" w:styleId="Heading1Char">
    <w:name w:val="Heading 1 Char"/>
    <w:basedOn w:val="DefaultParagraphFont"/>
    <w:link w:val="Heading1"/>
    <w:uiPriority w:val="9"/>
    <w:rsid w:val="00AB64B9"/>
    <w:rPr>
      <w:rFonts w:eastAsiaTheme="majorEastAsia"/>
      <w:b/>
      <w:bCs/>
    </w:rPr>
  </w:style>
  <w:style w:type="character" w:customStyle="1" w:styleId="Heading3Char">
    <w:name w:val="Heading 3 Char"/>
    <w:basedOn w:val="DefaultParagraphFont"/>
    <w:link w:val="Heading3"/>
    <w:uiPriority w:val="9"/>
    <w:semiHidden/>
    <w:rsid w:val="00AB64B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AB64B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B64B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B64B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B64B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B64B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B64B9"/>
    <w:rPr>
      <w:rFonts w:asciiTheme="majorHAnsi" w:eastAsiaTheme="majorEastAsia" w:hAnsiTheme="majorHAnsi" w:cstheme="majorBidi"/>
      <w:i/>
      <w:iCs/>
      <w:color w:val="404040" w:themeColor="text1" w:themeTint="BF"/>
      <w:sz w:val="20"/>
      <w:szCs w:val="20"/>
    </w:rPr>
  </w:style>
  <w:style w:type="character" w:styleId="Strong">
    <w:name w:val="Strong"/>
    <w:basedOn w:val="DefaultParagraphFont"/>
    <w:uiPriority w:val="22"/>
    <w:qFormat/>
    <w:rsid w:val="007B5E8F"/>
    <w:rPr>
      <w:b/>
      <w:bCs/>
    </w:rPr>
  </w:style>
  <w:style w:type="paragraph" w:styleId="Caption">
    <w:name w:val="caption"/>
    <w:basedOn w:val="Normal"/>
    <w:next w:val="Normal"/>
    <w:uiPriority w:val="35"/>
    <w:unhideWhenUsed/>
    <w:qFormat/>
    <w:rsid w:val="00F97B65"/>
    <w:pPr>
      <w:spacing w:after="200"/>
    </w:pPr>
    <w:rPr>
      <w:b/>
      <w:bCs/>
      <w:color w:val="4F81BD" w:themeColor="accent1"/>
      <w:sz w:val="18"/>
      <w:szCs w:val="18"/>
    </w:rPr>
  </w:style>
  <w:style w:type="paragraph" w:customStyle="1" w:styleId="Default">
    <w:name w:val="Default"/>
    <w:rsid w:val="008358BC"/>
    <w:pPr>
      <w:widowControl w:val="0"/>
      <w:autoSpaceDE w:val="0"/>
      <w:autoSpaceDN w:val="0"/>
      <w:adjustRightInd w:val="0"/>
    </w:pPr>
    <w:rPr>
      <w:color w:val="000000"/>
      <w:lang w:val="en-US"/>
    </w:rPr>
  </w:style>
  <w:style w:type="character" w:customStyle="1" w:styleId="st">
    <w:name w:val="st"/>
    <w:basedOn w:val="DefaultParagraphFont"/>
    <w:rsid w:val="00A17D7D"/>
  </w:style>
  <w:style w:type="character" w:styleId="HTMLCite">
    <w:name w:val="HTML Cite"/>
    <w:basedOn w:val="DefaultParagraphFont"/>
    <w:uiPriority w:val="99"/>
    <w:semiHidden/>
    <w:unhideWhenUsed/>
    <w:rsid w:val="00A17D7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356448">
      <w:bodyDiv w:val="1"/>
      <w:marLeft w:val="0"/>
      <w:marRight w:val="0"/>
      <w:marTop w:val="0"/>
      <w:marBottom w:val="0"/>
      <w:divBdr>
        <w:top w:val="none" w:sz="0" w:space="0" w:color="auto"/>
        <w:left w:val="none" w:sz="0" w:space="0" w:color="auto"/>
        <w:bottom w:val="none" w:sz="0" w:space="0" w:color="auto"/>
        <w:right w:val="none" w:sz="0" w:space="0" w:color="auto"/>
      </w:divBdr>
      <w:divsChild>
        <w:div w:id="1141188708">
          <w:marLeft w:val="0"/>
          <w:marRight w:val="0"/>
          <w:marTop w:val="0"/>
          <w:marBottom w:val="0"/>
          <w:divBdr>
            <w:top w:val="none" w:sz="0" w:space="0" w:color="auto"/>
            <w:left w:val="none" w:sz="0" w:space="0" w:color="auto"/>
            <w:bottom w:val="none" w:sz="0" w:space="0" w:color="auto"/>
            <w:right w:val="none" w:sz="0" w:space="0" w:color="auto"/>
          </w:divBdr>
          <w:divsChild>
            <w:div w:id="17933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ing.auf.net/lingbuzz/002464"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lancaster.ac.uk/staff/hollmann/AS_WBH_ditrans_Lanc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39BD0A4-C125-45EA-816A-128AE29F5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36</Pages>
  <Words>12962</Words>
  <Characters>7388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866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nneke van der Wal</dc:creator>
  <cp:lastModifiedBy>Anders Holmberg</cp:lastModifiedBy>
  <cp:revision>5</cp:revision>
  <cp:lastPrinted>2016-07-01T09:09:00Z</cp:lastPrinted>
  <dcterms:created xsi:type="dcterms:W3CDTF">2016-07-19T13:48:00Z</dcterms:created>
  <dcterms:modified xsi:type="dcterms:W3CDTF">2016-07-19T14:11:00Z</dcterms:modified>
</cp:coreProperties>
</file>